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7564E" w:rsidRPr="0094776B" w:rsidRDefault="0077564E" w:rsidP="0077564E">
      <w:pPr>
        <w:autoSpaceDE w:val="0"/>
        <w:autoSpaceDN w:val="0"/>
        <w:adjustRightInd w:val="0"/>
        <w:spacing w:after="0" w:line="360" w:lineRule="auto"/>
        <w:jc w:val="center"/>
        <w:rPr>
          <w:rFonts w:cstheme="majorBidi"/>
          <w:b/>
          <w:bCs/>
          <w:sz w:val="28"/>
          <w:szCs w:val="28"/>
          <w:lang w:val="en-US"/>
        </w:rPr>
      </w:pPr>
      <w:bookmarkStart w:id="0" w:name="_Hlk505106327"/>
      <w:bookmarkStart w:id="1" w:name="_GoBack"/>
      <w:bookmarkEnd w:id="1"/>
      <w:r>
        <w:rPr>
          <w:rFonts w:cstheme="majorBidi"/>
          <w:b/>
          <w:bCs/>
          <w:sz w:val="28"/>
          <w:szCs w:val="28"/>
          <w:lang w:val="en-US"/>
        </w:rPr>
        <w:t>The e</w:t>
      </w:r>
      <w:r w:rsidRPr="0094776B">
        <w:rPr>
          <w:rFonts w:cstheme="majorBidi"/>
          <w:b/>
          <w:bCs/>
          <w:sz w:val="28"/>
          <w:szCs w:val="28"/>
          <w:lang w:val="en-US"/>
        </w:rPr>
        <w:t xml:space="preserve">ffects of </w:t>
      </w:r>
      <w:r>
        <w:rPr>
          <w:rFonts w:cstheme="majorBidi"/>
          <w:b/>
          <w:bCs/>
          <w:sz w:val="28"/>
          <w:szCs w:val="28"/>
          <w:lang w:val="en-US"/>
        </w:rPr>
        <w:t>an</w:t>
      </w:r>
      <w:r w:rsidRPr="0094776B">
        <w:rPr>
          <w:rFonts w:cstheme="majorBidi"/>
          <w:b/>
          <w:bCs/>
          <w:sz w:val="28"/>
          <w:szCs w:val="28"/>
          <w:lang w:val="en-US"/>
        </w:rPr>
        <w:t xml:space="preserve"> expected twofold p</w:t>
      </w:r>
      <w:r>
        <w:rPr>
          <w:rFonts w:cstheme="majorBidi"/>
          <w:b/>
          <w:bCs/>
          <w:sz w:val="28"/>
          <w:szCs w:val="28"/>
          <w:lang w:val="en-US"/>
        </w:rPr>
        <w:t xml:space="preserve">erturbation on </w:t>
      </w:r>
      <w:r w:rsidRPr="0094776B">
        <w:rPr>
          <w:rFonts w:cstheme="majorBidi"/>
          <w:b/>
          <w:bCs/>
          <w:sz w:val="28"/>
          <w:szCs w:val="28"/>
          <w:lang w:val="en-US"/>
        </w:rPr>
        <w:t xml:space="preserve">able-bodied gait: trunk flexion and uneven ground surface </w:t>
      </w:r>
    </w:p>
    <w:bookmarkEnd w:id="0"/>
    <w:p w:rsidR="0077564E" w:rsidRDefault="0077564E" w:rsidP="0077564E">
      <w:pPr>
        <w:rPr>
          <w:rFonts w:ascii="Times New Roman" w:hAnsi="Times New Roman" w:cs="Times New Roman"/>
          <w:b/>
          <w:bCs/>
          <w:szCs w:val="24"/>
        </w:rPr>
      </w:pPr>
      <w:r>
        <w:rPr>
          <w:rFonts w:ascii="Times New Roman" w:hAnsi="Times New Roman" w:cs="Times New Roman"/>
          <w:b/>
          <w:bCs/>
          <w:szCs w:val="24"/>
        </w:rPr>
        <w:t xml:space="preserve">Authors: </w:t>
      </w:r>
    </w:p>
    <w:p w:rsidR="0077564E" w:rsidRDefault="0077564E" w:rsidP="0077564E">
      <w:r>
        <w:rPr>
          <w:rFonts w:ascii="Times New Roman" w:hAnsi="Times New Roman" w:cs="Times New Roman"/>
          <w:szCs w:val="24"/>
        </w:rPr>
        <w:t xml:space="preserve">Soran </w:t>
      </w:r>
      <w:proofErr w:type="spellStart"/>
      <w:r>
        <w:rPr>
          <w:rFonts w:ascii="Times New Roman" w:hAnsi="Times New Roman" w:cs="Times New Roman"/>
          <w:szCs w:val="24"/>
        </w:rPr>
        <w:t>AminiAghdam</w:t>
      </w:r>
      <w:proofErr w:type="spellEnd"/>
      <w:r>
        <w:rPr>
          <w:rFonts w:ascii="Times New Roman" w:hAnsi="Times New Roman" w:cs="Times New Roman"/>
          <w:szCs w:val="24"/>
        </w:rPr>
        <w:t xml:space="preserve"> </w:t>
      </w:r>
      <w:r>
        <w:rPr>
          <w:rFonts w:ascii="Times New Roman" w:hAnsi="Times New Roman" w:cs="Times New Roman"/>
          <w:szCs w:val="24"/>
          <w:vertAlign w:val="superscript"/>
        </w:rPr>
        <w:t>a</w:t>
      </w:r>
      <w:r>
        <w:rPr>
          <w:rFonts w:ascii="Times New Roman" w:hAnsi="Times New Roman" w:cs="Times New Roman"/>
          <w:szCs w:val="24"/>
        </w:rPr>
        <w:t xml:space="preserve">*, Reinhard </w:t>
      </w:r>
      <w:proofErr w:type="spellStart"/>
      <w:r>
        <w:rPr>
          <w:rFonts w:ascii="Times New Roman" w:hAnsi="Times New Roman" w:cs="Times New Roman"/>
          <w:szCs w:val="24"/>
        </w:rPr>
        <w:t>Blickhan</w:t>
      </w:r>
      <w:proofErr w:type="spellEnd"/>
      <w:r>
        <w:rPr>
          <w:rFonts w:ascii="Times New Roman" w:hAnsi="Times New Roman" w:cs="Times New Roman"/>
          <w:szCs w:val="24"/>
        </w:rPr>
        <w:t xml:space="preserve"> </w:t>
      </w:r>
      <w:r>
        <w:rPr>
          <w:rFonts w:ascii="Times New Roman" w:hAnsi="Times New Roman" w:cs="Times New Roman"/>
          <w:szCs w:val="24"/>
          <w:vertAlign w:val="superscript"/>
        </w:rPr>
        <w:t>a</w:t>
      </w:r>
      <w:r>
        <w:rPr>
          <w:rFonts w:ascii="Times New Roman" w:hAnsi="Times New Roman" w:cs="Times New Roman"/>
          <w:szCs w:val="24"/>
        </w:rPr>
        <w:t xml:space="preserve"> </w:t>
      </w:r>
    </w:p>
    <w:p w:rsidR="0077564E" w:rsidRDefault="0077564E" w:rsidP="0077564E">
      <w:pPr>
        <w:jc w:val="both"/>
      </w:pPr>
      <w:r>
        <w:rPr>
          <w:rFonts w:ascii="Times New Roman" w:hAnsi="Times New Roman" w:cs="Times New Roman"/>
          <w:szCs w:val="24"/>
          <w:vertAlign w:val="superscript"/>
        </w:rPr>
        <w:t>a</w:t>
      </w:r>
      <w:r>
        <w:rPr>
          <w:rFonts w:ascii="Times New Roman" w:hAnsi="Times New Roman" w:cs="Times New Roman"/>
          <w:szCs w:val="24"/>
        </w:rPr>
        <w:t xml:space="preserve"> Department of Motion Science, Institute of Sport Science, Friedrich Schiller University Jena, </w:t>
      </w:r>
      <w:proofErr w:type="spellStart"/>
      <w:r>
        <w:rPr>
          <w:rFonts w:ascii="Times New Roman" w:hAnsi="Times New Roman" w:cs="Times New Roman"/>
          <w:szCs w:val="24"/>
        </w:rPr>
        <w:t>Seidelstraße</w:t>
      </w:r>
      <w:proofErr w:type="spellEnd"/>
      <w:r>
        <w:rPr>
          <w:rFonts w:ascii="Times New Roman" w:hAnsi="Times New Roman" w:cs="Times New Roman"/>
          <w:szCs w:val="24"/>
        </w:rPr>
        <w:t xml:space="preserve"> 20, 07740 Jena, Germany</w:t>
      </w:r>
    </w:p>
    <w:p w:rsidR="0077564E" w:rsidRDefault="0077564E" w:rsidP="0077564E">
      <w:pPr>
        <w:autoSpaceDE w:val="0"/>
        <w:autoSpaceDN w:val="0"/>
        <w:adjustRightInd w:val="0"/>
        <w:spacing w:after="0" w:line="360" w:lineRule="auto"/>
        <w:rPr>
          <w:rFonts w:ascii="Times New Roman" w:hAnsi="Times New Roman" w:cs="Times New Roman"/>
          <w:szCs w:val="24"/>
        </w:rPr>
      </w:pPr>
      <w:r>
        <w:rPr>
          <w:rFonts w:ascii="Times New Roman" w:hAnsi="Times New Roman" w:cs="Times New Roman"/>
          <w:szCs w:val="24"/>
        </w:rPr>
        <w:t>* corresponding author email: soran.aminiaghdam@uni-jena.de</w:t>
      </w:r>
    </w:p>
    <w:p w:rsidR="0077564E" w:rsidRPr="00EC3F9F" w:rsidRDefault="0077564E" w:rsidP="0077564E">
      <w:pPr>
        <w:autoSpaceDE w:val="0"/>
        <w:autoSpaceDN w:val="0"/>
        <w:adjustRightInd w:val="0"/>
        <w:spacing w:after="0" w:line="360" w:lineRule="auto"/>
        <w:rPr>
          <w:rFonts w:cstheme="majorBidi"/>
          <w:b/>
          <w:bCs/>
          <w:sz w:val="28"/>
          <w:szCs w:val="28"/>
        </w:rPr>
      </w:pPr>
    </w:p>
    <w:p w:rsidR="0077564E" w:rsidRPr="0094776B" w:rsidRDefault="0077564E" w:rsidP="0077564E">
      <w:pPr>
        <w:autoSpaceDE w:val="0"/>
        <w:autoSpaceDN w:val="0"/>
        <w:adjustRightInd w:val="0"/>
        <w:spacing w:after="0" w:line="360" w:lineRule="auto"/>
        <w:jc w:val="both"/>
        <w:rPr>
          <w:rFonts w:cstheme="majorBidi"/>
          <w:b/>
          <w:bCs/>
          <w:sz w:val="28"/>
          <w:szCs w:val="28"/>
          <w:lang w:val="en-US"/>
        </w:rPr>
      </w:pPr>
      <w:r w:rsidRPr="0094776B">
        <w:rPr>
          <w:rFonts w:cstheme="majorBidi"/>
          <w:b/>
          <w:bCs/>
          <w:sz w:val="28"/>
          <w:szCs w:val="28"/>
          <w:lang w:val="en-US"/>
        </w:rPr>
        <w:t>Abstract</w:t>
      </w:r>
    </w:p>
    <w:p w:rsidR="006F1297" w:rsidRDefault="006F1297" w:rsidP="006F1297">
      <w:pPr>
        <w:spacing w:before="240" w:line="360" w:lineRule="auto"/>
        <w:jc w:val="both"/>
        <w:rPr>
          <w:rFonts w:cstheme="majorBidi"/>
          <w:szCs w:val="24"/>
          <w:u w:color="000000" w:themeColor="text1"/>
          <w:lang w:val="en-US"/>
        </w:rPr>
      </w:pPr>
      <w:r>
        <w:rPr>
          <w:rFonts w:cstheme="majorBidi"/>
          <w:szCs w:val="24"/>
          <w:u w:color="000000" w:themeColor="text1"/>
          <w:lang w:val="en-US"/>
        </w:rPr>
        <w:t xml:space="preserve">Background: </w:t>
      </w:r>
      <w:r w:rsidRPr="00C423B2">
        <w:rPr>
          <w:rFonts w:cstheme="majorBidi"/>
          <w:szCs w:val="24"/>
          <w:u w:color="000000" w:themeColor="text1"/>
          <w:lang w:val="en-US"/>
        </w:rPr>
        <w:t>Although alteration in trunk orientation and ground level potentially affect</w:t>
      </w:r>
      <w:r>
        <w:rPr>
          <w:rFonts w:cstheme="majorBidi"/>
          <w:szCs w:val="24"/>
          <w:u w:color="000000" w:themeColor="text1"/>
          <w:lang w:val="en-US"/>
        </w:rPr>
        <w:t>s</w:t>
      </w:r>
      <w:r w:rsidRPr="00C423B2">
        <w:rPr>
          <w:rFonts w:cstheme="majorBidi"/>
          <w:szCs w:val="24"/>
          <w:u w:color="000000" w:themeColor="text1"/>
          <w:lang w:val="en-US"/>
        </w:rPr>
        <w:t xml:space="preserve"> </w:t>
      </w:r>
      <w:r>
        <w:rPr>
          <w:rFonts w:cstheme="majorBidi"/>
          <w:szCs w:val="24"/>
          <w:u w:color="000000" w:themeColor="text1"/>
          <w:lang w:val="en-US"/>
        </w:rPr>
        <w:t>gait pattern</w:t>
      </w:r>
      <w:r w:rsidRPr="00C423B2">
        <w:rPr>
          <w:rFonts w:cstheme="majorBidi"/>
          <w:szCs w:val="24"/>
          <w:u w:color="000000" w:themeColor="text1"/>
          <w:lang w:val="en-US"/>
        </w:rPr>
        <w:t xml:space="preserve"> individually, it is plausible to examine the interaction effects of such factors.</w:t>
      </w:r>
    </w:p>
    <w:p w:rsidR="006F1297" w:rsidRDefault="006F1297" w:rsidP="006F1297">
      <w:pPr>
        <w:spacing w:before="240" w:line="360" w:lineRule="auto"/>
        <w:jc w:val="both"/>
        <w:rPr>
          <w:rFonts w:cstheme="majorBidi"/>
          <w:szCs w:val="24"/>
          <w:u w:color="000000" w:themeColor="text1"/>
          <w:lang w:val="en-US"/>
        </w:rPr>
      </w:pPr>
      <w:r>
        <w:rPr>
          <w:rFonts w:cstheme="majorBidi"/>
          <w:szCs w:val="24"/>
          <w:u w:color="000000" w:themeColor="text1"/>
        </w:rPr>
        <w:t>Objective:</w:t>
      </w:r>
      <w:r>
        <w:rPr>
          <w:rFonts w:cstheme="majorBidi"/>
          <w:szCs w:val="24"/>
          <w:u w:color="000000" w:themeColor="text1"/>
          <w:lang w:val="en-US"/>
        </w:rPr>
        <w:t xml:space="preserve"> The interaction effects between trunk-flexed gait and uneven ground on able-bodied gait pattern.</w:t>
      </w:r>
    </w:p>
    <w:p w:rsidR="006F1297" w:rsidRDefault="006F1297" w:rsidP="006F1297">
      <w:pPr>
        <w:spacing w:before="240" w:line="360" w:lineRule="auto"/>
        <w:jc w:val="both"/>
        <w:rPr>
          <w:rFonts w:cstheme="majorBidi"/>
          <w:szCs w:val="24"/>
          <w:u w:color="000000" w:themeColor="text1"/>
          <w:lang w:val="en-US"/>
        </w:rPr>
      </w:pPr>
      <w:r w:rsidRPr="00C423B2">
        <w:rPr>
          <w:rFonts w:cstheme="majorBidi"/>
          <w:szCs w:val="24"/>
          <w:u w:color="000000" w:themeColor="text1"/>
          <w:lang w:val="en-US"/>
        </w:rPr>
        <w:t>Methods</w:t>
      </w:r>
      <w:r>
        <w:rPr>
          <w:rFonts w:cstheme="majorBidi"/>
          <w:szCs w:val="24"/>
          <w:u w:color="000000" w:themeColor="text1"/>
          <w:lang w:val="en-US"/>
        </w:rPr>
        <w:t xml:space="preserve">: </w:t>
      </w:r>
      <w:r w:rsidRPr="0094776B">
        <w:rPr>
          <w:rFonts w:cstheme="majorBidi"/>
          <w:szCs w:val="24"/>
          <w:u w:color="000000" w:themeColor="text1"/>
          <w:lang w:val="en-US"/>
        </w:rPr>
        <w:t xml:space="preserve">For twelve able-bodied participants, we </w:t>
      </w:r>
      <w:r>
        <w:rPr>
          <w:rFonts w:cstheme="majorBidi"/>
          <w:szCs w:val="24"/>
          <w:u w:color="000000" w:themeColor="text1"/>
          <w:lang w:val="en-US"/>
        </w:rPr>
        <w:t>compared</w:t>
      </w:r>
      <w:r w:rsidRPr="0094776B">
        <w:rPr>
          <w:rFonts w:cstheme="majorBidi"/>
          <w:szCs w:val="24"/>
          <w:u w:color="000000" w:themeColor="text1"/>
          <w:lang w:val="en-US"/>
        </w:rPr>
        <w:t xml:space="preserve"> the </w:t>
      </w:r>
      <w:r>
        <w:rPr>
          <w:rFonts w:cstheme="majorBidi"/>
          <w:szCs w:val="24"/>
          <w:u w:color="000000" w:themeColor="text1"/>
          <w:lang w:val="en-US"/>
        </w:rPr>
        <w:t xml:space="preserve">adaptive mechanisms in </w:t>
      </w:r>
      <w:bookmarkStart w:id="2" w:name="_Hlk504147138"/>
      <w:r>
        <w:rPr>
          <w:rFonts w:cstheme="majorBidi"/>
          <w:szCs w:val="24"/>
        </w:rPr>
        <w:t>kinematics, kinetics</w:t>
      </w:r>
      <w:r w:rsidRPr="0094776B">
        <w:rPr>
          <w:rFonts w:cstheme="majorBidi"/>
          <w:szCs w:val="24"/>
          <w:u w:color="000000" w:themeColor="text1"/>
          <w:lang w:val="en-US"/>
        </w:rPr>
        <w:t xml:space="preserve"> </w:t>
      </w:r>
      <w:r>
        <w:rPr>
          <w:rFonts w:cstheme="majorBidi"/>
          <w:szCs w:val="24"/>
          <w:u w:color="000000" w:themeColor="text1"/>
          <w:lang w:val="en-US"/>
        </w:rPr>
        <w:t xml:space="preserve">and </w:t>
      </w:r>
      <w:bookmarkStart w:id="3" w:name="_Hlk505009455"/>
      <w:r w:rsidRPr="0094776B">
        <w:rPr>
          <w:rFonts w:cstheme="majorBidi"/>
          <w:szCs w:val="24"/>
        </w:rPr>
        <w:t xml:space="preserve">spatial-temporal parameters of gait </w:t>
      </w:r>
      <w:r>
        <w:rPr>
          <w:rFonts w:cstheme="majorBidi"/>
          <w:szCs w:val="24"/>
        </w:rPr>
        <w:t>(</w:t>
      </w:r>
      <w:r w:rsidRPr="0094776B">
        <w:rPr>
          <w:rFonts w:cstheme="majorBidi"/>
          <w:szCs w:val="24"/>
        </w:rPr>
        <w:t>STPG</w:t>
      </w:r>
      <w:r>
        <w:rPr>
          <w:rFonts w:cstheme="majorBidi"/>
          <w:szCs w:val="24"/>
        </w:rPr>
        <w:t>)</w:t>
      </w:r>
      <w:bookmarkEnd w:id="2"/>
      <w:r>
        <w:rPr>
          <w:rFonts w:cstheme="majorBidi"/>
          <w:szCs w:val="24"/>
        </w:rPr>
        <w:t xml:space="preserve"> </w:t>
      </w:r>
      <w:bookmarkEnd w:id="3"/>
      <w:r>
        <w:rPr>
          <w:rFonts w:cstheme="majorBidi"/>
          <w:szCs w:val="24"/>
          <w:u w:color="000000" w:themeColor="text1"/>
          <w:lang w:val="en-US"/>
        </w:rPr>
        <w:t>with bent postures (</w:t>
      </w:r>
      <w:r w:rsidRPr="0094776B">
        <w:rPr>
          <w:rFonts w:cstheme="majorBidi"/>
          <w:szCs w:val="24"/>
          <w:u w:color="000000" w:themeColor="text1"/>
          <w:lang w:val="en-US"/>
        </w:rPr>
        <w:t>30° and 50° of sagittal trunk flexion</w:t>
      </w:r>
      <w:r>
        <w:rPr>
          <w:rFonts w:cstheme="majorBidi"/>
          <w:szCs w:val="24"/>
          <w:u w:color="000000" w:themeColor="text1"/>
          <w:lang w:val="en-US"/>
        </w:rPr>
        <w:t xml:space="preserve">) across </w:t>
      </w:r>
      <w:r w:rsidRPr="0094776B">
        <w:rPr>
          <w:rFonts w:cstheme="majorBidi"/>
          <w:szCs w:val="24"/>
          <w:u w:color="000000" w:themeColor="text1"/>
          <w:lang w:val="en-US"/>
        </w:rPr>
        <w:t>uneven surface</w:t>
      </w:r>
      <w:r>
        <w:rPr>
          <w:rFonts w:cstheme="majorBidi"/>
          <w:szCs w:val="24"/>
          <w:u w:color="000000" w:themeColor="text1"/>
          <w:lang w:val="en-US"/>
        </w:rPr>
        <w:t xml:space="preserve"> </w:t>
      </w:r>
      <w:r w:rsidRPr="0094776B">
        <w:rPr>
          <w:rFonts w:cstheme="majorBidi"/>
          <w:szCs w:val="24"/>
          <w:u w:color="000000" w:themeColor="text1"/>
          <w:lang w:val="en-US"/>
        </w:rPr>
        <w:t xml:space="preserve">(10-cm visible drop </w:t>
      </w:r>
      <w:r>
        <w:rPr>
          <w:rFonts w:cstheme="majorBidi"/>
          <w:szCs w:val="24"/>
          <w:u w:color="000000" w:themeColor="text1"/>
          <w:lang w:val="en-US"/>
        </w:rPr>
        <w:t>at the sight of the second ground contact</w:t>
      </w:r>
      <w:r w:rsidRPr="0094776B">
        <w:rPr>
          <w:rFonts w:cstheme="majorBidi"/>
          <w:szCs w:val="24"/>
          <w:u w:color="000000" w:themeColor="text1"/>
          <w:lang w:val="en-US"/>
        </w:rPr>
        <w:t xml:space="preserve">) </w:t>
      </w:r>
      <w:r>
        <w:rPr>
          <w:rFonts w:cstheme="majorBidi"/>
          <w:szCs w:val="24"/>
          <w:u w:color="000000" w:themeColor="text1"/>
          <w:lang w:val="en-US"/>
        </w:rPr>
        <w:t>with that of upright posture on even ground surface</w:t>
      </w:r>
      <w:r w:rsidRPr="0094776B">
        <w:rPr>
          <w:rFonts w:cstheme="majorBidi"/>
          <w:szCs w:val="24"/>
          <w:u w:color="000000" w:themeColor="text1"/>
          <w:lang w:val="en-US"/>
        </w:rPr>
        <w:t xml:space="preserve">. </w:t>
      </w:r>
      <w:bookmarkStart w:id="4" w:name="_Hlk505009261"/>
    </w:p>
    <w:p w:rsidR="006F1297" w:rsidRDefault="006F1297" w:rsidP="006F1297">
      <w:pPr>
        <w:spacing w:before="240" w:line="360" w:lineRule="auto"/>
        <w:jc w:val="both"/>
        <w:rPr>
          <w:rFonts w:cstheme="majorBidi"/>
          <w:szCs w:val="24"/>
        </w:rPr>
      </w:pPr>
      <w:r>
        <w:rPr>
          <w:rFonts w:cstheme="majorBidi"/>
          <w:szCs w:val="24"/>
          <w:u w:color="000000" w:themeColor="text1"/>
          <w:lang w:val="en-US"/>
        </w:rPr>
        <w:t>Results: Significant between-posture changes on the uneven surface included a decreased peak ankle dorsiflexion angle and vertical ground reaction force (GRF) 2</w:t>
      </w:r>
      <w:r w:rsidRPr="00787559">
        <w:rPr>
          <w:rFonts w:cstheme="majorBidi"/>
          <w:szCs w:val="24"/>
          <w:u w:color="000000" w:themeColor="text1"/>
          <w:vertAlign w:val="superscript"/>
          <w:lang w:val="en-US"/>
        </w:rPr>
        <w:t>nd</w:t>
      </w:r>
      <w:r>
        <w:rPr>
          <w:rFonts w:cstheme="majorBidi"/>
          <w:szCs w:val="24"/>
          <w:u w:color="000000" w:themeColor="text1"/>
          <w:lang w:val="en-US"/>
        </w:rPr>
        <w:t xml:space="preserve"> peak as trunk flexion increased</w:t>
      </w:r>
      <w:bookmarkEnd w:id="4"/>
      <w:r>
        <w:rPr>
          <w:rFonts w:cstheme="majorBidi"/>
          <w:szCs w:val="24"/>
          <w:u w:color="000000" w:themeColor="text1"/>
          <w:lang w:val="en-US"/>
        </w:rPr>
        <w:t>. Moreover, significant between-ground surface changes for each individual gait posture were a decreased peak ankle dorsiflexion angle and ankle range of motion irrespective of trunk posture and a reduced t</w:t>
      </w:r>
      <w:r w:rsidRPr="005B0361">
        <w:rPr>
          <w:rFonts w:cstheme="majorBidi"/>
          <w:szCs w:val="24"/>
          <w:u w:color="000000" w:themeColor="text1"/>
          <w:lang w:val="en-US"/>
        </w:rPr>
        <w:t xml:space="preserve">railing step duration </w:t>
      </w:r>
      <w:r>
        <w:rPr>
          <w:rFonts w:cstheme="majorBidi"/>
          <w:szCs w:val="24"/>
          <w:u w:color="000000" w:themeColor="text1"/>
          <w:lang w:val="en-US"/>
        </w:rPr>
        <w:t>and vertical GRF 2</w:t>
      </w:r>
      <w:r w:rsidRPr="00787559">
        <w:rPr>
          <w:rFonts w:cstheme="majorBidi"/>
          <w:szCs w:val="24"/>
          <w:u w:color="000000" w:themeColor="text1"/>
          <w:vertAlign w:val="superscript"/>
          <w:lang w:val="en-US"/>
        </w:rPr>
        <w:t>nd</w:t>
      </w:r>
      <w:r>
        <w:rPr>
          <w:rFonts w:cstheme="majorBidi"/>
          <w:szCs w:val="24"/>
          <w:u w:color="000000" w:themeColor="text1"/>
          <w:lang w:val="en-US"/>
        </w:rPr>
        <w:t xml:space="preserve"> peak in upright walking. T</w:t>
      </w:r>
      <w:r>
        <w:rPr>
          <w:rFonts w:cstheme="majorBidi"/>
          <w:szCs w:val="24"/>
        </w:rPr>
        <w:t>he spatial parameters of gait remained unchanged</w:t>
      </w:r>
      <w:r w:rsidRPr="00714F33">
        <w:rPr>
          <w:rFonts w:cstheme="majorBidi"/>
          <w:szCs w:val="24"/>
        </w:rPr>
        <w:t xml:space="preserve"> </w:t>
      </w:r>
      <w:r>
        <w:rPr>
          <w:rFonts w:cstheme="majorBidi"/>
          <w:szCs w:val="24"/>
        </w:rPr>
        <w:t>across uneven surface, but at the expense of pronounced adjustments in temporal parameters, i.e., a more conservative gait strategy, indicating a d</w:t>
      </w:r>
      <w:r w:rsidRPr="0094776B">
        <w:rPr>
          <w:rFonts w:cstheme="majorBidi"/>
          <w:szCs w:val="24"/>
        </w:rPr>
        <w:t>istinct contribution from spatial and tempor</w:t>
      </w:r>
      <w:r>
        <w:rPr>
          <w:rFonts w:cstheme="majorBidi"/>
          <w:szCs w:val="24"/>
        </w:rPr>
        <w:t>al strategies in trunk-flexed gaits. This was associated with g</w:t>
      </w:r>
      <w:bookmarkStart w:id="5" w:name="_Hlk505009858"/>
      <w:r>
        <w:rPr>
          <w:rFonts w:cstheme="majorBidi"/>
          <w:szCs w:val="24"/>
        </w:rPr>
        <w:t xml:space="preserve">reater peak flexion angles across lower limb joints regardless of trunk posture, </w:t>
      </w:r>
      <w:bookmarkStart w:id="6" w:name="_Hlk504809590"/>
      <w:r>
        <w:rPr>
          <w:rFonts w:cstheme="majorBidi"/>
          <w:szCs w:val="24"/>
        </w:rPr>
        <w:t>alongside with an exertion of greater forces at faster rates earlier in stance and attenuated forces at lower rates at the end of the stance</w:t>
      </w:r>
      <w:bookmarkEnd w:id="6"/>
      <w:r>
        <w:rPr>
          <w:rFonts w:cstheme="majorBidi"/>
          <w:szCs w:val="24"/>
        </w:rPr>
        <w:t xml:space="preserve"> (i.e., early-skewed vertical GRF)</w:t>
      </w:r>
      <w:bookmarkEnd w:id="5"/>
      <w:r>
        <w:rPr>
          <w:rFonts w:cstheme="majorBidi"/>
          <w:szCs w:val="24"/>
        </w:rPr>
        <w:t>. When considering the main effect of posture, a more crouched gait was executed with reduced t</w:t>
      </w:r>
      <w:r w:rsidRPr="0077155D">
        <w:rPr>
          <w:rFonts w:cstheme="majorBidi"/>
          <w:szCs w:val="24"/>
        </w:rPr>
        <w:t xml:space="preserve">emporal parameters </w:t>
      </w:r>
      <w:r>
        <w:rPr>
          <w:rFonts w:cstheme="majorBidi"/>
          <w:szCs w:val="24"/>
        </w:rPr>
        <w:t xml:space="preserve">(except for cadence) and an early-skewed vertical GRF patterns with increasing trunk flexion. </w:t>
      </w:r>
    </w:p>
    <w:p w:rsidR="006F1297" w:rsidRDefault="006F1297" w:rsidP="006F1297">
      <w:pPr>
        <w:spacing w:before="240" w:line="360" w:lineRule="auto"/>
        <w:jc w:val="both"/>
        <w:rPr>
          <w:rFonts w:cstheme="majorBidi"/>
          <w:szCs w:val="24"/>
        </w:rPr>
      </w:pPr>
      <w:r>
        <w:rPr>
          <w:rFonts w:cstheme="majorBidi"/>
          <w:szCs w:val="24"/>
        </w:rPr>
        <w:lastRenderedPageBreak/>
        <w:t xml:space="preserve">Significance: </w:t>
      </w:r>
      <w:r w:rsidRPr="0094776B">
        <w:rPr>
          <w:rFonts w:cstheme="majorBidi"/>
          <w:szCs w:val="24"/>
        </w:rPr>
        <w:t>These results may</w:t>
      </w:r>
      <w:r>
        <w:rPr>
          <w:rFonts w:cstheme="majorBidi"/>
          <w:szCs w:val="24"/>
        </w:rPr>
        <w:t xml:space="preserve"> have implications for understanding the nature of compensatory mechanisms in gait pattern of </w:t>
      </w:r>
      <w:r w:rsidRPr="0094776B">
        <w:rPr>
          <w:rFonts w:cstheme="majorBidi"/>
          <w:szCs w:val="24"/>
        </w:rPr>
        <w:t xml:space="preserve">older </w:t>
      </w:r>
      <w:r>
        <w:rPr>
          <w:rFonts w:cstheme="majorBidi"/>
          <w:szCs w:val="24"/>
        </w:rPr>
        <w:t xml:space="preserve">adults </w:t>
      </w:r>
      <w:r w:rsidRPr="0094776B">
        <w:rPr>
          <w:rFonts w:cstheme="majorBidi"/>
          <w:szCs w:val="24"/>
        </w:rPr>
        <w:t>and/or patients with altered trunk orientation</w:t>
      </w:r>
      <w:r>
        <w:rPr>
          <w:rFonts w:cstheme="majorBidi"/>
          <w:szCs w:val="24"/>
        </w:rPr>
        <w:t>s while accommodating uneven ground</w:t>
      </w:r>
      <w:r w:rsidRPr="0094776B">
        <w:rPr>
          <w:rFonts w:cstheme="majorBidi"/>
          <w:szCs w:val="24"/>
        </w:rPr>
        <w:t>.</w:t>
      </w:r>
      <w:r>
        <w:rPr>
          <w:rFonts w:cstheme="majorBidi"/>
          <w:szCs w:val="24"/>
        </w:rPr>
        <w:t xml:space="preserve"> </w:t>
      </w:r>
      <w:r w:rsidRPr="0094776B">
        <w:rPr>
          <w:rFonts w:cstheme="majorBidi"/>
          <w:szCs w:val="24"/>
        </w:rPr>
        <w:t xml:space="preserve"> </w:t>
      </w:r>
    </w:p>
    <w:p w:rsidR="0077564E" w:rsidRDefault="0077564E" w:rsidP="0077564E">
      <w:pPr>
        <w:spacing w:before="240" w:line="360" w:lineRule="auto"/>
        <w:jc w:val="both"/>
        <w:rPr>
          <w:rFonts w:cstheme="majorBidi"/>
          <w:color w:val="auto"/>
        </w:rPr>
      </w:pPr>
      <w:r>
        <w:rPr>
          <w:rFonts w:cstheme="majorBidi"/>
          <w:szCs w:val="24"/>
        </w:rPr>
        <w:t xml:space="preserve"> </w:t>
      </w:r>
      <w:r w:rsidRPr="0094776B">
        <w:rPr>
          <w:rFonts w:cstheme="majorBidi"/>
          <w:color w:val="auto"/>
        </w:rPr>
        <w:t>Key words: Posture</w:t>
      </w:r>
      <w:r>
        <w:rPr>
          <w:rFonts w:cstheme="majorBidi"/>
          <w:color w:val="auto"/>
        </w:rPr>
        <w:t>;</w:t>
      </w:r>
      <w:r w:rsidRPr="0094776B">
        <w:rPr>
          <w:rFonts w:cstheme="majorBidi"/>
          <w:color w:val="auto"/>
        </w:rPr>
        <w:t xml:space="preserve"> Uneven walking</w:t>
      </w:r>
      <w:r>
        <w:rPr>
          <w:rFonts w:cstheme="majorBidi"/>
          <w:color w:val="auto"/>
        </w:rPr>
        <w:t>;</w:t>
      </w:r>
      <w:r w:rsidRPr="0094776B">
        <w:rPr>
          <w:rFonts w:cstheme="majorBidi"/>
          <w:color w:val="auto"/>
        </w:rPr>
        <w:t xml:space="preserve"> Trunk-flexion</w:t>
      </w:r>
      <w:r>
        <w:rPr>
          <w:rFonts w:cstheme="majorBidi"/>
          <w:color w:val="auto"/>
        </w:rPr>
        <w:t>;</w:t>
      </w:r>
      <w:r w:rsidRPr="0094776B">
        <w:rPr>
          <w:rFonts w:cstheme="majorBidi"/>
          <w:color w:val="auto"/>
        </w:rPr>
        <w:t xml:space="preserve"> </w:t>
      </w:r>
      <w:r w:rsidR="000A56F1">
        <w:rPr>
          <w:rFonts w:cstheme="majorBidi"/>
          <w:color w:val="auto"/>
        </w:rPr>
        <w:t>Kinematics; Kinetics</w:t>
      </w:r>
      <w:r>
        <w:rPr>
          <w:rFonts w:cstheme="majorBidi"/>
          <w:color w:val="auto"/>
        </w:rPr>
        <w:t>;</w:t>
      </w:r>
      <w:r w:rsidRPr="0094776B">
        <w:rPr>
          <w:rFonts w:cstheme="majorBidi"/>
          <w:color w:val="auto"/>
        </w:rPr>
        <w:t xml:space="preserve"> Gait parameters</w:t>
      </w:r>
    </w:p>
    <w:p w:rsidR="0077564E" w:rsidRDefault="0077564E" w:rsidP="0077564E">
      <w:pPr>
        <w:rPr>
          <w:rFonts w:cstheme="majorBidi"/>
          <w:color w:val="auto"/>
        </w:rPr>
      </w:pPr>
      <w:r>
        <w:rPr>
          <w:rFonts w:cstheme="majorBidi"/>
          <w:color w:val="auto"/>
        </w:rPr>
        <w:br w:type="page"/>
      </w:r>
    </w:p>
    <w:p w:rsidR="0077564E" w:rsidRPr="0094776B" w:rsidRDefault="0077564E" w:rsidP="0077564E">
      <w:pPr>
        <w:pStyle w:val="Heading1"/>
        <w:spacing w:after="240"/>
      </w:pPr>
      <w:r w:rsidRPr="0094776B">
        <w:lastRenderedPageBreak/>
        <w:t>Introduction</w:t>
      </w:r>
    </w:p>
    <w:p w:rsidR="0077564E" w:rsidRDefault="0077564E" w:rsidP="0077564E">
      <w:pPr>
        <w:autoSpaceDE w:val="0"/>
        <w:autoSpaceDN w:val="0"/>
        <w:adjustRightInd w:val="0"/>
        <w:spacing w:after="0" w:line="360" w:lineRule="auto"/>
        <w:jc w:val="both"/>
        <w:rPr>
          <w:rFonts w:cstheme="majorBidi"/>
          <w:szCs w:val="24"/>
          <w:lang w:val="en-US"/>
        </w:rPr>
      </w:pPr>
      <w:r w:rsidRPr="003B17BA">
        <w:rPr>
          <w:rFonts w:cstheme="majorBidi"/>
          <w:szCs w:val="24"/>
          <w:lang w:val="en-US"/>
        </w:rPr>
        <w:t>From control perspective, the stability of human bipedal gait is inherently a challenging functional task</w:t>
      </w:r>
      <w:r>
        <w:rPr>
          <w:rFonts w:cstheme="majorBidi"/>
          <w:szCs w:val="24"/>
          <w:lang w:val="en-US"/>
        </w:rPr>
        <w:t>,</w:t>
      </w:r>
      <w:r w:rsidRPr="003B17BA">
        <w:rPr>
          <w:rFonts w:cstheme="majorBidi"/>
          <w:szCs w:val="24"/>
          <w:lang w:val="en-US"/>
        </w:rPr>
        <w:t xml:space="preserve"> as </w:t>
      </w:r>
      <w:r>
        <w:rPr>
          <w:rFonts w:cstheme="majorBidi"/>
          <w:szCs w:val="24"/>
          <w:lang w:val="en-US"/>
        </w:rPr>
        <w:t xml:space="preserve">nearly </w:t>
      </w:r>
      <w:r w:rsidRPr="003B17BA">
        <w:rPr>
          <w:rFonts w:cstheme="majorBidi"/>
          <w:szCs w:val="24"/>
          <w:lang w:val="en-US"/>
        </w:rPr>
        <w:t xml:space="preserve">two-thirds of </w:t>
      </w:r>
      <w:r>
        <w:rPr>
          <w:rFonts w:cstheme="majorBidi"/>
          <w:szCs w:val="24"/>
          <w:lang w:val="en-US"/>
        </w:rPr>
        <w:t xml:space="preserve">total </w:t>
      </w:r>
      <w:r w:rsidRPr="003B17BA">
        <w:rPr>
          <w:rFonts w:cstheme="majorBidi"/>
          <w:szCs w:val="24"/>
          <w:lang w:val="en-US"/>
        </w:rPr>
        <w:t xml:space="preserve">body </w:t>
      </w:r>
      <w:r>
        <w:rPr>
          <w:rFonts w:cstheme="majorBidi"/>
          <w:szCs w:val="24"/>
          <w:lang w:val="en-US"/>
        </w:rPr>
        <w:t>mass</w:t>
      </w:r>
      <w:r w:rsidRPr="003B17BA">
        <w:rPr>
          <w:rFonts w:cstheme="majorBidi"/>
          <w:szCs w:val="24"/>
          <w:lang w:val="en-US"/>
        </w:rPr>
        <w:t xml:space="preserve"> is centered at around two-thirds of body height above the ground</w:t>
      </w:r>
      <w:r>
        <w:rPr>
          <w:rFonts w:cstheme="majorBidi"/>
          <w:szCs w:val="24"/>
          <w:lang w:val="en-US"/>
        </w:rPr>
        <w:t xml:space="preserve"> </w:t>
      </w:r>
      <w:r w:rsidRPr="00E928A3">
        <w:rPr>
          <w:rStyle w:val="CitationChar"/>
        </w:rPr>
        <w:fldChar w:fldCharType="begin"/>
      </w:r>
      <w:r w:rsidRPr="00E928A3">
        <w:rPr>
          <w:rStyle w:val="CitationChar"/>
        </w:rPr>
        <w:instrText xml:space="preserve"> ADDIN EN.CITE &lt;EndNote&gt;&lt;Cite&gt;&lt;Author&gt;Winter&lt;/Author&gt;&lt;Year&gt;1995&lt;/Year&gt;&lt;RecNum&gt;1715&lt;/RecNum&gt;&lt;DisplayText&gt;[1]&lt;/DisplayText&gt;&lt;record&gt;&lt;rec-number&gt;1715&lt;/rec-number&gt;&lt;foreign-keys&gt;&lt;key app="EN" db-id="vzxx99s5yztat2ef5dtx5tw9tv9zzzzr2vzs"&gt;1715&lt;/key&gt;&lt;/foreign-keys&gt;&lt;ref-type name="Journal Article"&gt;17&lt;/ref-type&gt;&lt;contributors&gt;&lt;authors&gt;&lt;author&gt;Winter, David A&lt;/author&gt;&lt;/authors&gt;&lt;/contributors&gt;&lt;titles&gt;&lt;title&gt;Human balance and posture control during standing and walking&lt;/title&gt;&lt;secondary-title&gt;Gait &amp;amp; Posture&lt;/secondary-title&gt;&lt;/titles&gt;&lt;periodical&gt;&lt;full-title&gt;Gait &amp;amp; Posture&lt;/full-title&gt;&lt;/periodical&gt;&lt;pages&gt;193-214&lt;/pages&gt;&lt;volume&gt;3&lt;/volume&gt;&lt;number&gt;4&lt;/number&gt;&lt;dates&gt;&lt;year&gt;1995&lt;/year&gt;&lt;/dates&gt;&lt;isbn&gt;0966-6362&lt;/isbn&gt;&lt;urls&gt;&lt;/urls&gt;&lt;/record&gt;&lt;/Cite&gt;&lt;/EndNote&gt;</w:instrText>
      </w:r>
      <w:r w:rsidRPr="00E928A3">
        <w:rPr>
          <w:rStyle w:val="CitationChar"/>
        </w:rPr>
        <w:fldChar w:fldCharType="separate"/>
      </w:r>
      <w:r w:rsidRPr="00E928A3">
        <w:rPr>
          <w:rStyle w:val="CitationChar"/>
        </w:rPr>
        <w:t>[</w:t>
      </w:r>
      <w:hyperlink w:anchor="_ENREF_1" w:tooltip="Winter, 1995 #1715" w:history="1">
        <w:r w:rsidR="002356FE" w:rsidRPr="00E928A3">
          <w:rPr>
            <w:rStyle w:val="CitationChar"/>
          </w:rPr>
          <w:t>1</w:t>
        </w:r>
      </w:hyperlink>
      <w:r w:rsidRPr="00E928A3">
        <w:rPr>
          <w:rStyle w:val="CitationChar"/>
        </w:rPr>
        <w:t>]</w:t>
      </w:r>
      <w:r w:rsidRPr="00E928A3">
        <w:rPr>
          <w:rStyle w:val="CitationChar"/>
        </w:rPr>
        <w:fldChar w:fldCharType="end"/>
      </w:r>
      <w:r w:rsidRPr="003B17BA">
        <w:rPr>
          <w:rFonts w:cstheme="majorBidi"/>
          <w:szCs w:val="24"/>
          <w:lang w:val="en-US"/>
        </w:rPr>
        <w:t xml:space="preserve">. </w:t>
      </w:r>
      <w:r>
        <w:rPr>
          <w:rFonts w:cstheme="majorBidi"/>
          <w:szCs w:val="24"/>
          <w:lang w:val="en-US"/>
        </w:rPr>
        <w:t>In this framework, s</w:t>
      </w:r>
      <w:r w:rsidRPr="005D0255">
        <w:rPr>
          <w:rFonts w:cstheme="majorBidi"/>
          <w:szCs w:val="24"/>
          <w:lang w:val="en-US"/>
        </w:rPr>
        <w:t>tabilizing the trunk</w:t>
      </w:r>
      <w:r>
        <w:rPr>
          <w:rFonts w:cstheme="majorBidi"/>
          <w:szCs w:val="24"/>
          <w:lang w:val="en-US"/>
        </w:rPr>
        <w:t xml:space="preserve"> — </w:t>
      </w:r>
      <w:r w:rsidRPr="005D0255">
        <w:rPr>
          <w:rFonts w:cstheme="majorBidi"/>
          <w:szCs w:val="24"/>
          <w:lang w:val="en-US"/>
        </w:rPr>
        <w:t>an unstable</w:t>
      </w:r>
      <w:r>
        <w:rPr>
          <w:rFonts w:cstheme="majorBidi"/>
          <w:szCs w:val="24"/>
          <w:lang w:val="en-US"/>
        </w:rPr>
        <w:t xml:space="preserve"> </w:t>
      </w:r>
      <w:r w:rsidRPr="005D0255">
        <w:rPr>
          <w:rFonts w:cstheme="majorBidi"/>
          <w:szCs w:val="24"/>
          <w:lang w:val="en-US"/>
        </w:rPr>
        <w:t xml:space="preserve">inverted-pendulum </w:t>
      </w:r>
      <w:r>
        <w:rPr>
          <w:rFonts w:cstheme="majorBidi"/>
          <w:szCs w:val="24"/>
          <w:lang w:val="en-US"/>
        </w:rPr>
        <w:t>standing</w:t>
      </w:r>
      <w:r w:rsidRPr="005D0255">
        <w:rPr>
          <w:rFonts w:cstheme="majorBidi"/>
          <w:szCs w:val="24"/>
          <w:lang w:val="en-US"/>
        </w:rPr>
        <w:t xml:space="preserve"> </w:t>
      </w:r>
      <w:r>
        <w:rPr>
          <w:rFonts w:cstheme="majorBidi"/>
          <w:szCs w:val="24"/>
          <w:lang w:val="en-US"/>
        </w:rPr>
        <w:t>on</w:t>
      </w:r>
      <w:r w:rsidRPr="005D0255">
        <w:rPr>
          <w:rFonts w:cstheme="majorBidi"/>
          <w:szCs w:val="24"/>
          <w:lang w:val="en-US"/>
        </w:rPr>
        <w:t xml:space="preserve"> the hips</w:t>
      </w:r>
      <w:r>
        <w:rPr>
          <w:rFonts w:cstheme="majorBidi"/>
          <w:szCs w:val="24"/>
          <w:lang w:val="en-US"/>
        </w:rPr>
        <w:t xml:space="preserve"> </w:t>
      </w:r>
      <w:r w:rsidRPr="00E928A3">
        <w:rPr>
          <w:rStyle w:val="CitationChar"/>
        </w:rPr>
        <w:fldChar w:fldCharType="begin">
          <w:fldData xml:space="preserve">PEVuZE5vdGU+PENpdGU+PEF1dGhvcj5NYXVzPC9BdXRob3I+PFllYXI+MjAxMDwvWWVhcj48UmVj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</w:fldData>
        </w:fldChar>
      </w:r>
      <w:r w:rsidRPr="00E928A3">
        <w:rPr>
          <w:rStyle w:val="CitationChar"/>
        </w:rPr>
        <w:instrText xml:space="preserve"> ADDIN EN.CITE </w:instrText>
      </w:r>
      <w:r w:rsidRPr="00E928A3">
        <w:rPr>
          <w:rStyle w:val="CitationChar"/>
        </w:rPr>
        <w:fldChar w:fldCharType="begin">
          <w:fldData xml:space="preserve">PEVuZE5vdGU+PENpdGU+PEF1dGhvcj5NYXVzPC9BdXRob3I+PFllYXI+MjAxMDwvWWVhcj48UmVj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</w:fldData>
        </w:fldChar>
      </w:r>
      <w:r w:rsidRPr="00E928A3">
        <w:rPr>
          <w:rStyle w:val="CitationChar"/>
        </w:rPr>
        <w:instrText xml:space="preserve"> ADDIN EN.CITE.DATA </w:instrText>
      </w:r>
      <w:r w:rsidRPr="00E928A3">
        <w:rPr>
          <w:rStyle w:val="CitationChar"/>
        </w:rPr>
      </w:r>
      <w:r w:rsidRPr="00E928A3">
        <w:rPr>
          <w:rStyle w:val="CitationChar"/>
        </w:rPr>
        <w:fldChar w:fldCharType="end"/>
      </w:r>
      <w:r w:rsidRPr="00E928A3">
        <w:rPr>
          <w:rStyle w:val="CitationChar"/>
        </w:rPr>
      </w:r>
      <w:r w:rsidRPr="00E928A3">
        <w:rPr>
          <w:rStyle w:val="CitationChar"/>
        </w:rPr>
        <w:fldChar w:fldCharType="separate"/>
      </w:r>
      <w:r w:rsidRPr="00E928A3">
        <w:rPr>
          <w:rStyle w:val="CitationChar"/>
        </w:rPr>
        <w:t>[</w:t>
      </w:r>
      <w:hyperlink w:anchor="_ENREF_2" w:tooltip="Maus, 2010 #427" w:history="1">
        <w:r w:rsidR="002356FE" w:rsidRPr="00E928A3">
          <w:rPr>
            <w:rStyle w:val="CitationChar"/>
          </w:rPr>
          <w:t>2</w:t>
        </w:r>
      </w:hyperlink>
      <w:r w:rsidRPr="00E928A3">
        <w:rPr>
          <w:rStyle w:val="CitationChar"/>
        </w:rPr>
        <w:t xml:space="preserve">, </w:t>
      </w:r>
      <w:hyperlink w:anchor="_ENREF_3" w:tooltip="Müller, 2017 #1935" w:history="1">
        <w:r w:rsidR="002356FE" w:rsidRPr="00E928A3">
          <w:rPr>
            <w:rStyle w:val="CitationChar"/>
          </w:rPr>
          <w:t>3</w:t>
        </w:r>
      </w:hyperlink>
      <w:r w:rsidRPr="00E928A3">
        <w:rPr>
          <w:rStyle w:val="CitationChar"/>
        </w:rPr>
        <w:t>]</w:t>
      </w:r>
      <w:r w:rsidRPr="00E928A3">
        <w:rPr>
          <w:rStyle w:val="CitationChar"/>
        </w:rPr>
        <w:fldChar w:fldCharType="end"/>
      </w:r>
      <w:r>
        <w:rPr>
          <w:rFonts w:cstheme="majorBidi"/>
          <w:szCs w:val="24"/>
          <w:lang w:val="en-US"/>
        </w:rPr>
        <w:t xml:space="preserve"> — </w:t>
      </w:r>
      <w:r w:rsidRPr="005D0255">
        <w:rPr>
          <w:rFonts w:cstheme="majorBidi"/>
          <w:szCs w:val="24"/>
          <w:lang w:val="en-US"/>
        </w:rPr>
        <w:t xml:space="preserve"> </w:t>
      </w:r>
      <w:r>
        <w:rPr>
          <w:rFonts w:cstheme="majorBidi"/>
          <w:szCs w:val="24"/>
          <w:lang w:val="en-US"/>
        </w:rPr>
        <w:t>is</w:t>
      </w:r>
      <w:r w:rsidRPr="005D0255">
        <w:rPr>
          <w:rFonts w:cstheme="majorBidi"/>
          <w:szCs w:val="24"/>
          <w:lang w:val="en-US"/>
        </w:rPr>
        <w:t xml:space="preserve"> a </w:t>
      </w:r>
      <w:r>
        <w:rPr>
          <w:rFonts w:cstheme="majorBidi"/>
          <w:szCs w:val="24"/>
          <w:lang w:val="en-US"/>
        </w:rPr>
        <w:t>key task</w:t>
      </w:r>
      <w:r w:rsidRPr="005D0255">
        <w:rPr>
          <w:rFonts w:cstheme="majorBidi"/>
          <w:szCs w:val="24"/>
          <w:lang w:val="en-US"/>
        </w:rPr>
        <w:t xml:space="preserve"> </w:t>
      </w:r>
      <w:r>
        <w:rPr>
          <w:rFonts w:cstheme="majorBidi"/>
          <w:szCs w:val="24"/>
          <w:lang w:val="en-US"/>
        </w:rPr>
        <w:t>in human locomotion</w:t>
      </w:r>
      <w:r w:rsidRPr="005D0255">
        <w:rPr>
          <w:rFonts w:cstheme="majorBidi"/>
          <w:szCs w:val="24"/>
          <w:lang w:val="en-US"/>
        </w:rPr>
        <w:t xml:space="preserve">. </w:t>
      </w:r>
      <w:r>
        <w:rPr>
          <w:rFonts w:cstheme="majorBidi"/>
          <w:szCs w:val="24"/>
          <w:lang w:val="en-US"/>
        </w:rPr>
        <w:t>In experiments, t</w:t>
      </w:r>
      <w:r w:rsidRPr="003B17BA">
        <w:rPr>
          <w:rFonts w:cstheme="majorBidi"/>
          <w:szCs w:val="24"/>
          <w:lang w:val="en-US"/>
        </w:rPr>
        <w:t xml:space="preserve">he manipulation of this functional task by changing the geometry of the trunk and/or by </w:t>
      </w:r>
      <w:r w:rsidRPr="001D4B7F">
        <w:rPr>
          <w:rFonts w:cstheme="majorBidi"/>
          <w:szCs w:val="24"/>
          <w:lang w:val="en-US"/>
        </w:rPr>
        <w:t xml:space="preserve">predisposing </w:t>
      </w:r>
      <w:r w:rsidRPr="003B17BA">
        <w:rPr>
          <w:rFonts w:cstheme="majorBidi"/>
          <w:szCs w:val="24"/>
          <w:lang w:val="en-US"/>
        </w:rPr>
        <w:t xml:space="preserve">the gait to the external disturbances </w:t>
      </w:r>
      <w:r>
        <w:rPr>
          <w:rFonts w:cstheme="majorBidi"/>
          <w:szCs w:val="24"/>
          <w:lang w:val="en-US"/>
        </w:rPr>
        <w:t>would allow</w:t>
      </w:r>
      <w:r w:rsidRPr="00EC6E9A">
        <w:rPr>
          <w:rFonts w:cstheme="majorBidi"/>
          <w:szCs w:val="24"/>
          <w:lang w:val="en-US"/>
        </w:rPr>
        <w:t xml:space="preserve"> understanding of underlying principles governing human locomotion</w:t>
      </w:r>
      <w:r w:rsidRPr="003B17BA">
        <w:rPr>
          <w:rFonts w:cstheme="majorBidi"/>
          <w:szCs w:val="24"/>
          <w:lang w:val="en-US"/>
        </w:rPr>
        <w:t xml:space="preserve">. </w:t>
      </w:r>
    </w:p>
    <w:p w:rsidR="0077564E" w:rsidRDefault="0077564E" w:rsidP="0077564E">
      <w:pPr>
        <w:autoSpaceDE w:val="0"/>
        <w:autoSpaceDN w:val="0"/>
        <w:adjustRightInd w:val="0"/>
        <w:spacing w:after="0" w:line="360" w:lineRule="auto"/>
        <w:jc w:val="both"/>
        <w:rPr>
          <w:rFonts w:cstheme="majorBidi"/>
          <w:szCs w:val="24"/>
          <w:lang w:val="en-US"/>
        </w:rPr>
      </w:pPr>
      <w:r>
        <w:rPr>
          <w:rFonts w:cstheme="majorBidi"/>
          <w:szCs w:val="24"/>
          <w:lang w:val="en-US"/>
        </w:rPr>
        <w:t>Indeed, a safe d</w:t>
      </w:r>
      <w:r w:rsidRPr="0094776B">
        <w:rPr>
          <w:rFonts w:cstheme="majorBidi"/>
          <w:szCs w:val="24"/>
          <w:lang w:val="en-US"/>
        </w:rPr>
        <w:t xml:space="preserve">aily locomotion </w:t>
      </w:r>
      <w:r>
        <w:rPr>
          <w:rFonts w:cstheme="majorBidi"/>
          <w:szCs w:val="24"/>
          <w:lang w:val="en-US"/>
        </w:rPr>
        <w:t xml:space="preserve">(e.g., </w:t>
      </w:r>
      <w:r w:rsidRPr="0094776B">
        <w:rPr>
          <w:rFonts w:cstheme="majorBidi"/>
          <w:szCs w:val="24"/>
          <w:lang w:val="en-US"/>
        </w:rPr>
        <w:t>walking and running</w:t>
      </w:r>
      <w:r>
        <w:rPr>
          <w:rFonts w:cstheme="majorBidi"/>
          <w:szCs w:val="24"/>
          <w:lang w:val="en-US"/>
        </w:rPr>
        <w:t>)</w:t>
      </w:r>
      <w:r w:rsidRPr="0094776B">
        <w:rPr>
          <w:rFonts w:cstheme="majorBidi"/>
          <w:szCs w:val="24"/>
          <w:lang w:val="en-US"/>
        </w:rPr>
        <w:t xml:space="preserve"> is required to </w:t>
      </w:r>
      <w:r w:rsidRPr="0094776B">
        <w:rPr>
          <w:rFonts w:cstheme="majorBidi"/>
          <w:szCs w:val="24"/>
        </w:rPr>
        <w:t>continually cope with</w:t>
      </w:r>
      <w:r w:rsidRPr="0094776B">
        <w:rPr>
          <w:rFonts w:cstheme="majorBidi"/>
          <w:szCs w:val="24"/>
          <w:lang w:val="en-US"/>
        </w:rPr>
        <w:t xml:space="preserve"> constantly changing ground surface properties and levels</w:t>
      </w:r>
      <w:r>
        <w:rPr>
          <w:rFonts w:cstheme="majorBidi"/>
          <w:szCs w:val="24"/>
          <w:lang w:val="en-US"/>
        </w:rPr>
        <w:t>,</w:t>
      </w:r>
      <w:r w:rsidRPr="0094776B">
        <w:rPr>
          <w:rFonts w:cstheme="majorBidi"/>
          <w:szCs w:val="24"/>
          <w:lang w:val="en-US"/>
        </w:rPr>
        <w:t xml:space="preserve"> </w:t>
      </w:r>
      <w:r w:rsidRPr="0094776B">
        <w:rPr>
          <w:rFonts w:cstheme="majorBidi"/>
          <w:szCs w:val="24"/>
        </w:rPr>
        <w:t xml:space="preserve">likely owing to the threats to control of balance </w:t>
      </w:r>
      <w:r w:rsidRPr="00E928A3">
        <w:rPr>
          <w:rStyle w:val="CitationChar"/>
        </w:rPr>
        <w:fldChar w:fldCharType="begin"/>
      </w:r>
      <w:r w:rsidRPr="00E928A3">
        <w:rPr>
          <w:rStyle w:val="CitationChar"/>
        </w:rPr>
        <w:instrText xml:space="preserve"> ADDIN EN.CITE &lt;EndNote&gt;&lt;Cite&gt;&lt;Author&gt;Marigold&lt;/Author&gt;&lt;Year&gt;2008&lt;/Year&gt;&lt;RecNum&gt;1913&lt;/RecNum&gt;&lt;DisplayText&gt;[4]&lt;/DisplayText&gt;&lt;record&gt;&lt;rec-number&gt;1913&lt;/rec-number&gt;&lt;foreign-keys&gt;&lt;key app="EN" db-id="vzxx99s5yztat2ef5dtx5tw9tv9zzzzr2vzs"&gt;1913&lt;/key&gt;&lt;/foreign-keys&gt;&lt;ref-type name="Journal Article"&gt;17&lt;/ref-type&gt;&lt;contributors&gt;&lt;authors&gt;&lt;author&gt;Marigold, Daniel S&lt;/author&gt;&lt;author&gt;Patla, Aftab E&lt;/author&gt;&lt;/authors&gt;&lt;/contributors&gt;&lt;titles&gt;&lt;title&gt;Age-related changes in gait for multi-surface terrain&lt;/title&gt;&lt;secondary-title&gt;Gait &amp;amp; Posture&lt;/secondary-title&gt;&lt;/titles&gt;&lt;periodical&gt;&lt;full-title&gt;Gait &amp;amp; Posture&lt;/full-title&gt;&lt;/periodical&gt;&lt;pages&gt;689-696&lt;/pages&gt;&lt;volume&gt;27&lt;/volume&gt;&lt;number&gt;4&lt;/number&gt;&lt;dates&gt;&lt;year&gt;2008&lt;/year&gt;&lt;/dates&gt;&lt;isbn&gt;0966-6362&lt;/isbn&gt;&lt;urls&gt;&lt;/urls&gt;&lt;/record&gt;&lt;/Cite&gt;&lt;/EndNote&gt;</w:instrText>
      </w:r>
      <w:r w:rsidRPr="00E928A3">
        <w:rPr>
          <w:rStyle w:val="CitationChar"/>
        </w:rPr>
        <w:fldChar w:fldCharType="separate"/>
      </w:r>
      <w:r w:rsidRPr="00E928A3">
        <w:rPr>
          <w:rStyle w:val="CitationChar"/>
        </w:rPr>
        <w:t>[</w:t>
      </w:r>
      <w:hyperlink w:anchor="_ENREF_4" w:tooltip="Marigold, 2008 #1913" w:history="1">
        <w:r w:rsidR="002356FE" w:rsidRPr="00E928A3">
          <w:rPr>
            <w:rStyle w:val="CitationChar"/>
          </w:rPr>
          <w:t>4</w:t>
        </w:r>
      </w:hyperlink>
      <w:r w:rsidRPr="00E928A3">
        <w:rPr>
          <w:rStyle w:val="CitationChar"/>
        </w:rPr>
        <w:t>]</w:t>
      </w:r>
      <w:r w:rsidRPr="00E928A3">
        <w:rPr>
          <w:rStyle w:val="CitationChar"/>
        </w:rPr>
        <w:fldChar w:fldCharType="end"/>
      </w:r>
      <w:r w:rsidRPr="0094776B">
        <w:rPr>
          <w:rFonts w:cstheme="majorBidi"/>
          <w:szCs w:val="24"/>
        </w:rPr>
        <w:t xml:space="preserve">. </w:t>
      </w:r>
      <w:r>
        <w:rPr>
          <w:rFonts w:cstheme="majorBidi"/>
          <w:szCs w:val="24"/>
        </w:rPr>
        <w:t>An u</w:t>
      </w:r>
      <w:r w:rsidRPr="0094776B">
        <w:rPr>
          <w:rFonts w:cstheme="majorBidi"/>
          <w:szCs w:val="24"/>
        </w:rPr>
        <w:t xml:space="preserve">neven surface (US) has been proposed as one of the major environmental factors that contribute to fall </w:t>
      </w:r>
      <w:r w:rsidRPr="00E928A3">
        <w:rPr>
          <w:rStyle w:val="CitationChar"/>
        </w:rPr>
        <w:fldChar w:fldCharType="begin">
          <w:fldData xml:space="preserve">PEVuZE5vdGU+PENpdGU+PEF1dGhvcj5GYWJyZTwvQXV0aG9yPjxZZWFyPjIwMTA8L1llYXI+PFJl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</w:fldData>
        </w:fldChar>
      </w:r>
      <w:r w:rsidRPr="00E928A3">
        <w:rPr>
          <w:rStyle w:val="CitationChar"/>
        </w:rPr>
        <w:instrText xml:space="preserve"> ADDIN EN.CITE </w:instrText>
      </w:r>
      <w:r w:rsidRPr="00E928A3">
        <w:rPr>
          <w:rStyle w:val="CitationChar"/>
        </w:rPr>
        <w:fldChar w:fldCharType="begin">
          <w:fldData xml:space="preserve">PEVuZE5vdGU+PENpdGU+PEF1dGhvcj5GYWJyZTwvQXV0aG9yPjxZZWFyPjIwMTA8L1llYXI+PFJl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</w:fldData>
        </w:fldChar>
      </w:r>
      <w:r w:rsidRPr="00E928A3">
        <w:rPr>
          <w:rStyle w:val="CitationChar"/>
        </w:rPr>
        <w:instrText xml:space="preserve"> ADDIN EN.CITE.DATA </w:instrText>
      </w:r>
      <w:r w:rsidRPr="00E928A3">
        <w:rPr>
          <w:rStyle w:val="CitationChar"/>
        </w:rPr>
      </w:r>
      <w:r w:rsidRPr="00E928A3">
        <w:rPr>
          <w:rStyle w:val="CitationChar"/>
        </w:rPr>
        <w:fldChar w:fldCharType="end"/>
      </w:r>
      <w:r w:rsidRPr="00E928A3">
        <w:rPr>
          <w:rStyle w:val="CitationChar"/>
        </w:rPr>
      </w:r>
      <w:r w:rsidRPr="00E928A3">
        <w:rPr>
          <w:rStyle w:val="CitationChar"/>
        </w:rPr>
        <w:fldChar w:fldCharType="separate"/>
      </w:r>
      <w:r w:rsidRPr="00E928A3">
        <w:rPr>
          <w:rStyle w:val="CitationChar"/>
        </w:rPr>
        <w:t>[</w:t>
      </w:r>
      <w:hyperlink w:anchor="_ENREF_5" w:tooltip="Fabre, 2010 #1743" w:history="1">
        <w:r w:rsidR="002356FE" w:rsidRPr="00E928A3">
          <w:rPr>
            <w:rStyle w:val="CitationChar"/>
          </w:rPr>
          <w:t>5-7</w:t>
        </w:r>
      </w:hyperlink>
      <w:r w:rsidRPr="00E928A3">
        <w:rPr>
          <w:rStyle w:val="CitationChar"/>
        </w:rPr>
        <w:t>]</w:t>
      </w:r>
      <w:r w:rsidRPr="00E928A3">
        <w:rPr>
          <w:rStyle w:val="CitationChar"/>
        </w:rPr>
        <w:fldChar w:fldCharType="end"/>
      </w:r>
      <w:r w:rsidRPr="0094776B">
        <w:rPr>
          <w:rFonts w:cstheme="majorBidi"/>
          <w:szCs w:val="24"/>
        </w:rPr>
        <w:t xml:space="preserve">. </w:t>
      </w:r>
      <w:r>
        <w:rPr>
          <w:rFonts w:cstheme="majorBidi"/>
          <w:szCs w:val="24"/>
        </w:rPr>
        <w:t>Therefore, t</w:t>
      </w:r>
      <w:r w:rsidRPr="00B42115">
        <w:rPr>
          <w:rFonts w:cstheme="majorBidi"/>
          <w:szCs w:val="24"/>
        </w:rPr>
        <w:t xml:space="preserve">he ability to adjust </w:t>
      </w:r>
      <w:r>
        <w:rPr>
          <w:rFonts w:cstheme="majorBidi"/>
          <w:szCs w:val="24"/>
        </w:rPr>
        <w:t>the</w:t>
      </w:r>
      <w:r w:rsidRPr="00B42115">
        <w:rPr>
          <w:rFonts w:cstheme="majorBidi"/>
          <w:szCs w:val="24"/>
        </w:rPr>
        <w:t xml:space="preserve"> stepping pattern to meet environmental demands and task goals</w:t>
      </w:r>
      <w:r>
        <w:rPr>
          <w:rFonts w:cstheme="majorBidi"/>
          <w:szCs w:val="24"/>
        </w:rPr>
        <w:t xml:space="preserve"> is key for a successful locomotion</w:t>
      </w:r>
      <w:r w:rsidRPr="00B42115">
        <w:rPr>
          <w:rFonts w:cstheme="majorBidi"/>
          <w:szCs w:val="24"/>
        </w:rPr>
        <w:t xml:space="preserve">. </w:t>
      </w:r>
      <w:r>
        <w:rPr>
          <w:rFonts w:cstheme="majorBidi"/>
          <w:szCs w:val="24"/>
          <w:lang w:val="en-US"/>
        </w:rPr>
        <w:t>W</w:t>
      </w:r>
      <w:r w:rsidRPr="00085D2D">
        <w:rPr>
          <w:rFonts w:cstheme="majorBidi"/>
          <w:szCs w:val="24"/>
          <w:lang w:val="en-US"/>
        </w:rPr>
        <w:t xml:space="preserve">hen locomotion requires a great deal of both stability and adaptability </w:t>
      </w:r>
      <w:r w:rsidRPr="00E928A3">
        <w:rPr>
          <w:rStyle w:val="CitationChar"/>
        </w:rPr>
        <w:t>[2]</w:t>
      </w:r>
      <w:r w:rsidRPr="00085D2D">
        <w:rPr>
          <w:rFonts w:cstheme="majorBidi"/>
          <w:szCs w:val="24"/>
          <w:lang w:val="en-US"/>
        </w:rPr>
        <w:t>, some adaptations in the</w:t>
      </w:r>
      <w:r>
        <w:rPr>
          <w:rFonts w:cstheme="majorBidi"/>
          <w:szCs w:val="24"/>
          <w:lang w:val="en-US"/>
        </w:rPr>
        <w:t xml:space="preserve"> </w:t>
      </w:r>
      <w:r w:rsidRPr="00085D2D">
        <w:rPr>
          <w:rFonts w:cstheme="majorBidi"/>
          <w:szCs w:val="24"/>
          <w:lang w:val="en-US"/>
        </w:rPr>
        <w:t>spatial-tem</w:t>
      </w:r>
      <w:r>
        <w:rPr>
          <w:rFonts w:cstheme="majorBidi"/>
          <w:szCs w:val="24"/>
          <w:lang w:val="en-US"/>
        </w:rPr>
        <w:t>poral parameters of gait (</w:t>
      </w:r>
      <w:r w:rsidRPr="0094776B">
        <w:rPr>
          <w:rFonts w:cstheme="majorBidi"/>
          <w:szCs w:val="24"/>
          <w:lang w:val="en-US"/>
        </w:rPr>
        <w:t>STPG</w:t>
      </w:r>
      <w:r>
        <w:rPr>
          <w:rFonts w:cstheme="majorBidi"/>
          <w:szCs w:val="24"/>
          <w:lang w:val="en-US"/>
        </w:rPr>
        <w:t xml:space="preserve">) — one of the most relevant </w:t>
      </w:r>
      <w:r w:rsidRPr="0094776B">
        <w:rPr>
          <w:rFonts w:cstheme="majorBidi"/>
          <w:szCs w:val="24"/>
          <w:lang w:val="en-US"/>
        </w:rPr>
        <w:t xml:space="preserve">biomechanical gait parameters </w:t>
      </w:r>
      <w:r w:rsidRPr="00E928A3">
        <w:rPr>
          <w:rStyle w:val="CitationChar"/>
        </w:rPr>
        <w:t xml:space="preserve">[3] </w:t>
      </w:r>
      <w:r>
        <w:rPr>
          <w:rFonts w:cstheme="majorBidi"/>
          <w:szCs w:val="24"/>
          <w:lang w:val="en-US"/>
        </w:rPr>
        <w:t>—</w:t>
      </w:r>
      <w:r w:rsidRPr="00085D2D">
        <w:rPr>
          <w:rFonts w:cstheme="majorBidi"/>
          <w:szCs w:val="24"/>
          <w:lang w:val="en-US"/>
        </w:rPr>
        <w:t xml:space="preserve"> such as a reduction in the step length and velocity </w:t>
      </w:r>
      <w:r w:rsidRPr="00E928A3">
        <w:rPr>
          <w:rStyle w:val="CitationChar"/>
        </w:rPr>
        <w:t xml:space="preserve">[1] </w:t>
      </w:r>
      <w:r w:rsidRPr="00085D2D">
        <w:rPr>
          <w:rFonts w:cstheme="majorBidi"/>
          <w:szCs w:val="24"/>
          <w:lang w:val="en-US"/>
        </w:rPr>
        <w:t xml:space="preserve">and increase in the step width </w:t>
      </w:r>
      <w:r w:rsidRPr="00E928A3">
        <w:rPr>
          <w:rStyle w:val="CitationChar"/>
        </w:rPr>
        <w:t xml:space="preserve">[2] </w:t>
      </w:r>
      <w:r w:rsidRPr="00085D2D">
        <w:rPr>
          <w:rFonts w:cstheme="majorBidi"/>
          <w:szCs w:val="24"/>
          <w:lang w:val="en-US"/>
        </w:rPr>
        <w:t xml:space="preserve">seem indispensable. </w:t>
      </w:r>
    </w:p>
    <w:p w:rsidR="0077564E" w:rsidRDefault="0077564E" w:rsidP="0077564E">
      <w:pPr>
        <w:autoSpaceDE w:val="0"/>
        <w:autoSpaceDN w:val="0"/>
        <w:adjustRightInd w:val="0"/>
        <w:spacing w:after="0" w:line="360" w:lineRule="auto"/>
        <w:jc w:val="both"/>
        <w:rPr>
          <w:rFonts w:cstheme="majorBidi"/>
          <w:szCs w:val="24"/>
          <w:lang w:val="en-US"/>
        </w:rPr>
      </w:pPr>
      <w:r w:rsidRPr="0094776B">
        <w:rPr>
          <w:rFonts w:cstheme="majorBidi"/>
          <w:szCs w:val="24"/>
        </w:rPr>
        <w:t xml:space="preserve">On the </w:t>
      </w:r>
      <w:r>
        <w:rPr>
          <w:rFonts w:cstheme="majorBidi"/>
          <w:szCs w:val="24"/>
        </w:rPr>
        <w:t>other</w:t>
      </w:r>
      <w:r w:rsidRPr="0094776B">
        <w:rPr>
          <w:rFonts w:cstheme="majorBidi"/>
          <w:szCs w:val="24"/>
        </w:rPr>
        <w:t xml:space="preserve"> hand, it would be of clinical interest to identify the impact of variation in postural alignment on gait dynamics, given </w:t>
      </w:r>
      <w:r>
        <w:rPr>
          <w:rFonts w:cstheme="majorBidi"/>
          <w:szCs w:val="24"/>
        </w:rPr>
        <w:t xml:space="preserve">the </w:t>
      </w:r>
      <w:r w:rsidRPr="0094776B">
        <w:rPr>
          <w:rFonts w:cstheme="majorBidi"/>
          <w:szCs w:val="24"/>
        </w:rPr>
        <w:t xml:space="preserve">trunk orientation </w:t>
      </w:r>
      <w:r>
        <w:rPr>
          <w:rFonts w:cstheme="majorBidi"/>
          <w:szCs w:val="24"/>
        </w:rPr>
        <w:t xml:space="preserve">is </w:t>
      </w:r>
      <w:r w:rsidRPr="0094776B">
        <w:rPr>
          <w:rFonts w:cstheme="majorBidi"/>
          <w:szCs w:val="24"/>
        </w:rPr>
        <w:t xml:space="preserve">often </w:t>
      </w:r>
      <w:r>
        <w:rPr>
          <w:rFonts w:cstheme="majorBidi"/>
          <w:szCs w:val="24"/>
        </w:rPr>
        <w:t>predisposed to sagittal inclination</w:t>
      </w:r>
      <w:r w:rsidRPr="0094776B">
        <w:rPr>
          <w:rFonts w:cstheme="majorBidi"/>
          <w:szCs w:val="24"/>
        </w:rPr>
        <w:t xml:space="preserve"> </w:t>
      </w:r>
      <w:r>
        <w:rPr>
          <w:rFonts w:cstheme="majorBidi"/>
          <w:szCs w:val="24"/>
        </w:rPr>
        <w:t xml:space="preserve">in presence of </w:t>
      </w:r>
      <w:r w:rsidRPr="0094776B">
        <w:rPr>
          <w:rFonts w:cstheme="majorBidi"/>
          <w:szCs w:val="24"/>
        </w:rPr>
        <w:t xml:space="preserve">some pathological conditions or </w:t>
      </w:r>
      <w:r>
        <w:rPr>
          <w:rFonts w:cstheme="majorBidi"/>
          <w:szCs w:val="24"/>
        </w:rPr>
        <w:t xml:space="preserve">with </w:t>
      </w:r>
      <w:r w:rsidRPr="0094776B">
        <w:rPr>
          <w:rFonts w:cstheme="majorBidi"/>
          <w:szCs w:val="24"/>
        </w:rPr>
        <w:t xml:space="preserve">age. </w:t>
      </w:r>
      <w:r w:rsidRPr="0094776B">
        <w:rPr>
          <w:rFonts w:cstheme="majorBidi"/>
          <w:szCs w:val="24"/>
          <w:lang w:val="en-US"/>
        </w:rPr>
        <w:t xml:space="preserve">Suzuki et al. </w:t>
      </w:r>
      <w:r w:rsidRPr="00E928A3">
        <w:rPr>
          <w:rStyle w:val="CitationChar"/>
        </w:rPr>
        <w:fldChar w:fldCharType="begin"/>
      </w:r>
      <w:r w:rsidRPr="00E928A3">
        <w:rPr>
          <w:rStyle w:val="CitationChar"/>
        </w:rPr>
        <w:instrText xml:space="preserve"> ADDIN EN.CITE &lt;EndNote&gt;&lt;Cite&gt;&lt;Author&gt;Suzuki&lt;/Author&gt;&lt;Year&gt;2016&lt;/Year&gt;&lt;RecNum&gt;1748&lt;/RecNum&gt;&lt;DisplayText&gt;[8]&lt;/DisplayText&gt;&lt;record&gt;&lt;rec-number&gt;1748&lt;/rec-number&gt;&lt;foreign-keys&gt;&lt;key app="EN" db-id="vzxx99s5yztat2ef5dtx5tw9tv9zzzzr2vzs"&gt;1748&lt;/key&gt;&lt;/foreign-keys&gt;&lt;ref-type name="Journal Article"&gt;17&lt;/ref-type&gt;&lt;contributors&gt;&lt;authors&gt;&lt;author&gt;Suzuki, Yoshikazu&lt;/author&gt;&lt;author&gt;Kawai, Hisashi&lt;/author&gt;&lt;author&gt;Kojima, Motonaga&lt;/author&gt;&lt;author&gt;Shiba, Yoshitaka&lt;/author&gt;&lt;author&gt;Yoshida, Hideyo&lt;/author&gt;&lt;author&gt;Hirano, Hirohiko&lt;/author&gt;&lt;author&gt;Fujiwara, Yoshinori&lt;/author&gt;&lt;author&gt;Ihara, Kazushige&lt;/author&gt;&lt;author&gt;Obuchi, Shuichi&lt;/author&gt;&lt;/authors&gt;&lt;/contributors&gt;&lt;titles&gt;&lt;title&gt;Construct validity of posture as a measure of physical function in elderly individuals: Use of a digitalized inclinometer to assess trunk inclination&lt;/title&gt;&lt;secondary-title&gt;Geriatrics &amp;amp; gerontology international&lt;/secondary-title&gt;&lt;/titles&gt;&lt;periodical&gt;&lt;full-title&gt;Geriatrics &amp;amp; gerontology international&lt;/full-title&gt;&lt;/periodical&gt;&lt;pages&gt;1068-1073&lt;/pages&gt;&lt;volume&gt;16&lt;/volume&gt;&lt;number&gt;9&lt;/number&gt;&lt;dates&gt;&lt;year&gt;2016&lt;/year&gt;&lt;/dates&gt;&lt;isbn&gt;1447-0594&lt;/isbn&gt;&lt;urls&gt;&lt;/urls&gt;&lt;/record&gt;&lt;/Cite&gt;&lt;/EndNote&gt;</w:instrText>
      </w:r>
      <w:r w:rsidRPr="00E928A3">
        <w:rPr>
          <w:rStyle w:val="CitationChar"/>
        </w:rPr>
        <w:fldChar w:fldCharType="separate"/>
      </w:r>
      <w:r w:rsidRPr="00E928A3">
        <w:rPr>
          <w:rStyle w:val="CitationChar"/>
        </w:rPr>
        <w:t>[</w:t>
      </w:r>
      <w:hyperlink w:anchor="_ENREF_8" w:tooltip="Suzuki, 2016 #1748" w:history="1">
        <w:r w:rsidR="002356FE" w:rsidRPr="00E928A3">
          <w:rPr>
            <w:rStyle w:val="CitationChar"/>
          </w:rPr>
          <w:t>8</w:t>
        </w:r>
      </w:hyperlink>
      <w:r w:rsidRPr="00E928A3">
        <w:rPr>
          <w:rStyle w:val="CitationChar"/>
        </w:rPr>
        <w:t>]</w:t>
      </w:r>
      <w:r w:rsidRPr="00E928A3">
        <w:rPr>
          <w:rStyle w:val="CitationChar"/>
        </w:rPr>
        <w:fldChar w:fldCharType="end"/>
      </w:r>
      <w:r w:rsidRPr="0094776B">
        <w:rPr>
          <w:rFonts w:cstheme="majorBidi"/>
          <w:szCs w:val="24"/>
          <w:lang w:val="en-US"/>
        </w:rPr>
        <w:t xml:space="preserve"> reported that the </w:t>
      </w:r>
      <w:r>
        <w:rPr>
          <w:rFonts w:cstheme="majorBidi"/>
          <w:szCs w:val="24"/>
          <w:lang w:val="en-US"/>
        </w:rPr>
        <w:t xml:space="preserve">standing </w:t>
      </w:r>
      <w:r w:rsidRPr="0094776B">
        <w:rPr>
          <w:rFonts w:cstheme="majorBidi"/>
          <w:szCs w:val="24"/>
          <w:lang w:val="en-US"/>
        </w:rPr>
        <w:t>sternum inclination angles</w:t>
      </w:r>
      <w:r>
        <w:rPr>
          <w:rFonts w:cstheme="majorBidi"/>
          <w:szCs w:val="24"/>
          <w:lang w:val="en-US"/>
        </w:rPr>
        <w:t xml:space="preserve"> in a standing posture </w:t>
      </w:r>
      <w:r w:rsidRPr="0094776B">
        <w:rPr>
          <w:rFonts w:cstheme="majorBidi"/>
          <w:szCs w:val="24"/>
          <w:lang w:val="en-US"/>
        </w:rPr>
        <w:t>— as a measure of physical function —</w:t>
      </w:r>
      <w:r>
        <w:rPr>
          <w:rFonts w:cstheme="majorBidi"/>
          <w:szCs w:val="24"/>
          <w:lang w:val="en-US"/>
        </w:rPr>
        <w:t xml:space="preserve"> </w:t>
      </w:r>
      <w:r w:rsidRPr="0094776B">
        <w:rPr>
          <w:rFonts w:cstheme="majorBidi"/>
          <w:szCs w:val="24"/>
          <w:lang w:val="en-US"/>
        </w:rPr>
        <w:t>increase with age</w:t>
      </w:r>
      <w:r>
        <w:rPr>
          <w:rFonts w:cstheme="majorBidi"/>
          <w:szCs w:val="24"/>
          <w:lang w:val="en-US"/>
        </w:rPr>
        <w:t xml:space="preserve"> in both elderly male and female</w:t>
      </w:r>
      <w:r w:rsidRPr="0094776B">
        <w:rPr>
          <w:rFonts w:cstheme="majorBidi"/>
          <w:szCs w:val="24"/>
          <w:lang w:val="en-US"/>
        </w:rPr>
        <w:t xml:space="preserve">. </w:t>
      </w:r>
      <w:r w:rsidRPr="0094776B">
        <w:rPr>
          <w:rFonts w:cstheme="majorBidi"/>
          <w:szCs w:val="24"/>
        </w:rPr>
        <w:t xml:space="preserve">A study by de Groot et al. </w:t>
      </w:r>
      <w:r w:rsidRPr="00E928A3">
        <w:rPr>
          <w:rStyle w:val="CitationChar"/>
        </w:rPr>
        <w:fldChar w:fldCharType="begin">
          <w:fldData xml:space="preserve">PEVuZE5vdGU+PENpdGU+PEF1dGhvcj5kZSBHcm9vdDwvQXV0aG9yPjxZZWFyPjIwMTQ8L1llYXI+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</w:fldData>
        </w:fldChar>
      </w:r>
      <w:r w:rsidRPr="00E928A3">
        <w:rPr>
          <w:rStyle w:val="CitationChar"/>
        </w:rPr>
        <w:instrText xml:space="preserve"> ADDIN EN.CITE </w:instrText>
      </w:r>
      <w:r w:rsidRPr="00E928A3">
        <w:rPr>
          <w:rStyle w:val="CitationChar"/>
        </w:rPr>
        <w:fldChar w:fldCharType="begin">
          <w:fldData xml:space="preserve">PEVuZE5vdGU+PENpdGU+PEF1dGhvcj5kZSBHcm9vdDwvQXV0aG9yPjxZZWFyPjIwMTQ8L1llYXI+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</w:fldData>
        </w:fldChar>
      </w:r>
      <w:r w:rsidRPr="00E928A3">
        <w:rPr>
          <w:rStyle w:val="CitationChar"/>
        </w:rPr>
        <w:instrText xml:space="preserve"> ADDIN EN.CITE.DATA </w:instrText>
      </w:r>
      <w:r w:rsidRPr="00E928A3">
        <w:rPr>
          <w:rStyle w:val="CitationChar"/>
        </w:rPr>
      </w:r>
      <w:r w:rsidRPr="00E928A3">
        <w:rPr>
          <w:rStyle w:val="CitationChar"/>
        </w:rPr>
        <w:fldChar w:fldCharType="end"/>
      </w:r>
      <w:r w:rsidRPr="00E928A3">
        <w:rPr>
          <w:rStyle w:val="CitationChar"/>
        </w:rPr>
      </w:r>
      <w:r w:rsidRPr="00E928A3">
        <w:rPr>
          <w:rStyle w:val="CitationChar"/>
        </w:rPr>
        <w:fldChar w:fldCharType="separate"/>
      </w:r>
      <w:r w:rsidRPr="00E928A3">
        <w:rPr>
          <w:rStyle w:val="CitationChar"/>
        </w:rPr>
        <w:t>[</w:t>
      </w:r>
      <w:hyperlink w:anchor="_ENREF_9" w:tooltip="de Groot, 2014 #424" w:history="1">
        <w:r w:rsidR="002356FE" w:rsidRPr="00E928A3">
          <w:rPr>
            <w:rStyle w:val="CitationChar"/>
          </w:rPr>
          <w:t>9</w:t>
        </w:r>
      </w:hyperlink>
      <w:r w:rsidRPr="00E928A3">
        <w:rPr>
          <w:rStyle w:val="CitationChar"/>
        </w:rPr>
        <w:t>]</w:t>
      </w:r>
      <w:r w:rsidRPr="00E928A3">
        <w:rPr>
          <w:rStyle w:val="CitationChar"/>
        </w:rPr>
        <w:fldChar w:fldCharType="end"/>
      </w:r>
      <w:r w:rsidRPr="0094776B">
        <w:rPr>
          <w:rFonts w:cstheme="majorBidi"/>
          <w:szCs w:val="24"/>
        </w:rPr>
        <w:t xml:space="preserve"> revealed that elderlies with a flexed posture </w:t>
      </w:r>
      <w:r w:rsidRPr="0094776B">
        <w:rPr>
          <w:rFonts w:cstheme="majorBidi"/>
          <w:szCs w:val="24"/>
          <w:lang w:val="en-US"/>
        </w:rPr>
        <w:t>demonstrate a less consistent gait pattern</w:t>
      </w:r>
      <w:r>
        <w:rPr>
          <w:rFonts w:cstheme="majorBidi"/>
          <w:szCs w:val="24"/>
          <w:lang w:val="en-US"/>
        </w:rPr>
        <w:t>. The o</w:t>
      </w:r>
      <w:r w:rsidRPr="0094776B">
        <w:rPr>
          <w:rFonts w:cstheme="majorBidi"/>
          <w:szCs w:val="24"/>
          <w:lang w:val="en-US"/>
        </w:rPr>
        <w:t>lder adults</w:t>
      </w:r>
      <w:r>
        <w:rPr>
          <w:rFonts w:cstheme="majorBidi"/>
          <w:szCs w:val="24"/>
          <w:lang w:val="en-US"/>
        </w:rPr>
        <w:t xml:space="preserve"> exhibit </w:t>
      </w:r>
      <w:r w:rsidRPr="0094776B">
        <w:rPr>
          <w:rFonts w:cstheme="majorBidi"/>
          <w:szCs w:val="24"/>
          <w:lang w:val="en-US"/>
        </w:rPr>
        <w:t>a more conservative</w:t>
      </w:r>
      <w:r>
        <w:rPr>
          <w:rFonts w:cstheme="majorBidi"/>
          <w:szCs w:val="24"/>
          <w:lang w:val="en-US"/>
        </w:rPr>
        <w:t xml:space="preserve"> gait patterns</w:t>
      </w:r>
      <w:r w:rsidRPr="0094776B">
        <w:rPr>
          <w:rFonts w:cstheme="majorBidi"/>
          <w:szCs w:val="24"/>
          <w:lang w:val="en-US"/>
        </w:rPr>
        <w:t xml:space="preserve"> than young counterparts, as they tend to walk with a lower gait velocity </w:t>
      </w:r>
      <w:r w:rsidRPr="00E928A3">
        <w:rPr>
          <w:rStyle w:val="CitationChar"/>
        </w:rPr>
        <w:fldChar w:fldCharType="begin"/>
      </w:r>
      <w:r w:rsidRPr="00E928A3">
        <w:rPr>
          <w:rStyle w:val="CitationChar"/>
        </w:rPr>
        <w:instrText xml:space="preserve"> ADDIN EN.CITE &lt;EndNote&gt;&lt;Cite&gt;&lt;Author&gt;Laufer&lt;/Author&gt;&lt;Year&gt;2005&lt;/Year&gt;&lt;RecNum&gt;1911&lt;/RecNum&gt;&lt;DisplayText&gt;[10, 11]&lt;/DisplayText&gt;&lt;record&gt;&lt;rec-number&gt;1911&lt;/rec-number&gt;&lt;foreign-keys&gt;&lt;key app="EN" db-id="vzxx99s5yztat2ef5dtx5tw9tv9zzzzr2vzs"&gt;1911&lt;/key&gt;&lt;/foreign-keys&gt;&lt;ref-type name="Journal Article"&gt;17&lt;/ref-type&gt;&lt;contributors&gt;&lt;authors&gt;&lt;author&gt;Laufer, Yocheved&lt;/author&gt;&lt;/authors&gt;&lt;/contributors&gt;&lt;titles&gt;&lt;title&gt;Effect of age on characteristics of forward and backward gait at preferred and accelerated walking speed&lt;/title&gt;&lt;secondary-title&gt;The Journals of Gerontology Series A: Biological Sciences and Medical Sciences&lt;/secondary-title&gt;&lt;/titles&gt;&lt;periodical&gt;&lt;full-title&gt;The Journals of Gerontology Series A: Biological Sciences and Medical Sciences&lt;/full-title&gt;&lt;/periodical&gt;&lt;pages&gt;627-632&lt;/pages&gt;&lt;volume&gt;60&lt;/volume&gt;&lt;number&gt;5&lt;/number&gt;&lt;dates&gt;&lt;year&gt;2005&lt;/year&gt;&lt;/dates&gt;&lt;isbn&gt;1758-535X&lt;/isbn&gt;&lt;urls&gt;&lt;/urls&gt;&lt;/record&gt;&lt;/Cite&gt;&lt;Cite&gt;&lt;Author&gt;Petrofsky&lt;/Author&gt;&lt;Year&gt;2004&lt;/Year&gt;&lt;RecNum&gt;1912&lt;/RecNum&gt;&lt;record&gt;&lt;rec-number&gt;1912&lt;/rec-number&gt;&lt;foreign-keys&gt;&lt;key app="EN" db-id="vzxx99s5yztat2ef5dtx5tw9tv9zzzzr2vzs"&gt;1912&lt;/key&gt;&lt;/foreign-keys&gt;&lt;ref-type name="Journal Article"&gt;17&lt;/ref-type&gt;&lt;contributors&gt;&lt;authors&gt;&lt;author&gt;Petrofsky, JS&lt;/author&gt;&lt;author&gt;Bweir, S&lt;/author&gt;&lt;author&gt;Andal, A&lt;/author&gt;&lt;author&gt;Chavez, J&lt;/author&gt;&lt;author&gt;Crane, A&lt;/author&gt;&lt;author&gt;Saunders, J&lt;/author&gt;&lt;author&gt;Laymon, M&lt;/author&gt;&lt;/authors&gt;&lt;/contributors&gt;&lt;titles&gt;&lt;title&gt;Joint acceleration during gait in relation to age&lt;/title&gt;&lt;secondary-title&gt;European journal of applied physiology&lt;/secondary-title&gt;&lt;/titles&gt;&lt;periodical&gt;&lt;full-title&gt;European journal of applied physiology&lt;/full-title&gt;&lt;/periodical&gt;&lt;pages&gt;254-262&lt;/pages&gt;&lt;volume&gt;92&lt;/volume&gt;&lt;number&gt;3&lt;/number&gt;&lt;dates&gt;&lt;year&gt;2004&lt;/year&gt;&lt;/dates&gt;&lt;isbn&gt;1439-6319&lt;/isbn&gt;&lt;urls&gt;&lt;/urls&gt;&lt;/record&gt;&lt;/Cite&gt;&lt;/EndNote&gt;</w:instrText>
      </w:r>
      <w:r w:rsidRPr="00E928A3">
        <w:rPr>
          <w:rStyle w:val="CitationChar"/>
        </w:rPr>
        <w:fldChar w:fldCharType="separate"/>
      </w:r>
      <w:r w:rsidRPr="00E928A3">
        <w:rPr>
          <w:rStyle w:val="CitationChar"/>
        </w:rPr>
        <w:t>[</w:t>
      </w:r>
      <w:hyperlink w:anchor="_ENREF_10" w:tooltip="Laufer, 2005 #1911" w:history="1">
        <w:r w:rsidR="002356FE" w:rsidRPr="00E928A3">
          <w:rPr>
            <w:rStyle w:val="CitationChar"/>
          </w:rPr>
          <w:t>10</w:t>
        </w:r>
      </w:hyperlink>
      <w:r w:rsidRPr="00E928A3">
        <w:rPr>
          <w:rStyle w:val="CitationChar"/>
        </w:rPr>
        <w:t xml:space="preserve">, </w:t>
      </w:r>
      <w:hyperlink w:anchor="_ENREF_11" w:tooltip="Petrofsky, 2004 #1912" w:history="1">
        <w:r w:rsidR="002356FE" w:rsidRPr="00E928A3">
          <w:rPr>
            <w:rStyle w:val="CitationChar"/>
          </w:rPr>
          <w:t>11</w:t>
        </w:r>
      </w:hyperlink>
      <w:r w:rsidRPr="00E928A3">
        <w:rPr>
          <w:rStyle w:val="CitationChar"/>
        </w:rPr>
        <w:t>]</w:t>
      </w:r>
      <w:r w:rsidRPr="00E928A3">
        <w:rPr>
          <w:rStyle w:val="CitationChar"/>
        </w:rPr>
        <w:fldChar w:fldCharType="end"/>
      </w:r>
      <w:r w:rsidRPr="0094776B">
        <w:rPr>
          <w:rFonts w:cstheme="majorBidi"/>
          <w:szCs w:val="24"/>
          <w:lang w:val="en-US"/>
        </w:rPr>
        <w:t xml:space="preserve">; a shorter step length </w:t>
      </w:r>
      <w:r w:rsidRPr="00E928A3">
        <w:rPr>
          <w:rStyle w:val="CitationChar"/>
        </w:rPr>
        <w:fldChar w:fldCharType="begin"/>
      </w:r>
      <w:r w:rsidRPr="00E928A3">
        <w:rPr>
          <w:rStyle w:val="CitationChar"/>
        </w:rPr>
        <w:instrText xml:space="preserve"> ADDIN EN.CITE &lt;EndNote&gt;&lt;Cite&gt;&lt;Author&gt;Thies&lt;/Author&gt;&lt;Year&gt;2005&lt;/Year&gt;&lt;RecNum&gt;1907&lt;/RecNum&gt;&lt;DisplayText&gt;[12]&lt;/DisplayText&gt;&lt;record&gt;&lt;rec-number&gt;1907&lt;/rec-number&gt;&lt;foreign-keys&gt;&lt;key app="EN" db-id="vzxx99s5yztat2ef5dtx5tw9tv9zzzzr2vzs"&gt;1907&lt;/key&gt;&lt;/foreign-keys&gt;&lt;ref-type name="Journal Article"&gt;17&lt;/ref-type&gt;&lt;contributors&gt;&lt;authors&gt;&lt;author&gt;Thies, Sibylle B&lt;/author&gt;&lt;author&gt;Richardson, James K&lt;/author&gt;&lt;author&gt;Ashton-Miller, James A&lt;/author&gt;&lt;/authors&gt;&lt;/contributors&gt;&lt;titles&gt;&lt;title&gt;Effects of surface irregularity and lighting on step variability during gait:: A study in healthy young and older women&lt;/title&gt;&lt;secondary-title&gt;Gait &amp;amp; Posture&lt;/secondary-title&gt;&lt;/titles&gt;&lt;periodical&gt;&lt;full-title&gt;Gait &amp;amp; Posture&lt;/full-title&gt;&lt;/periodical&gt;&lt;pages&gt;26-31&lt;/pages&gt;&lt;volume&gt;22&lt;/volume&gt;&lt;number&gt;1&lt;/number&gt;&lt;dates&gt;&lt;year&gt;2005&lt;/year&gt;&lt;/dates&gt;&lt;isbn&gt;0966-6362&lt;/isbn&gt;&lt;urls&gt;&lt;/urls&gt;&lt;/record&gt;&lt;/Cite&gt;&lt;/EndNote&gt;</w:instrText>
      </w:r>
      <w:r w:rsidRPr="00E928A3">
        <w:rPr>
          <w:rStyle w:val="CitationChar"/>
        </w:rPr>
        <w:fldChar w:fldCharType="separate"/>
      </w:r>
      <w:r w:rsidRPr="00E928A3">
        <w:rPr>
          <w:rStyle w:val="CitationChar"/>
        </w:rPr>
        <w:t>[</w:t>
      </w:r>
      <w:hyperlink w:anchor="_ENREF_12" w:tooltip="Thies, 2005 #1907" w:history="1">
        <w:r w:rsidR="002356FE" w:rsidRPr="00E928A3">
          <w:rPr>
            <w:rStyle w:val="CitationChar"/>
          </w:rPr>
          <w:t>12</w:t>
        </w:r>
      </w:hyperlink>
      <w:r w:rsidRPr="00E928A3">
        <w:rPr>
          <w:rStyle w:val="CitationChar"/>
        </w:rPr>
        <w:t>]</w:t>
      </w:r>
      <w:r w:rsidRPr="00E928A3">
        <w:rPr>
          <w:rStyle w:val="CitationChar"/>
        </w:rPr>
        <w:fldChar w:fldCharType="end"/>
      </w:r>
      <w:r w:rsidRPr="0094776B">
        <w:rPr>
          <w:rFonts w:cstheme="majorBidi"/>
          <w:szCs w:val="24"/>
          <w:lang w:val="en-US"/>
        </w:rPr>
        <w:t xml:space="preserve"> stride length </w:t>
      </w:r>
      <w:r w:rsidRPr="00E928A3">
        <w:rPr>
          <w:rStyle w:val="CitationChar"/>
        </w:rPr>
        <w:fldChar w:fldCharType="begin"/>
      </w:r>
      <w:r w:rsidRPr="00E928A3">
        <w:rPr>
          <w:rStyle w:val="CitationChar"/>
        </w:rPr>
        <w:instrText xml:space="preserve"> ADDIN EN.CITE &lt;EndNote&gt;&lt;Cite&gt;&lt;Author&gt;DeVita&lt;/Author&gt;&lt;Year&gt;2000&lt;/Year&gt;&lt;RecNum&gt;1910&lt;/RecNum&gt;&lt;DisplayText&gt;[13]&lt;/DisplayText&gt;&lt;record&gt;&lt;rec-number&gt;1910&lt;/rec-number&gt;&lt;foreign-keys&gt;&lt;key app="EN" db-id="vzxx99s5yztat2ef5dtx5tw9tv9zzzzr2vzs"&gt;1910&lt;/key&gt;&lt;/foreign-keys&gt;&lt;ref-type name="Journal Article"&gt;17&lt;/ref-type&gt;&lt;contributors&gt;&lt;authors&gt;&lt;author&gt;DeVita, Paul&lt;/author&gt;&lt;author&gt;Hortobagyi, Tibor&lt;/author&gt;&lt;/authors&gt;&lt;/contributors&gt;&lt;titles&gt;&lt;title&gt;Age increases the skeletal versus muscular component of lower extremity stiffness during stepping down&lt;/title&gt;&lt;secondary-title&gt;The Journals of Gerontology Series A: Biological Sciences and Medical Sciences&lt;/secondary-title&gt;&lt;/titles&gt;&lt;periodical&gt;&lt;full-title&gt;The Journals of Gerontology Series A: Biological Sciences and Medical Sciences&lt;/full-title&gt;&lt;/periodical&gt;&lt;pages&gt;B593-B600&lt;/pages&gt;&lt;volume&gt;55&lt;/volume&gt;&lt;number&gt;12&lt;/number&gt;&lt;dates&gt;&lt;year&gt;2000&lt;/year&gt;&lt;/dates&gt;&lt;isbn&gt;1758-535X&lt;/isbn&gt;&lt;urls&gt;&lt;/urls&gt;&lt;/record&gt;&lt;/Cite&gt;&lt;/EndNote&gt;</w:instrText>
      </w:r>
      <w:r w:rsidRPr="00E928A3">
        <w:rPr>
          <w:rStyle w:val="CitationChar"/>
        </w:rPr>
        <w:fldChar w:fldCharType="separate"/>
      </w:r>
      <w:r w:rsidRPr="00E928A3">
        <w:rPr>
          <w:rStyle w:val="CitationChar"/>
        </w:rPr>
        <w:t>[</w:t>
      </w:r>
      <w:hyperlink w:anchor="_ENREF_13" w:tooltip="DeVita, 2000 #1910" w:history="1">
        <w:r w:rsidR="002356FE" w:rsidRPr="00E928A3">
          <w:rPr>
            <w:rStyle w:val="CitationChar"/>
          </w:rPr>
          <w:t>13</w:t>
        </w:r>
      </w:hyperlink>
      <w:r w:rsidRPr="00E928A3">
        <w:rPr>
          <w:rStyle w:val="CitationChar"/>
        </w:rPr>
        <w:t>]</w:t>
      </w:r>
      <w:r w:rsidRPr="00E928A3">
        <w:rPr>
          <w:rStyle w:val="CitationChar"/>
        </w:rPr>
        <w:fldChar w:fldCharType="end"/>
      </w:r>
      <w:r w:rsidRPr="0094776B">
        <w:rPr>
          <w:rFonts w:cstheme="majorBidi"/>
          <w:szCs w:val="24"/>
          <w:lang w:val="en-US"/>
        </w:rPr>
        <w:t xml:space="preserve">; higher cadence </w:t>
      </w:r>
      <w:r w:rsidRPr="00E928A3">
        <w:rPr>
          <w:rStyle w:val="CitationChar"/>
        </w:rPr>
        <w:fldChar w:fldCharType="begin"/>
      </w:r>
      <w:r w:rsidRPr="00E928A3">
        <w:rPr>
          <w:rStyle w:val="CitationChar"/>
        </w:rPr>
        <w:instrText xml:space="preserve"> ADDIN EN.CITE &lt;EndNote&gt;&lt;Cite&gt;&lt;Author&gt;DeVita&lt;/Author&gt;&lt;Year&gt;2000&lt;/Year&gt;&lt;RecNum&gt;1910&lt;/RecNum&gt;&lt;DisplayText&gt;[10, 13]&lt;/DisplayText&gt;&lt;record&gt;&lt;rec-number&gt;1910&lt;/rec-number&gt;&lt;foreign-keys&gt;&lt;key app="EN" db-id="vzxx99s5yztat2ef5dtx5tw9tv9zzzzr2vzs"&gt;1910&lt;/key&gt;&lt;/foreign-keys&gt;&lt;ref-type name="Journal Article"&gt;17&lt;/ref-type&gt;&lt;contributors&gt;&lt;authors&gt;&lt;author&gt;DeVita, Paul&lt;/author&gt;&lt;author&gt;Hortobagyi, Tibor&lt;/author&gt;&lt;/authors&gt;&lt;/contributors&gt;&lt;titles&gt;&lt;title&gt;Age increases the skeletal versus muscular component of lower extremity stiffness during stepping down&lt;/title&gt;&lt;secondary-title&gt;The Journals of Gerontology Series A: Biological Sciences and Medical Sciences&lt;/secondary-title&gt;&lt;/titles&gt;&lt;periodical&gt;&lt;full-title&gt;The Journals of Gerontology Series A: Biological Sciences and Medical Sciences&lt;/full-title&gt;&lt;/periodical&gt;&lt;pages&gt;B593-B600&lt;/pages&gt;&lt;volume&gt;55&lt;/volume&gt;&lt;number&gt;12&lt;/number&gt;&lt;dates&gt;&lt;year&gt;2000&lt;/year&gt;&lt;/dates&gt;&lt;isbn&gt;1758-535X&lt;/isbn&gt;&lt;urls&gt;&lt;/urls&gt;&lt;/record&gt;&lt;/Cite&gt;&lt;Cite&gt;&lt;Author&gt;Laufer&lt;/Author&gt;&lt;Year&gt;2005&lt;/Year&gt;&lt;RecNum&gt;1911&lt;/RecNum&gt;&lt;record&gt;&lt;rec-number&gt;1911&lt;/rec-number&gt;&lt;foreign-keys&gt;&lt;key app="EN" db-id="vzxx99s5yztat2ef5dtx5tw9tv9zzzzr2vzs"&gt;1911&lt;/key&gt;&lt;/foreign-keys&gt;&lt;ref-type name="Journal Article"&gt;17&lt;/ref-type&gt;&lt;contributors&gt;&lt;authors&gt;&lt;author&gt;Laufer, Yocheved&lt;/author&gt;&lt;/authors&gt;&lt;/contributors&gt;&lt;titles&gt;&lt;title&gt;Effect of age on characteristics of forward and backward gait at preferred and accelerated walking speed&lt;/title&gt;&lt;secondary-title&gt;The Journals of Gerontology Series A: Biological Sciences and Medical Sciences&lt;/secondary-title&gt;&lt;/titles&gt;&lt;periodical&gt;&lt;full-title&gt;The Journals of Gerontology Series A: Biological Sciences and Medical Sciences&lt;/full-title&gt;&lt;/periodical&gt;&lt;pages&gt;627-632&lt;/pages&gt;&lt;volume&gt;60&lt;/volume&gt;&lt;number&gt;5&lt;/number&gt;&lt;dates&gt;&lt;year&gt;2005&lt;/year&gt;&lt;/dates&gt;&lt;isbn&gt;1758-535X&lt;/isbn&gt;&lt;urls&gt;&lt;/urls&gt;&lt;/record&gt;&lt;/Cite&gt;&lt;/EndNote&gt;</w:instrText>
      </w:r>
      <w:r w:rsidRPr="00E928A3">
        <w:rPr>
          <w:rStyle w:val="CitationChar"/>
        </w:rPr>
        <w:fldChar w:fldCharType="separate"/>
      </w:r>
      <w:r w:rsidRPr="00E928A3">
        <w:rPr>
          <w:rStyle w:val="CitationChar"/>
        </w:rPr>
        <w:t>[</w:t>
      </w:r>
      <w:hyperlink w:anchor="_ENREF_10" w:tooltip="Laufer, 2005 #1911" w:history="1">
        <w:r w:rsidR="002356FE" w:rsidRPr="00E928A3">
          <w:rPr>
            <w:rStyle w:val="CitationChar"/>
          </w:rPr>
          <w:t>10</w:t>
        </w:r>
      </w:hyperlink>
      <w:r w:rsidRPr="00E928A3">
        <w:rPr>
          <w:rStyle w:val="CitationChar"/>
        </w:rPr>
        <w:t xml:space="preserve">, </w:t>
      </w:r>
      <w:hyperlink w:anchor="_ENREF_13" w:tooltip="DeVita, 2000 #1910" w:history="1">
        <w:r w:rsidR="002356FE" w:rsidRPr="00E928A3">
          <w:rPr>
            <w:rStyle w:val="CitationChar"/>
          </w:rPr>
          <w:t>13</w:t>
        </w:r>
      </w:hyperlink>
      <w:r w:rsidRPr="00E928A3">
        <w:rPr>
          <w:rStyle w:val="CitationChar"/>
        </w:rPr>
        <w:t>]</w:t>
      </w:r>
      <w:r w:rsidRPr="00E928A3">
        <w:rPr>
          <w:rStyle w:val="CitationChar"/>
        </w:rPr>
        <w:fldChar w:fldCharType="end"/>
      </w:r>
      <w:r w:rsidRPr="0094776B">
        <w:rPr>
          <w:rFonts w:cstheme="majorBidi"/>
          <w:szCs w:val="24"/>
          <w:lang w:val="en-US"/>
        </w:rPr>
        <w:t xml:space="preserve"> and double support time </w:t>
      </w:r>
      <w:r w:rsidRPr="00E928A3">
        <w:rPr>
          <w:rStyle w:val="CitationChar"/>
        </w:rPr>
        <w:fldChar w:fldCharType="begin">
          <w:fldData xml:space="preserve">PEVuZE5vdGU+PENpdGU+PEF1dGhvcj5MYXVmZXI8L0F1dGhvcj48WWVhcj4yMDA1PC9ZZWFyPjxS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</w:fldData>
        </w:fldChar>
      </w:r>
      <w:r w:rsidRPr="00E928A3">
        <w:rPr>
          <w:rStyle w:val="CitationChar"/>
        </w:rPr>
        <w:instrText xml:space="preserve"> ADDIN EN.CITE </w:instrText>
      </w:r>
      <w:r w:rsidRPr="00E928A3">
        <w:rPr>
          <w:rStyle w:val="CitationChar"/>
        </w:rPr>
        <w:fldChar w:fldCharType="begin">
          <w:fldData xml:space="preserve">PEVuZE5vdGU+PENpdGU+PEF1dGhvcj5MYXVmZXI8L0F1dGhvcj48WWVhcj4yMDA1PC9ZZWFyPjxS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</w:fldData>
        </w:fldChar>
      </w:r>
      <w:r w:rsidRPr="00E928A3">
        <w:rPr>
          <w:rStyle w:val="CitationChar"/>
        </w:rPr>
        <w:instrText xml:space="preserve"> ADDIN EN.CITE.DATA </w:instrText>
      </w:r>
      <w:r w:rsidRPr="00E928A3">
        <w:rPr>
          <w:rStyle w:val="CitationChar"/>
        </w:rPr>
      </w:r>
      <w:r w:rsidRPr="00E928A3">
        <w:rPr>
          <w:rStyle w:val="CitationChar"/>
        </w:rPr>
        <w:fldChar w:fldCharType="end"/>
      </w:r>
      <w:r w:rsidRPr="00E928A3">
        <w:rPr>
          <w:rStyle w:val="CitationChar"/>
        </w:rPr>
      </w:r>
      <w:r w:rsidRPr="00E928A3">
        <w:rPr>
          <w:rStyle w:val="CitationChar"/>
        </w:rPr>
        <w:fldChar w:fldCharType="separate"/>
      </w:r>
      <w:r w:rsidRPr="00E928A3">
        <w:rPr>
          <w:rStyle w:val="CitationChar"/>
        </w:rPr>
        <w:t>[</w:t>
      </w:r>
      <w:hyperlink w:anchor="_ENREF_10" w:tooltip="Laufer, 2005 #1911" w:history="1">
        <w:r w:rsidR="002356FE" w:rsidRPr="00E928A3">
          <w:rPr>
            <w:rStyle w:val="CitationChar"/>
          </w:rPr>
          <w:t>10</w:t>
        </w:r>
      </w:hyperlink>
      <w:r w:rsidRPr="00E928A3">
        <w:rPr>
          <w:rStyle w:val="CitationChar"/>
        </w:rPr>
        <w:t xml:space="preserve">, </w:t>
      </w:r>
      <w:hyperlink w:anchor="_ENREF_14" w:tooltip="Pijnappels, 2005 #1467" w:history="1">
        <w:r w:rsidR="002356FE" w:rsidRPr="00E928A3">
          <w:rPr>
            <w:rStyle w:val="CitationChar"/>
          </w:rPr>
          <w:t>14</w:t>
        </w:r>
      </w:hyperlink>
      <w:r w:rsidRPr="00E928A3">
        <w:rPr>
          <w:rStyle w:val="CitationChar"/>
        </w:rPr>
        <w:t>]</w:t>
      </w:r>
      <w:r w:rsidRPr="00E928A3">
        <w:rPr>
          <w:rStyle w:val="CitationChar"/>
        </w:rPr>
        <w:fldChar w:fldCharType="end"/>
      </w:r>
      <w:r w:rsidRPr="0094776B">
        <w:rPr>
          <w:rFonts w:cstheme="majorBidi"/>
          <w:szCs w:val="24"/>
          <w:lang w:val="en-US"/>
        </w:rPr>
        <w:t xml:space="preserve"> both</w:t>
      </w:r>
      <w:r>
        <w:rPr>
          <w:rFonts w:cstheme="majorBidi"/>
          <w:szCs w:val="24"/>
          <w:lang w:val="en-US"/>
        </w:rPr>
        <w:t xml:space="preserve"> on solid and irregular terrain</w:t>
      </w:r>
      <w:r w:rsidRPr="00A50341">
        <w:rPr>
          <w:rFonts w:cstheme="majorBidi"/>
          <w:szCs w:val="24"/>
          <w:lang w:val="en-US"/>
        </w:rPr>
        <w:t xml:space="preserve">. </w:t>
      </w:r>
      <w:r>
        <w:rPr>
          <w:rFonts w:cstheme="majorBidi"/>
          <w:szCs w:val="24"/>
          <w:lang w:val="en-US"/>
        </w:rPr>
        <w:t>T</w:t>
      </w:r>
      <w:r w:rsidRPr="00A50341">
        <w:rPr>
          <w:rFonts w:cstheme="majorBidi"/>
          <w:szCs w:val="24"/>
          <w:lang w:val="en-US"/>
        </w:rPr>
        <w:t xml:space="preserve">he changes in trunk kinematics influence </w:t>
      </w:r>
      <w:r>
        <w:rPr>
          <w:rFonts w:cstheme="majorBidi"/>
          <w:szCs w:val="24"/>
          <w:lang w:val="en-US"/>
        </w:rPr>
        <w:t xml:space="preserve">the </w:t>
      </w:r>
      <w:r w:rsidRPr="0094776B">
        <w:rPr>
          <w:rFonts w:cstheme="majorBidi"/>
          <w:szCs w:val="24"/>
          <w:lang w:val="en-US"/>
        </w:rPr>
        <w:t>STPG</w:t>
      </w:r>
      <w:r>
        <w:rPr>
          <w:rFonts w:cstheme="majorBidi"/>
          <w:szCs w:val="24"/>
          <w:lang w:val="en-US"/>
        </w:rPr>
        <w:t>.</w:t>
      </w:r>
      <w:r w:rsidRPr="0094776B">
        <w:rPr>
          <w:rFonts w:cstheme="majorBidi"/>
          <w:szCs w:val="24"/>
          <w:lang w:val="en-US"/>
        </w:rPr>
        <w:t xml:space="preserve"> </w:t>
      </w:r>
      <w:r w:rsidRPr="00A50341">
        <w:rPr>
          <w:rFonts w:cstheme="majorBidi"/>
          <w:szCs w:val="24"/>
          <w:lang w:val="en-US"/>
        </w:rPr>
        <w:t xml:space="preserve">For </w:t>
      </w:r>
      <w:r>
        <w:rPr>
          <w:rFonts w:cstheme="majorBidi"/>
          <w:szCs w:val="24"/>
          <w:lang w:val="en-US"/>
        </w:rPr>
        <w:t xml:space="preserve">asymptomatic </w:t>
      </w:r>
      <w:r w:rsidRPr="00A50341">
        <w:rPr>
          <w:rFonts w:cstheme="majorBidi"/>
          <w:szCs w:val="24"/>
          <w:lang w:val="en-US"/>
        </w:rPr>
        <w:t xml:space="preserve">level </w:t>
      </w:r>
      <w:r>
        <w:rPr>
          <w:rFonts w:cstheme="majorBidi"/>
          <w:szCs w:val="24"/>
          <w:lang w:val="en-US"/>
        </w:rPr>
        <w:t>gait with imposed trunk-flexed postures</w:t>
      </w:r>
      <w:r w:rsidRPr="00A50341">
        <w:rPr>
          <w:rFonts w:cstheme="majorBidi"/>
          <w:szCs w:val="24"/>
          <w:lang w:val="en-US"/>
        </w:rPr>
        <w:t xml:space="preserve">, </w:t>
      </w:r>
      <w:r>
        <w:rPr>
          <w:rFonts w:cstheme="majorBidi"/>
          <w:szCs w:val="24"/>
          <w:lang w:val="en-US"/>
        </w:rPr>
        <w:t xml:space="preserve">we </w:t>
      </w:r>
      <w:r w:rsidRPr="00E928A3">
        <w:rPr>
          <w:rStyle w:val="CitationChar"/>
        </w:rPr>
        <w:fldChar w:fldCharType="begin"/>
      </w:r>
      <w:r w:rsidRPr="00E928A3">
        <w:rPr>
          <w:rStyle w:val="CitationChar"/>
        </w:rPr>
        <w:instrText xml:space="preserve"> ADDIN EN.CITE &lt;EndNote&gt;&lt;Cite&gt;&lt;Author&gt;Aminiaghdam&lt;/Author&gt;&lt;Year&gt;2017&lt;/Year&gt;&lt;RecNum&gt;1558&lt;/RecNum&gt;&lt;DisplayText&gt;[15]&lt;/DisplayText&gt;&lt;record&gt;&lt;rec-number&gt;1558&lt;/rec-number&gt;&lt;foreign-keys&gt;&lt;key app="EN" db-id="vzxx99s5yztat2ef5dtx5tw9tv9zzzzr2vzs"&gt;1558&lt;/key&gt;&lt;/foreign-keys&gt;&lt;ref-type name="Journal Article"&gt;17&lt;/ref-type&gt;&lt;contributors&gt;&lt;authors&gt;&lt;author&gt;Aminiaghdam, S.&lt;/author&gt;&lt;author&gt;Rode, C.&lt;/author&gt;&lt;author&gt;Muller, R.&lt;/author&gt;&lt;author&gt;Blickhan, R.&lt;/author&gt;&lt;/authors&gt;&lt;/contributors&gt;&lt;auth-address&gt;Department of Motion Science, Institute of Sport Sciences, Friedrich Schiller University Jena, Seidelstrasse 20, Jena 07740, Germany soran.aminiaghdam@uni-jena.de.&amp;#xD;Department of Motion Science, Institute of Sport Sciences, Friedrich Schiller University Jena, Seidelstrasse 20, Jena 07740, Germany.&lt;/auth-address&gt;&lt;titles&gt;&lt;title&gt;Increasing trunk flexion transforms human leg function into that of birds despite different leg morphology&lt;/title&gt;&lt;secondary-title&gt;J Exp Biol&lt;/secondary-title&gt;&lt;/titles&gt;&lt;periodical&gt;&lt;full-title&gt;J Exp Biol&lt;/full-title&gt;&lt;/periodical&gt;&lt;pages&gt;478-486&lt;/pages&gt;&lt;volume&gt;220&lt;/volume&gt;&lt;number&gt;Pt 3&lt;/number&gt;&lt;edition&gt;2016/11/27&lt;/edition&gt;&lt;dates&gt;&lt;year&gt;2017&lt;/year&gt;&lt;pub-dates&gt;&lt;date&gt;Feb 01&lt;/date&gt;&lt;/pub-dates&gt;&lt;/dates&gt;&lt;isbn&gt;1477-9145 (Electronic)&amp;#xD;0022-0949 (Linking)&lt;/isbn&gt;&lt;accession-num&gt;27888201&lt;/accession-num&gt;&lt;urls&gt;&lt;related-urls&gt;&lt;url&gt;http://www.ncbi.nlm.nih.gov/pubmed/27888201&lt;/url&gt;&lt;/related-urls&gt;&lt;/urls&gt;&lt;electronic-resource-num&gt;10.1242/jeb.148312&amp;#xD;jeb.148312 [pii]&lt;/electronic-resource-num&gt;&lt;language&gt;eng&lt;/language&gt;&lt;/record&gt;&lt;/Cite&gt;&lt;/EndNote&gt;</w:instrText>
      </w:r>
      <w:r w:rsidRPr="00E928A3">
        <w:rPr>
          <w:rStyle w:val="CitationChar"/>
        </w:rPr>
        <w:fldChar w:fldCharType="separate"/>
      </w:r>
      <w:r w:rsidRPr="00E928A3">
        <w:rPr>
          <w:rStyle w:val="CitationChar"/>
        </w:rPr>
        <w:t>[</w:t>
      </w:r>
      <w:hyperlink w:anchor="_ENREF_15" w:tooltip="Aminiaghdam, 2017 #1558" w:history="1">
        <w:r w:rsidR="002356FE" w:rsidRPr="00E928A3">
          <w:rPr>
            <w:rStyle w:val="CitationChar"/>
          </w:rPr>
          <w:t>15</w:t>
        </w:r>
      </w:hyperlink>
      <w:r w:rsidRPr="00E928A3">
        <w:rPr>
          <w:rStyle w:val="CitationChar"/>
        </w:rPr>
        <w:t>]</w:t>
      </w:r>
      <w:r w:rsidRPr="00E928A3">
        <w:rPr>
          <w:rStyle w:val="CitationChar"/>
        </w:rPr>
        <w:fldChar w:fldCharType="end"/>
      </w:r>
      <w:r>
        <w:rPr>
          <w:rFonts w:cstheme="majorBidi"/>
          <w:szCs w:val="24"/>
          <w:lang w:val="en-US"/>
        </w:rPr>
        <w:t xml:space="preserve"> found that temporal </w:t>
      </w:r>
      <w:r w:rsidRPr="00A50341">
        <w:rPr>
          <w:rFonts w:cstheme="majorBidi"/>
          <w:szCs w:val="24"/>
          <w:lang w:val="en-US"/>
        </w:rPr>
        <w:t xml:space="preserve">parameters </w:t>
      </w:r>
      <w:r>
        <w:rPr>
          <w:rFonts w:cstheme="majorBidi"/>
          <w:szCs w:val="24"/>
          <w:lang w:val="en-US"/>
        </w:rPr>
        <w:t xml:space="preserve">of step like stance and swing duration, cadence and velocity </w:t>
      </w:r>
      <w:r w:rsidRPr="00A50341">
        <w:rPr>
          <w:rFonts w:cstheme="majorBidi"/>
          <w:szCs w:val="24"/>
          <w:lang w:val="en-US"/>
        </w:rPr>
        <w:t xml:space="preserve">vary </w:t>
      </w:r>
      <w:r>
        <w:rPr>
          <w:rFonts w:cstheme="majorBidi"/>
          <w:szCs w:val="24"/>
          <w:lang w:val="en-US"/>
        </w:rPr>
        <w:t>with an increase of trunk flexion, while</w:t>
      </w:r>
      <w:r w:rsidRPr="00A50341">
        <w:rPr>
          <w:rFonts w:cstheme="majorBidi"/>
          <w:szCs w:val="24"/>
          <w:lang w:val="en-US"/>
        </w:rPr>
        <w:t xml:space="preserve"> step length</w:t>
      </w:r>
      <w:r>
        <w:rPr>
          <w:rFonts w:cstheme="majorBidi"/>
          <w:szCs w:val="24"/>
          <w:lang w:val="en-US"/>
        </w:rPr>
        <w:t xml:space="preserve"> remained unchanged. These adjustments in the STPG were accompanied by limitation of the overall lower limb joints’ range of motion. </w:t>
      </w:r>
      <w:r w:rsidRPr="00B42115">
        <w:rPr>
          <w:rFonts w:cstheme="majorBidi"/>
          <w:szCs w:val="24"/>
          <w:lang w:val="en-US"/>
        </w:rPr>
        <w:t>However, how</w:t>
      </w:r>
      <w:r>
        <w:rPr>
          <w:rFonts w:cstheme="majorBidi"/>
          <w:szCs w:val="24"/>
          <w:lang w:val="en-US"/>
        </w:rPr>
        <w:t xml:space="preserve"> lower limb joint kinematics</w:t>
      </w:r>
      <w:r w:rsidRPr="00B42115">
        <w:rPr>
          <w:rFonts w:cstheme="majorBidi"/>
          <w:szCs w:val="24"/>
          <w:lang w:val="en-US"/>
        </w:rPr>
        <w:t xml:space="preserve"> perform under uneven</w:t>
      </w:r>
      <w:r>
        <w:rPr>
          <w:rFonts w:cstheme="majorBidi"/>
          <w:szCs w:val="24"/>
          <w:lang w:val="en-US"/>
        </w:rPr>
        <w:t xml:space="preserve"> </w:t>
      </w:r>
      <w:r w:rsidRPr="00B42115">
        <w:rPr>
          <w:rFonts w:cstheme="majorBidi"/>
          <w:szCs w:val="24"/>
          <w:lang w:val="en-US"/>
        </w:rPr>
        <w:t>ground surface</w:t>
      </w:r>
      <w:r>
        <w:rPr>
          <w:rFonts w:cstheme="majorBidi"/>
          <w:szCs w:val="24"/>
          <w:lang w:val="en-US"/>
        </w:rPr>
        <w:t xml:space="preserve"> with an altered trunk geometry</w:t>
      </w:r>
      <w:r w:rsidRPr="00B42115">
        <w:rPr>
          <w:rFonts w:cstheme="majorBidi"/>
          <w:szCs w:val="24"/>
          <w:lang w:val="en-US"/>
        </w:rPr>
        <w:t xml:space="preserve"> is still unclear.</w:t>
      </w:r>
      <w:r>
        <w:rPr>
          <w:rFonts w:cstheme="majorBidi"/>
          <w:szCs w:val="24"/>
          <w:lang w:val="en-US"/>
        </w:rPr>
        <w:t xml:space="preserve"> </w:t>
      </w:r>
    </w:p>
    <w:p w:rsidR="0077564E" w:rsidRDefault="0077564E" w:rsidP="0077564E">
      <w:pPr>
        <w:autoSpaceDE w:val="0"/>
        <w:autoSpaceDN w:val="0"/>
        <w:adjustRightInd w:val="0"/>
        <w:spacing w:after="0" w:line="360" w:lineRule="auto"/>
        <w:jc w:val="both"/>
        <w:rPr>
          <w:rFonts w:cstheme="majorBidi"/>
          <w:szCs w:val="24"/>
          <w:lang w:val="en-US"/>
        </w:rPr>
      </w:pPr>
      <w:r>
        <w:rPr>
          <w:rFonts w:cstheme="majorBidi"/>
          <w:szCs w:val="24"/>
          <w:lang w:val="en-US"/>
        </w:rPr>
        <w:lastRenderedPageBreak/>
        <w:t xml:space="preserve">The control of dynamic stability of trunk-flexed gait requires more crouched lower limbs </w:t>
      </w:r>
      <w:r w:rsidRPr="00E928A3">
        <w:rPr>
          <w:rStyle w:val="CitationChar"/>
        </w:rPr>
        <w:fldChar w:fldCharType="begin">
          <w:fldData xml:space="preserve">PEVuZE5vdGU+PENpdGU+PEF1dGhvcj5BbWluaWFnaGRhbTwvQXV0aG9yPjxZZWFyPjIwMTc8L1ll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</w:fldData>
        </w:fldChar>
      </w:r>
      <w:r w:rsidRPr="00E928A3">
        <w:rPr>
          <w:rStyle w:val="CitationChar"/>
        </w:rPr>
        <w:instrText xml:space="preserve"> ADDIN EN.CITE </w:instrText>
      </w:r>
      <w:r w:rsidRPr="00E928A3">
        <w:rPr>
          <w:rStyle w:val="CitationChar"/>
        </w:rPr>
        <w:fldChar w:fldCharType="begin">
          <w:fldData xml:space="preserve">PEVuZE5vdGU+PENpdGU+PEF1dGhvcj5BbWluaWFnaGRhbTwvQXV0aG9yPjxZZWFyPjIwMTc8L1ll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</w:fldData>
        </w:fldChar>
      </w:r>
      <w:r w:rsidRPr="00E928A3">
        <w:rPr>
          <w:rStyle w:val="CitationChar"/>
        </w:rPr>
        <w:instrText xml:space="preserve"> ADDIN EN.CITE.DATA </w:instrText>
      </w:r>
      <w:r w:rsidRPr="00E928A3">
        <w:rPr>
          <w:rStyle w:val="CitationChar"/>
        </w:rPr>
      </w:r>
      <w:r w:rsidRPr="00E928A3">
        <w:rPr>
          <w:rStyle w:val="CitationChar"/>
        </w:rPr>
        <w:fldChar w:fldCharType="end"/>
      </w:r>
      <w:r w:rsidRPr="00E928A3">
        <w:rPr>
          <w:rStyle w:val="CitationChar"/>
        </w:rPr>
      </w:r>
      <w:r w:rsidRPr="00E928A3">
        <w:rPr>
          <w:rStyle w:val="CitationChar"/>
        </w:rPr>
        <w:fldChar w:fldCharType="separate"/>
      </w:r>
      <w:r w:rsidRPr="00E928A3">
        <w:rPr>
          <w:rStyle w:val="CitationChar"/>
        </w:rPr>
        <w:t>[</w:t>
      </w:r>
      <w:hyperlink w:anchor="_ENREF_15" w:tooltip="Aminiaghdam, 2017 #1558" w:history="1">
        <w:r w:rsidR="002356FE" w:rsidRPr="00E928A3">
          <w:rPr>
            <w:rStyle w:val="CitationChar"/>
          </w:rPr>
          <w:t>15</w:t>
        </w:r>
      </w:hyperlink>
      <w:r w:rsidRPr="00E928A3">
        <w:rPr>
          <w:rStyle w:val="CitationChar"/>
        </w:rPr>
        <w:t xml:space="preserve">, </w:t>
      </w:r>
      <w:hyperlink w:anchor="_ENREF_16" w:tooltip="Aminiaghdam, 2017 #1939" w:history="1">
        <w:r w:rsidR="002356FE" w:rsidRPr="00E928A3">
          <w:rPr>
            <w:rStyle w:val="CitationChar"/>
          </w:rPr>
          <w:t>16</w:t>
        </w:r>
      </w:hyperlink>
      <w:r w:rsidRPr="00E928A3">
        <w:rPr>
          <w:rStyle w:val="CitationChar"/>
        </w:rPr>
        <w:t>]</w:t>
      </w:r>
      <w:r w:rsidRPr="00E928A3">
        <w:rPr>
          <w:rStyle w:val="CitationChar"/>
        </w:rPr>
        <w:fldChar w:fldCharType="end"/>
      </w:r>
      <w:r>
        <w:rPr>
          <w:rFonts w:cstheme="majorBidi"/>
          <w:szCs w:val="24"/>
          <w:lang w:val="en-US"/>
        </w:rPr>
        <w:t xml:space="preserve">, i.e. an increased hip and knee flexion and ankle plantarflexion throughout the stance phase, necessary to maintain a dynamic relationship between body center of mass (BCOM) and base of support </w:t>
      </w:r>
      <w:r w:rsidRPr="00E928A3">
        <w:rPr>
          <w:rStyle w:val="CitationChar"/>
        </w:rPr>
        <w:fldChar w:fldCharType="begin"/>
      </w:r>
      <w:r w:rsidRPr="00E928A3">
        <w:rPr>
          <w:rStyle w:val="CitationChar"/>
        </w:rPr>
        <w:instrText xml:space="preserve"> ADDIN EN.CITE &lt;EndNote&gt;&lt;Cite&gt;&lt;Author&gt;Saha&lt;/Author&gt;&lt;Year&gt;2008&lt;/Year&gt;&lt;RecNum&gt;402&lt;/RecNum&gt;&lt;DisplayText&gt;[17]&lt;/DisplayText&gt;&lt;record&gt;&lt;rec-number&gt;402&lt;/rec-number&gt;&lt;foreign-keys&gt;&lt;key app="EN" db-id="vzxx99s5yztat2ef5dtx5tw9tv9zzzzr2vzs"&gt;402&lt;/key&gt;&lt;/foreign-keys&gt;&lt;ref-type name="Journal Article"&gt;17&lt;/ref-type&gt;&lt;contributors&gt;&lt;authors&gt;&lt;author&gt;Saha, D.&lt;/author&gt;&lt;author&gt;Gard, S.&lt;/author&gt;&lt;author&gt;Fatone, S.&lt;/author&gt;&lt;/authors&gt;&lt;/contributors&gt;&lt;auth-address&gt;Northwestern University Prosthetics Research Laboratory &amp;amp; Rehabilitation Engineering Research Program, Chicago, IL 60611, United States. d-saha@northwestern.edu&lt;/auth-address&gt;&lt;titles&gt;&lt;title&gt;The effect of trunk flexion on able-bodied gait&lt;/title&gt;&lt;secondary-title&gt;Gait Posture&lt;/secondary-title&gt;&lt;/titles&gt;&lt;periodical&gt;&lt;full-title&gt;Gait Posture&lt;/full-title&gt;&lt;/periodical&gt;&lt;pages&gt;653-60&lt;/pages&gt;&lt;volume&gt;27&lt;/volume&gt;&lt;number&gt;4&lt;/number&gt;&lt;edition&gt;2007/10/09&lt;/edition&gt;&lt;keywords&gt;&lt;keyword&gt;Adaptation, Physiological&lt;/keyword&gt;&lt;keyword&gt;Adult&lt;/keyword&gt;&lt;keyword&gt;Analysis of Variance&lt;/keyword&gt;&lt;keyword&gt;Biomechanical Phenomena&lt;/keyword&gt;&lt;keyword&gt;Female&lt;/keyword&gt;&lt;keyword&gt;Gait/*physiology&lt;/keyword&gt;&lt;keyword&gt;Humans&lt;/keyword&gt;&lt;keyword&gt;Male&lt;/keyword&gt;&lt;keyword&gt;Posture/*physiology&lt;/keyword&gt;&lt;keyword&gt;Statistics, Nonparametric&lt;/keyword&gt;&lt;keyword&gt;Thorax/*physiology&lt;/keyword&gt;&lt;keyword&gt;Walking/physiology&lt;/keyword&gt;&lt;/keywords&gt;&lt;dates&gt;&lt;year&gt;2008&lt;/year&gt;&lt;pub-dates&gt;&lt;date&gt;May&lt;/date&gt;&lt;/pub-dates&gt;&lt;/dates&gt;&lt;isbn&gt;0966-6362 (Print)&amp;#xD;0966-6362 (Linking)&lt;/isbn&gt;&lt;accession-num&gt;17920272&lt;/accession-num&gt;&lt;urls&gt;&lt;related-urls&gt;&lt;url&gt;http://www.ncbi.nlm.nih.gov/pubmed/17920272&lt;/url&gt;&lt;/related-urls&gt;&lt;/urls&gt;&lt;electronic-resource-num&gt;S0966-6362(07)00214-7 [pii]&amp;#xD;10.1016/j.gaitpost.2007.08.009&lt;/electronic-resource-num&gt;&lt;language&gt;eng&lt;/language&gt;&lt;/record&gt;&lt;/Cite&gt;&lt;/EndNote&gt;</w:instrText>
      </w:r>
      <w:r w:rsidRPr="00E928A3">
        <w:rPr>
          <w:rStyle w:val="CitationChar"/>
        </w:rPr>
        <w:fldChar w:fldCharType="separate"/>
      </w:r>
      <w:r w:rsidRPr="00E928A3">
        <w:rPr>
          <w:rStyle w:val="CitationChar"/>
        </w:rPr>
        <w:t>[</w:t>
      </w:r>
      <w:hyperlink w:anchor="_ENREF_17" w:tooltip="Saha, 2008 #402" w:history="1">
        <w:r w:rsidR="002356FE" w:rsidRPr="00E928A3">
          <w:rPr>
            <w:rStyle w:val="CitationChar"/>
          </w:rPr>
          <w:t>17</w:t>
        </w:r>
      </w:hyperlink>
      <w:r w:rsidRPr="00E928A3">
        <w:rPr>
          <w:rStyle w:val="CitationChar"/>
        </w:rPr>
        <w:t>]</w:t>
      </w:r>
      <w:r w:rsidRPr="00E928A3">
        <w:rPr>
          <w:rStyle w:val="CitationChar"/>
        </w:rPr>
        <w:fldChar w:fldCharType="end"/>
      </w:r>
      <w:r>
        <w:rPr>
          <w:rFonts w:cstheme="majorBidi"/>
          <w:szCs w:val="24"/>
          <w:lang w:val="en-US"/>
        </w:rPr>
        <w:t xml:space="preserve">. Given the vertical ground reaction force (GRF) is proportional to the vertical position and acceleration of the BCOM, the changes in the dynamics of BCOM result in alteration in the GRF, as reflected e.g. in early-skewed patterns of the vertical GRF </w:t>
      </w:r>
      <w:r w:rsidRPr="00E928A3">
        <w:rPr>
          <w:rStyle w:val="CitationChar"/>
        </w:rPr>
        <w:fldChar w:fldCharType="begin">
          <w:fldData xml:space="preserve">PEVuZE5vdGU+PENpdGU+PEF1dGhvcj5TYWhhPC9BdXRob3I+PFllYXI+MjAwODwvWWVhcj48UmVj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</w:fldData>
        </w:fldChar>
      </w:r>
      <w:r w:rsidR="002356FE">
        <w:rPr>
          <w:rStyle w:val="CitationChar"/>
        </w:rPr>
        <w:instrText xml:space="preserve"> ADDIN EN.CITE </w:instrText>
      </w:r>
      <w:r w:rsidR="002356FE">
        <w:rPr>
          <w:rStyle w:val="CitationChar"/>
        </w:rPr>
        <w:fldChar w:fldCharType="begin">
          <w:fldData xml:space="preserve">PEVuZE5vdGU+PENpdGU+PEF1dGhvcj5TYWhhPC9BdXRob3I+PFllYXI+MjAwODwvWWVhcj48UmVj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</w:fldData>
        </w:fldChar>
      </w:r>
      <w:r w:rsidR="002356FE">
        <w:rPr>
          <w:rStyle w:val="CitationChar"/>
        </w:rPr>
        <w:instrText xml:space="preserve"> ADDIN EN.CITE.DATA </w:instrText>
      </w:r>
      <w:r w:rsidR="002356FE">
        <w:rPr>
          <w:rStyle w:val="CitationChar"/>
        </w:rPr>
      </w:r>
      <w:r w:rsidR="002356FE">
        <w:rPr>
          <w:rStyle w:val="CitationChar"/>
        </w:rPr>
        <w:fldChar w:fldCharType="end"/>
      </w:r>
      <w:r w:rsidRPr="00E928A3">
        <w:rPr>
          <w:rStyle w:val="CitationChar"/>
        </w:rPr>
      </w:r>
      <w:r w:rsidRPr="00E928A3">
        <w:rPr>
          <w:rStyle w:val="CitationChar"/>
        </w:rPr>
        <w:fldChar w:fldCharType="separate"/>
      </w:r>
      <w:r w:rsidR="002356FE">
        <w:rPr>
          <w:rStyle w:val="CitationChar"/>
        </w:rPr>
        <w:t>[</w:t>
      </w:r>
      <w:hyperlink w:anchor="_ENREF_15" w:tooltip="Aminiaghdam, 2017 #1558" w:history="1">
        <w:r w:rsidR="002356FE">
          <w:rPr>
            <w:rStyle w:val="CitationChar"/>
          </w:rPr>
          <w:t>15</w:t>
        </w:r>
      </w:hyperlink>
      <w:r w:rsidR="002356FE">
        <w:rPr>
          <w:rStyle w:val="CitationChar"/>
        </w:rPr>
        <w:t xml:space="preserve">, </w:t>
      </w:r>
      <w:hyperlink w:anchor="_ENREF_17" w:tooltip="Saha, 2008 #402" w:history="1">
        <w:r w:rsidR="002356FE">
          <w:rPr>
            <w:rStyle w:val="CitationChar"/>
          </w:rPr>
          <w:t>17</w:t>
        </w:r>
      </w:hyperlink>
      <w:r w:rsidR="002356FE">
        <w:rPr>
          <w:rStyle w:val="CitationChar"/>
        </w:rPr>
        <w:t xml:space="preserve">, </w:t>
      </w:r>
      <w:hyperlink w:anchor="_ENREF_18" w:tooltip="Aminiaghdam, 2017 #1944" w:history="1">
        <w:r w:rsidR="002356FE">
          <w:rPr>
            <w:rStyle w:val="CitationChar"/>
          </w:rPr>
          <w:t>18</w:t>
        </w:r>
      </w:hyperlink>
      <w:r w:rsidR="002356FE">
        <w:rPr>
          <w:rStyle w:val="CitationChar"/>
        </w:rPr>
        <w:t>]</w:t>
      </w:r>
      <w:r w:rsidRPr="00E928A3">
        <w:rPr>
          <w:rStyle w:val="CitationChar"/>
        </w:rPr>
        <w:fldChar w:fldCharType="end"/>
      </w:r>
      <w:r>
        <w:rPr>
          <w:rFonts w:cstheme="majorBidi"/>
          <w:szCs w:val="24"/>
          <w:lang w:val="en-US"/>
        </w:rPr>
        <w:t xml:space="preserve">. </w:t>
      </w:r>
    </w:p>
    <w:p w:rsidR="0077564E" w:rsidRPr="0094776B" w:rsidRDefault="0077564E" w:rsidP="0077564E">
      <w:pPr>
        <w:autoSpaceDE w:val="0"/>
        <w:autoSpaceDN w:val="0"/>
        <w:adjustRightInd w:val="0"/>
        <w:spacing w:after="0" w:line="360" w:lineRule="auto"/>
        <w:jc w:val="both"/>
        <w:rPr>
          <w:rFonts w:cstheme="majorBidi"/>
          <w:szCs w:val="24"/>
          <w:lang w:val="en-US"/>
        </w:rPr>
      </w:pPr>
      <w:r>
        <w:rPr>
          <w:rFonts w:cstheme="majorBidi"/>
          <w:szCs w:val="24"/>
          <w:lang w:val="en-US"/>
        </w:rPr>
        <w:t xml:space="preserve">With an increase of forward lean of trunk, the stance intra-limb (i.e., touchdown-toe-off) kinematic and kinetic asymmetries increases: at toe-off, an effective leg length (connecting hip to center of pressure) and the second peak of the vertical GRF tends to reduce compared with touchdown </w:t>
      </w:r>
      <w:r w:rsidRPr="00E928A3">
        <w:rPr>
          <w:rStyle w:val="CitationChar"/>
        </w:rPr>
        <w:fldChar w:fldCharType="begin"/>
      </w:r>
      <w:r w:rsidRPr="00E928A3">
        <w:rPr>
          <w:rStyle w:val="CitationChar"/>
        </w:rPr>
        <w:instrText xml:space="preserve"> ADDIN EN.CITE &lt;EndNote&gt;&lt;Cite&gt;&lt;Author&gt;Aminiaghdam&lt;/Author&gt;&lt;Year&gt;2017&lt;/Year&gt;&lt;RecNum&gt;1558&lt;/RecNum&gt;&lt;DisplayText&gt;[15]&lt;/DisplayText&gt;&lt;record&gt;&lt;rec-number&gt;1558&lt;/rec-number&gt;&lt;foreign-keys&gt;&lt;key app="EN" db-id="vzxx99s5yztat2ef5dtx5tw9tv9zzzzr2vzs"&gt;1558&lt;/key&gt;&lt;/foreign-keys&gt;&lt;ref-type name="Journal Article"&gt;17&lt;/ref-type&gt;&lt;contributors&gt;&lt;authors&gt;&lt;author&gt;Aminiaghdam, S.&lt;/author&gt;&lt;author&gt;Rode, C.&lt;/author&gt;&lt;author&gt;Muller, R.&lt;/author&gt;&lt;author&gt;Blickhan, R.&lt;/author&gt;&lt;/authors&gt;&lt;/contributors&gt;&lt;auth-address&gt;Department of Motion Science, Institute of Sport Sciences, Friedrich Schiller University Jena, Seidelstrasse 20, Jena 07740, Germany soran.aminiaghdam@uni-jena.de.&amp;#xD;Department of Motion Science, Institute of Sport Sciences, Friedrich Schiller University Jena, Seidelstrasse 20, Jena 07740, Germany.&lt;/auth-address&gt;&lt;titles&gt;&lt;title&gt;Increasing trunk flexion transforms human leg function into that of birds despite different leg morphology&lt;/title&gt;&lt;secondary-title&gt;J Exp Biol&lt;/secondary-title&gt;&lt;/titles&gt;&lt;periodical&gt;&lt;full-title&gt;J Exp Biol&lt;/full-title&gt;&lt;/periodical&gt;&lt;pages&gt;478-486&lt;/pages&gt;&lt;volume&gt;220&lt;/volume&gt;&lt;number&gt;Pt 3&lt;/number&gt;&lt;edition&gt;2016/11/27&lt;/edition&gt;&lt;dates&gt;&lt;year&gt;2017&lt;/year&gt;&lt;pub-dates&gt;&lt;date&gt;Feb 01&lt;/date&gt;&lt;/pub-dates&gt;&lt;/dates&gt;&lt;isbn&gt;1477-9145 (Electronic)&amp;#xD;0022-0949 (Linking)&lt;/isbn&gt;&lt;accession-num&gt;27888201&lt;/accession-num&gt;&lt;urls&gt;&lt;related-urls&gt;&lt;url&gt;http://www.ncbi.nlm.nih.gov/pubmed/27888201&lt;/url&gt;&lt;/related-urls&gt;&lt;/urls&gt;&lt;electronic-resource-num&gt;10.1242/jeb.148312&amp;#xD;jeb.148312 [pii]&lt;/electronic-resource-num&gt;&lt;language&gt;eng&lt;/language&gt;&lt;/record&gt;&lt;/Cite&gt;&lt;/EndNote&gt;</w:instrText>
      </w:r>
      <w:r w:rsidRPr="00E928A3">
        <w:rPr>
          <w:rStyle w:val="CitationChar"/>
        </w:rPr>
        <w:fldChar w:fldCharType="separate"/>
      </w:r>
      <w:r w:rsidRPr="00E928A3">
        <w:rPr>
          <w:rStyle w:val="CitationChar"/>
        </w:rPr>
        <w:t>[</w:t>
      </w:r>
      <w:hyperlink w:anchor="_ENREF_15" w:tooltip="Aminiaghdam, 2017 #1558" w:history="1">
        <w:r w:rsidR="002356FE" w:rsidRPr="00E928A3">
          <w:rPr>
            <w:rStyle w:val="CitationChar"/>
          </w:rPr>
          <w:t>15</w:t>
        </w:r>
      </w:hyperlink>
      <w:r w:rsidRPr="00E928A3">
        <w:rPr>
          <w:rStyle w:val="CitationChar"/>
        </w:rPr>
        <w:t>]</w:t>
      </w:r>
      <w:r w:rsidRPr="00E928A3">
        <w:rPr>
          <w:rStyle w:val="CitationChar"/>
        </w:rPr>
        <w:fldChar w:fldCharType="end"/>
      </w:r>
      <w:r>
        <w:rPr>
          <w:rFonts w:cstheme="majorBidi"/>
          <w:szCs w:val="24"/>
          <w:lang w:val="en-US"/>
        </w:rPr>
        <w:t xml:space="preserve">. An expanded ground contact-focused (i.e., the sequence of pre-perturbation, perturbation and post-perturbation contacts) analysis of trunk-flexed gaits reveals that accommodating uneven ground occurs at reduced between-contact variations in gait kinetic parameters in comparison with those of a regular upright walking </w:t>
      </w:r>
      <w:r w:rsidRPr="0077564E">
        <w:rPr>
          <w:rStyle w:val="CitationChar"/>
        </w:rPr>
        <w:fldChar w:fldCharType="begin"/>
      </w:r>
      <w:r>
        <w:rPr>
          <w:rStyle w:val="CitationChar"/>
        </w:rPr>
        <w:instrText xml:space="preserve"> ADDIN EN.CITE &lt;EndNote&gt;&lt;Cite&gt;&lt;Author&gt;Aminiaghdam&lt;/Author&gt;&lt;Year&gt;2017&lt;/Year&gt;&lt;RecNum&gt;1944&lt;/RecNum&gt;&lt;DisplayText&gt;[18]&lt;/DisplayText&gt;&lt;record&gt;&lt;rec-number&gt;1944&lt;/rec-number&gt;&lt;foreign-keys&gt;&lt;key app="EN" db-id="vzxx99s5yztat2ef5dtx5tw9tv9zzzzr2vzs"&gt;1944&lt;/key&gt;&lt;/foreign-keys&gt;&lt;ref-type name="Journal Article"&gt;17&lt;/ref-type&gt;&lt;contributors&gt;&lt;authors&gt;&lt;author&gt;Aminiaghdam, Soran&lt;/author&gt;&lt;author&gt;Rode, Christian&lt;/author&gt;&lt;/authors&gt;&lt;/contributors&gt;&lt;titles&gt;&lt;title&gt;Effects of altered sagittal trunk orientation on kinetic pattern in able-bodied walking on uneven ground&lt;/title&gt;&lt;secondary-title&gt;Biology Open&lt;/secondary-title&gt;&lt;/titles&gt;&lt;periodical&gt;&lt;full-title&gt;Biology Open&lt;/full-title&gt;&lt;/periodical&gt;&lt;pages&gt;1000-1007&lt;/pages&gt;&lt;volume&gt;6&lt;/volume&gt;&lt;number&gt;7&lt;/number&gt;&lt;dates&gt;&lt;year&gt;2017&lt;/year&gt;&lt;/dates&gt;&lt;isbn&gt;2046-6390&lt;/isbn&gt;&lt;urls&gt;&lt;/urls&gt;&lt;/record&gt;&lt;/Cite&gt;&lt;/EndNote&gt;</w:instrText>
      </w:r>
      <w:r w:rsidRPr="0077564E">
        <w:rPr>
          <w:rStyle w:val="CitationChar"/>
        </w:rPr>
        <w:fldChar w:fldCharType="separate"/>
      </w:r>
      <w:r>
        <w:rPr>
          <w:rStyle w:val="CitationChar"/>
        </w:rPr>
        <w:t>[</w:t>
      </w:r>
      <w:hyperlink w:anchor="_ENREF_18" w:tooltip="Aminiaghdam, 2017 #1944" w:history="1">
        <w:r w:rsidR="002356FE">
          <w:rPr>
            <w:rStyle w:val="CitationChar"/>
          </w:rPr>
          <w:t>18</w:t>
        </w:r>
      </w:hyperlink>
      <w:r>
        <w:rPr>
          <w:rStyle w:val="CitationChar"/>
        </w:rPr>
        <w:t>]</w:t>
      </w:r>
      <w:r w:rsidRPr="0077564E">
        <w:rPr>
          <w:rStyle w:val="CitationChar"/>
        </w:rPr>
        <w:fldChar w:fldCharType="end"/>
      </w:r>
      <w:r>
        <w:rPr>
          <w:rFonts w:cstheme="majorBidi"/>
          <w:szCs w:val="24"/>
          <w:lang w:val="en-US"/>
        </w:rPr>
        <w:t>. However, t</w:t>
      </w:r>
      <w:r w:rsidRPr="00023586">
        <w:rPr>
          <w:rFonts w:cstheme="majorBidi"/>
          <w:szCs w:val="24"/>
          <w:lang w:val="en-US"/>
        </w:rPr>
        <w:t xml:space="preserve">hese characteristics </w:t>
      </w:r>
      <w:r>
        <w:rPr>
          <w:rFonts w:cstheme="majorBidi"/>
          <w:szCs w:val="24"/>
          <w:lang w:val="en-US"/>
        </w:rPr>
        <w:t xml:space="preserve">were </w:t>
      </w:r>
      <w:r w:rsidRPr="00023586">
        <w:rPr>
          <w:rFonts w:cstheme="majorBidi"/>
          <w:szCs w:val="24"/>
          <w:lang w:val="en-US"/>
        </w:rPr>
        <w:t xml:space="preserve">maintained at the expense of </w:t>
      </w:r>
      <w:r>
        <w:rPr>
          <w:rFonts w:cstheme="majorBidi"/>
          <w:szCs w:val="24"/>
          <w:lang w:val="en-US"/>
        </w:rPr>
        <w:t xml:space="preserve">pronounced </w:t>
      </w:r>
      <w:r w:rsidRPr="00023586">
        <w:rPr>
          <w:rFonts w:cstheme="majorBidi"/>
          <w:szCs w:val="24"/>
          <w:lang w:val="en-US"/>
        </w:rPr>
        <w:t>adjustments in</w:t>
      </w:r>
      <w:r>
        <w:rPr>
          <w:rFonts w:cstheme="majorBidi"/>
          <w:szCs w:val="24"/>
          <w:lang w:val="en-US"/>
        </w:rPr>
        <w:t xml:space="preserve"> lower limb kinematics at touchdown and toe-off instants across investigated contacts </w:t>
      </w:r>
      <w:r w:rsidRPr="00E928A3">
        <w:rPr>
          <w:rStyle w:val="CitationChar"/>
        </w:rPr>
        <w:fldChar w:fldCharType="begin"/>
      </w:r>
      <w:r w:rsidRPr="00E928A3">
        <w:rPr>
          <w:rStyle w:val="CitationChar"/>
        </w:rPr>
        <w:instrText xml:space="preserve"> ADDIN EN.CITE &lt;EndNote&gt;&lt;Cite&gt;&lt;Author&gt;Aminiaghdam&lt;/Author&gt;&lt;Year&gt;2017&lt;/Year&gt;&lt;RecNum&gt;1939&lt;/RecNum&gt;&lt;DisplayText&gt;[16]&lt;/DisplayText&gt;&lt;record&gt;&lt;rec-number&gt;1939&lt;/rec-number&gt;&lt;foreign-keys&gt;&lt;key app="EN" db-id="vzxx99s5yztat2ef5dtx5tw9tv9zzzzr2vzs"&gt;1939&lt;/key&gt;&lt;/foreign-keys&gt;&lt;ref-type name="Journal Article"&gt;17&lt;/ref-type&gt;&lt;contributors&gt;&lt;authors&gt;&lt;author&gt;Aminiaghdam, Soran&lt;/author&gt;&lt;author&gt;Blickhan, Reinhard&lt;/author&gt;&lt;author&gt;Muller, Roy&lt;/author&gt;&lt;author&gt;Rode, Christian&lt;/author&gt;&lt;/authors&gt;&lt;/contributors&gt;&lt;titles&gt;&lt;title&gt;Posture alteration as a measure to accommodate uneven ground in able-bodied gait&lt;/title&gt;&lt;secondary-title&gt;PLoS One&lt;/secondary-title&gt;&lt;/titles&gt;&lt;periodical&gt;&lt;full-title&gt;PLoS One&lt;/full-title&gt;&lt;/periodical&gt;&lt;pages&gt;e0190135&lt;/pages&gt;&lt;volume&gt;12&lt;/volume&gt;&lt;number&gt;12&lt;/number&gt;&lt;dates&gt;&lt;year&gt;2017&lt;/year&gt;&lt;/dates&gt;&lt;isbn&gt;1932-6203&lt;/isbn&gt;&lt;urls&gt;&lt;/urls&gt;&lt;/record&gt;&lt;/Cite&gt;&lt;/EndNote&gt;</w:instrText>
      </w:r>
      <w:r w:rsidRPr="00E928A3">
        <w:rPr>
          <w:rStyle w:val="CitationChar"/>
        </w:rPr>
        <w:fldChar w:fldCharType="separate"/>
      </w:r>
      <w:r w:rsidRPr="00E928A3">
        <w:rPr>
          <w:rStyle w:val="CitationChar"/>
        </w:rPr>
        <w:t>[</w:t>
      </w:r>
      <w:hyperlink w:anchor="_ENREF_16" w:tooltip="Aminiaghdam, 2017 #1939" w:history="1">
        <w:r w:rsidR="002356FE" w:rsidRPr="00E928A3">
          <w:rPr>
            <w:rStyle w:val="CitationChar"/>
          </w:rPr>
          <w:t>16</w:t>
        </w:r>
      </w:hyperlink>
      <w:r w:rsidRPr="00E928A3">
        <w:rPr>
          <w:rStyle w:val="CitationChar"/>
        </w:rPr>
        <w:t>]</w:t>
      </w:r>
      <w:r w:rsidRPr="00E928A3">
        <w:rPr>
          <w:rStyle w:val="CitationChar"/>
        </w:rPr>
        <w:fldChar w:fldCharType="end"/>
      </w:r>
      <w:r>
        <w:rPr>
          <w:rFonts w:cstheme="majorBidi"/>
          <w:szCs w:val="24"/>
          <w:lang w:val="en-US"/>
        </w:rPr>
        <w:t>.</w:t>
      </w:r>
    </w:p>
    <w:p w:rsidR="0077564E" w:rsidRPr="0094776B" w:rsidRDefault="0077564E" w:rsidP="0077564E">
      <w:pPr>
        <w:autoSpaceDE w:val="0"/>
        <w:autoSpaceDN w:val="0"/>
        <w:adjustRightInd w:val="0"/>
        <w:spacing w:after="0" w:line="360" w:lineRule="auto"/>
        <w:jc w:val="both"/>
        <w:rPr>
          <w:rFonts w:cstheme="majorBidi"/>
          <w:szCs w:val="24"/>
          <w:lang w:val="en-US"/>
        </w:rPr>
      </w:pPr>
      <w:r w:rsidRPr="00DB688B">
        <w:rPr>
          <w:rFonts w:cstheme="majorBidi"/>
          <w:szCs w:val="24"/>
        </w:rPr>
        <w:t xml:space="preserve">Although there </w:t>
      </w:r>
      <w:r>
        <w:rPr>
          <w:rFonts w:cstheme="majorBidi"/>
          <w:szCs w:val="24"/>
        </w:rPr>
        <w:t>seems to be</w:t>
      </w:r>
      <w:r w:rsidRPr="00DB688B">
        <w:rPr>
          <w:rFonts w:cstheme="majorBidi"/>
          <w:szCs w:val="24"/>
        </w:rPr>
        <w:t xml:space="preserve"> some evidence </w:t>
      </w:r>
      <w:r>
        <w:rPr>
          <w:rFonts w:cstheme="majorBidi"/>
          <w:szCs w:val="24"/>
        </w:rPr>
        <w:t xml:space="preserve">indicating </w:t>
      </w:r>
      <w:r w:rsidRPr="00DB688B">
        <w:rPr>
          <w:rFonts w:cstheme="majorBidi"/>
          <w:szCs w:val="24"/>
        </w:rPr>
        <w:t>that</w:t>
      </w:r>
      <w:r>
        <w:rPr>
          <w:rFonts w:cstheme="majorBidi"/>
          <w:szCs w:val="24"/>
        </w:rPr>
        <w:t xml:space="preserve"> </w:t>
      </w:r>
      <w:r w:rsidRPr="00DB688B">
        <w:rPr>
          <w:rFonts w:cstheme="majorBidi"/>
          <w:szCs w:val="24"/>
        </w:rPr>
        <w:t xml:space="preserve">adaptations </w:t>
      </w:r>
      <w:r>
        <w:rPr>
          <w:rFonts w:cstheme="majorBidi"/>
          <w:szCs w:val="24"/>
        </w:rPr>
        <w:t xml:space="preserve">in gait patterns </w:t>
      </w:r>
      <w:r w:rsidRPr="00DB688B">
        <w:rPr>
          <w:rFonts w:cstheme="majorBidi"/>
          <w:szCs w:val="24"/>
        </w:rPr>
        <w:t>occur with changes in the sagittal</w:t>
      </w:r>
      <w:r>
        <w:rPr>
          <w:rFonts w:cstheme="majorBidi"/>
          <w:szCs w:val="24"/>
        </w:rPr>
        <w:t xml:space="preserve"> </w:t>
      </w:r>
      <w:r w:rsidRPr="00DB688B">
        <w:rPr>
          <w:rFonts w:cstheme="majorBidi"/>
          <w:szCs w:val="24"/>
        </w:rPr>
        <w:t xml:space="preserve">plane trunk orientation </w:t>
      </w:r>
      <w:r>
        <w:rPr>
          <w:rFonts w:cstheme="majorBidi"/>
          <w:szCs w:val="24"/>
        </w:rPr>
        <w:t>and in ground level,</w:t>
      </w:r>
      <w:r w:rsidRPr="00DB688B">
        <w:rPr>
          <w:rFonts w:cstheme="majorBidi"/>
          <w:szCs w:val="24"/>
        </w:rPr>
        <w:t xml:space="preserve"> little is </w:t>
      </w:r>
      <w:r>
        <w:rPr>
          <w:rFonts w:cstheme="majorBidi"/>
          <w:szCs w:val="24"/>
        </w:rPr>
        <w:t>known</w:t>
      </w:r>
      <w:r w:rsidRPr="00DB688B">
        <w:rPr>
          <w:rFonts w:cstheme="majorBidi"/>
          <w:szCs w:val="24"/>
        </w:rPr>
        <w:t xml:space="preserve"> about the </w:t>
      </w:r>
      <w:r>
        <w:rPr>
          <w:rFonts w:cstheme="majorBidi"/>
          <w:szCs w:val="24"/>
        </w:rPr>
        <w:t xml:space="preserve">simultaneous </w:t>
      </w:r>
      <w:r w:rsidRPr="00DB688B">
        <w:rPr>
          <w:rFonts w:cstheme="majorBidi"/>
          <w:szCs w:val="24"/>
        </w:rPr>
        <w:t>effects these</w:t>
      </w:r>
      <w:r>
        <w:rPr>
          <w:rFonts w:cstheme="majorBidi"/>
          <w:szCs w:val="24"/>
        </w:rPr>
        <w:t xml:space="preserve"> </w:t>
      </w:r>
      <w:r w:rsidRPr="00DB688B">
        <w:rPr>
          <w:rFonts w:cstheme="majorBidi"/>
          <w:szCs w:val="24"/>
        </w:rPr>
        <w:t>changes may have on gait</w:t>
      </w:r>
      <w:r>
        <w:rPr>
          <w:rFonts w:cstheme="majorBidi"/>
          <w:szCs w:val="24"/>
        </w:rPr>
        <w:t xml:space="preserve"> dynamics</w:t>
      </w:r>
      <w:r w:rsidRPr="00DB688B">
        <w:rPr>
          <w:rFonts w:cstheme="majorBidi"/>
          <w:szCs w:val="24"/>
        </w:rPr>
        <w:t xml:space="preserve">. </w:t>
      </w:r>
      <w:r w:rsidRPr="0094776B">
        <w:rPr>
          <w:rFonts w:cstheme="majorBidi"/>
          <w:szCs w:val="24"/>
        </w:rPr>
        <w:t>Understanding how able-bodied adults adapt to US walking while adopting bent postures may provide insight into challenges faced by older adults and/or patients with altered trunk orientation during daily ambulation. Thus, t</w:t>
      </w:r>
      <w:r w:rsidRPr="0094776B">
        <w:rPr>
          <w:rFonts w:cstheme="majorBidi"/>
          <w:szCs w:val="24"/>
          <w:lang w:val="en-US"/>
        </w:rPr>
        <w:t>his study aimed to investigate how the STPG</w:t>
      </w:r>
      <w:r>
        <w:rPr>
          <w:rFonts w:cstheme="majorBidi"/>
          <w:szCs w:val="24"/>
          <w:lang w:val="en-US"/>
        </w:rPr>
        <w:t xml:space="preserve"> and gait kinematics and kinetics</w:t>
      </w:r>
      <w:r w:rsidRPr="0094776B">
        <w:rPr>
          <w:rFonts w:cstheme="majorBidi"/>
          <w:szCs w:val="24"/>
          <w:lang w:val="en-US"/>
        </w:rPr>
        <w:t xml:space="preserve"> are modulated </w:t>
      </w:r>
      <w:r w:rsidRPr="00B93F31">
        <w:rPr>
          <w:rFonts w:cstheme="majorBidi"/>
          <w:szCs w:val="24"/>
          <w:lang w:val="en-US"/>
        </w:rPr>
        <w:t xml:space="preserve">during a perturbed gait stride </w:t>
      </w:r>
      <w:r w:rsidRPr="0094776B">
        <w:rPr>
          <w:rFonts w:cstheme="majorBidi"/>
          <w:szCs w:val="24"/>
          <w:lang w:val="en-US"/>
        </w:rPr>
        <w:t xml:space="preserve">in able-bodied trunk-flexed </w:t>
      </w:r>
      <w:r>
        <w:rPr>
          <w:rFonts w:cstheme="majorBidi"/>
          <w:szCs w:val="24"/>
          <w:lang w:val="en-US"/>
        </w:rPr>
        <w:t>gaits</w:t>
      </w:r>
      <w:r w:rsidRPr="0094776B">
        <w:rPr>
          <w:rFonts w:cstheme="majorBidi"/>
          <w:szCs w:val="24"/>
          <w:lang w:val="en-US"/>
        </w:rPr>
        <w:t xml:space="preserve">. </w:t>
      </w:r>
      <w:bookmarkStart w:id="7" w:name="_Hlk504565212"/>
      <w:r w:rsidRPr="0094776B">
        <w:rPr>
          <w:rFonts w:cstheme="majorBidi"/>
          <w:szCs w:val="24"/>
        </w:rPr>
        <w:t xml:space="preserve">We expect that </w:t>
      </w:r>
      <w:r>
        <w:rPr>
          <w:rFonts w:cstheme="majorBidi"/>
          <w:szCs w:val="24"/>
        </w:rPr>
        <w:t>alteration in</w:t>
      </w:r>
      <w:r w:rsidRPr="0094776B">
        <w:rPr>
          <w:rFonts w:cstheme="majorBidi"/>
          <w:szCs w:val="24"/>
        </w:rPr>
        <w:t xml:space="preserve"> trunk orientation and ground level would individually require more contribution from the temporal strategies rather than the spatial strategies of gait, given an awareness of </w:t>
      </w:r>
      <w:r>
        <w:rPr>
          <w:rFonts w:cstheme="majorBidi"/>
          <w:szCs w:val="24"/>
        </w:rPr>
        <w:t>the</w:t>
      </w:r>
      <w:r w:rsidRPr="0094776B">
        <w:rPr>
          <w:rFonts w:cstheme="majorBidi"/>
          <w:szCs w:val="24"/>
        </w:rPr>
        <w:t xml:space="preserve"> perturbation would facilitate voluntary stepping strategies</w:t>
      </w:r>
      <w:r>
        <w:rPr>
          <w:rFonts w:cstheme="majorBidi"/>
          <w:szCs w:val="24"/>
        </w:rPr>
        <w:t xml:space="preserve"> that</w:t>
      </w:r>
      <w:r w:rsidRPr="0094776B">
        <w:rPr>
          <w:rFonts w:cstheme="majorBidi"/>
          <w:szCs w:val="24"/>
        </w:rPr>
        <w:t xml:space="preserve"> </w:t>
      </w:r>
      <w:r>
        <w:rPr>
          <w:rFonts w:cstheme="majorBidi"/>
          <w:szCs w:val="24"/>
        </w:rPr>
        <w:t xml:space="preserve">may </w:t>
      </w:r>
      <w:r w:rsidRPr="0094776B">
        <w:rPr>
          <w:rFonts w:cstheme="majorBidi"/>
          <w:szCs w:val="24"/>
        </w:rPr>
        <w:t xml:space="preserve">lead to diminished spatial </w:t>
      </w:r>
      <w:r>
        <w:rPr>
          <w:rFonts w:cstheme="majorBidi"/>
          <w:szCs w:val="24"/>
        </w:rPr>
        <w:t>adaptations of the gait pattern</w:t>
      </w:r>
      <w:r w:rsidRPr="0094776B">
        <w:rPr>
          <w:rFonts w:cstheme="majorBidi"/>
          <w:szCs w:val="24"/>
          <w:lang w:val="en-US"/>
        </w:rPr>
        <w:t xml:space="preserve">. </w:t>
      </w:r>
      <w:r>
        <w:t xml:space="preserve">Based on our recent study </w:t>
      </w:r>
      <w:r w:rsidRPr="00E928A3">
        <w:rPr>
          <w:rStyle w:val="CitationChar"/>
        </w:rPr>
        <w:fldChar w:fldCharType="begin"/>
      </w:r>
      <w:r w:rsidRPr="00E928A3">
        <w:rPr>
          <w:rStyle w:val="CitationChar"/>
        </w:rPr>
        <w:instrText xml:space="preserve"> ADDIN EN.CITE &lt;EndNote&gt;&lt;Cite&gt;&lt;Author&gt;Aminiaghdam&lt;/Author&gt;&lt;Year&gt;2017&lt;/Year&gt;&lt;RecNum&gt;1558&lt;/RecNum&gt;&lt;DisplayText&gt;[15]&lt;/DisplayText&gt;&lt;record&gt;&lt;rec-number&gt;1558&lt;/rec-number&gt;&lt;foreign-keys&gt;&lt;key app="EN" db-id="vzxx99s5yztat2ef5dtx5tw9tv9zzzzr2vzs"&gt;1558&lt;/key&gt;&lt;/foreign-keys&gt;&lt;ref-type name="Journal Article"&gt;17&lt;/ref-type&gt;&lt;contributors&gt;&lt;authors&gt;&lt;author&gt;Aminiaghdam, S.&lt;/author&gt;&lt;author&gt;Rode, C.&lt;/author&gt;&lt;author&gt;Muller, R.&lt;/author&gt;&lt;author&gt;Blickhan, R.&lt;/author&gt;&lt;/authors&gt;&lt;/contributors&gt;&lt;auth-address&gt;Department of Motion Science, Institute of Sport Sciences, Friedrich Schiller University Jena, Seidelstrasse 20, Jena 07740, Germany soran.aminiaghdam@uni-jena.de.&amp;#xD;Department of Motion Science, Institute of Sport Sciences, Friedrich Schiller University Jena, Seidelstrasse 20, Jena 07740, Germany.&lt;/auth-address&gt;&lt;titles&gt;&lt;title&gt;Increasing trunk flexion transforms human leg function into that of birds despite different leg morphology&lt;/title&gt;&lt;secondary-title&gt;J Exp Biol&lt;/secondary-title&gt;&lt;/titles&gt;&lt;periodical&gt;&lt;full-title&gt;J Exp Biol&lt;/full-title&gt;&lt;/periodical&gt;&lt;pages&gt;478-486&lt;/pages&gt;&lt;volume&gt;220&lt;/volume&gt;&lt;number&gt;Pt 3&lt;/number&gt;&lt;edition&gt;2016/11/27&lt;/edition&gt;&lt;dates&gt;&lt;year&gt;2017&lt;/year&gt;&lt;pub-dates&gt;&lt;date&gt;Feb 01&lt;/date&gt;&lt;/pub-dates&gt;&lt;/dates&gt;&lt;isbn&gt;1477-9145 (Electronic)&amp;#xD;0022-0949 (Linking)&lt;/isbn&gt;&lt;accession-num&gt;27888201&lt;/accession-num&gt;&lt;urls&gt;&lt;related-urls&gt;&lt;url&gt;http://www.ncbi.nlm.nih.gov/pubmed/27888201&lt;/url&gt;&lt;/related-urls&gt;&lt;/urls&gt;&lt;electronic-resource-num&gt;10.1242/jeb.148312&amp;#xD;jeb.148312 [pii]&lt;/electronic-resource-num&gt;&lt;language&gt;eng&lt;/language&gt;&lt;/record&gt;&lt;/Cite&gt;&lt;/EndNote&gt;</w:instrText>
      </w:r>
      <w:r w:rsidRPr="00E928A3">
        <w:rPr>
          <w:rStyle w:val="CitationChar"/>
        </w:rPr>
        <w:fldChar w:fldCharType="separate"/>
      </w:r>
      <w:r w:rsidRPr="00E928A3">
        <w:rPr>
          <w:rStyle w:val="CitationChar"/>
        </w:rPr>
        <w:t>[</w:t>
      </w:r>
      <w:hyperlink w:anchor="_ENREF_15" w:tooltip="Aminiaghdam, 2017 #1558" w:history="1">
        <w:r w:rsidR="002356FE" w:rsidRPr="00E928A3">
          <w:rPr>
            <w:rStyle w:val="CitationChar"/>
          </w:rPr>
          <w:t>15</w:t>
        </w:r>
      </w:hyperlink>
      <w:r w:rsidRPr="00E928A3">
        <w:rPr>
          <w:rStyle w:val="CitationChar"/>
        </w:rPr>
        <w:t>]</w:t>
      </w:r>
      <w:r w:rsidRPr="00E928A3">
        <w:rPr>
          <w:rStyle w:val="CitationChar"/>
        </w:rPr>
        <w:fldChar w:fldCharType="end"/>
      </w:r>
      <w:r>
        <w:rPr>
          <w:rFonts w:cstheme="majorBidi"/>
          <w:lang w:val="en-US"/>
        </w:rPr>
        <w:t xml:space="preserve"> that </w:t>
      </w:r>
      <w:r w:rsidRPr="0094776B">
        <w:rPr>
          <w:rFonts w:cstheme="majorBidi"/>
          <w:szCs w:val="24"/>
          <w:lang w:val="en-US"/>
        </w:rPr>
        <w:t>a posterior shift of the hip</w:t>
      </w:r>
      <w:r>
        <w:rPr>
          <w:rFonts w:cstheme="majorBidi"/>
          <w:szCs w:val="24"/>
          <w:lang w:val="en-US"/>
        </w:rPr>
        <w:t xml:space="preserve">, due to a forwardly bent posture, yields </w:t>
      </w:r>
      <w:r w:rsidRPr="0094776B">
        <w:rPr>
          <w:rFonts w:cstheme="majorBidi"/>
          <w:szCs w:val="24"/>
          <w:lang w:val="en-US"/>
        </w:rPr>
        <w:t xml:space="preserve">an asymmetric operation of the legs with respect to the </w:t>
      </w:r>
      <w:r w:rsidRPr="0094776B">
        <w:rPr>
          <w:rFonts w:cstheme="majorBidi"/>
          <w:szCs w:val="24"/>
        </w:rPr>
        <w:t>BCOM</w:t>
      </w:r>
      <w:r w:rsidRPr="0094776B">
        <w:rPr>
          <w:rFonts w:cstheme="majorBidi"/>
          <w:szCs w:val="24"/>
          <w:lang w:val="en-US"/>
        </w:rPr>
        <w:t xml:space="preserve"> </w:t>
      </w:r>
      <w:r w:rsidRPr="00E928A3">
        <w:rPr>
          <w:rStyle w:val="CitationChar"/>
        </w:rPr>
        <w:fldChar w:fldCharType="begin">
          <w:fldData xml:space="preserve">PEVuZE5vdGU+PENpdGU+PEF1dGhvcj5BbWluaWFnaGRhbTwvQXV0aG9yPjxZZWFyPjIwMTc8L1ll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</w:fldData>
        </w:fldChar>
      </w:r>
      <w:r>
        <w:rPr>
          <w:rStyle w:val="CitationChar"/>
        </w:rPr>
        <w:instrText xml:space="preserve"> ADDIN EN.CITE </w:instrText>
      </w:r>
      <w:r>
        <w:rPr>
          <w:rStyle w:val="CitationChar"/>
        </w:rPr>
        <w:fldChar w:fldCharType="begin">
          <w:fldData xml:space="preserve">PEVuZE5vdGU+PENpdGU+PEF1dGhvcj5BbWluaWFnaGRhbTwvQXV0aG9yPjxZZWFyPjIwMTc8L1ll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</w:fldData>
        </w:fldChar>
      </w:r>
      <w:r>
        <w:rPr>
          <w:rStyle w:val="CitationChar"/>
        </w:rPr>
        <w:instrText xml:space="preserve"> ADDIN EN.CITE.DATA </w:instrText>
      </w:r>
      <w:r>
        <w:rPr>
          <w:rStyle w:val="CitationChar"/>
        </w:rPr>
      </w:r>
      <w:r>
        <w:rPr>
          <w:rStyle w:val="CitationChar"/>
        </w:rPr>
        <w:fldChar w:fldCharType="end"/>
      </w:r>
      <w:r w:rsidRPr="00E928A3">
        <w:rPr>
          <w:rStyle w:val="CitationChar"/>
        </w:rPr>
      </w:r>
      <w:r w:rsidRPr="00E928A3">
        <w:rPr>
          <w:rStyle w:val="CitationChar"/>
        </w:rPr>
        <w:fldChar w:fldCharType="separate"/>
      </w:r>
      <w:r>
        <w:rPr>
          <w:rStyle w:val="CitationChar"/>
        </w:rPr>
        <w:t>[</w:t>
      </w:r>
      <w:hyperlink w:anchor="_ENREF_15" w:tooltip="Aminiaghdam, 2017 #1558" w:history="1">
        <w:r w:rsidR="002356FE">
          <w:rPr>
            <w:rStyle w:val="CitationChar"/>
          </w:rPr>
          <w:t>15</w:t>
        </w:r>
      </w:hyperlink>
      <w:r>
        <w:rPr>
          <w:rStyle w:val="CitationChar"/>
        </w:rPr>
        <w:t xml:space="preserve">, </w:t>
      </w:r>
      <w:hyperlink w:anchor="_ENREF_19" w:tooltip="Blickhan, 2015 #1496" w:history="1">
        <w:r w:rsidR="002356FE">
          <w:rPr>
            <w:rStyle w:val="CitationChar"/>
          </w:rPr>
          <w:t>19</w:t>
        </w:r>
      </w:hyperlink>
      <w:r>
        <w:rPr>
          <w:rStyle w:val="CitationChar"/>
        </w:rPr>
        <w:t>]</w:t>
      </w:r>
      <w:r w:rsidRPr="00E928A3">
        <w:rPr>
          <w:rStyle w:val="CitationChar"/>
        </w:rPr>
        <w:fldChar w:fldCharType="end"/>
      </w:r>
      <w:r w:rsidRPr="0094776B">
        <w:rPr>
          <w:rFonts w:cstheme="majorBidi"/>
          <w:szCs w:val="24"/>
          <w:lang w:val="en-US"/>
        </w:rPr>
        <w:t xml:space="preserve">, </w:t>
      </w:r>
      <w:r>
        <w:t xml:space="preserve">we anticipate that the </w:t>
      </w:r>
      <w:r w:rsidRPr="0094776B">
        <w:rPr>
          <w:rFonts w:cstheme="majorBidi"/>
          <w:szCs w:val="24"/>
          <w:lang w:val="en-US"/>
        </w:rPr>
        <w:t xml:space="preserve">trunk-flexed gaits </w:t>
      </w:r>
      <w:r>
        <w:rPr>
          <w:rFonts w:cstheme="majorBidi"/>
          <w:szCs w:val="24"/>
          <w:lang w:val="en-US"/>
        </w:rPr>
        <w:t>across</w:t>
      </w:r>
      <w:r w:rsidRPr="0094776B">
        <w:rPr>
          <w:rFonts w:cstheme="majorBidi"/>
          <w:szCs w:val="24"/>
          <w:lang w:val="en-US"/>
        </w:rPr>
        <w:t xml:space="preserve"> US </w:t>
      </w:r>
      <w:r>
        <w:rPr>
          <w:rFonts w:cstheme="majorBidi"/>
          <w:szCs w:val="24"/>
          <w:lang w:val="en-US"/>
        </w:rPr>
        <w:t xml:space="preserve">would require more pronounced </w:t>
      </w:r>
      <w:r w:rsidRPr="00B1051A">
        <w:rPr>
          <w:rFonts w:cstheme="majorBidi"/>
          <w:szCs w:val="24"/>
          <w:lang w:val="en-US"/>
        </w:rPr>
        <w:t xml:space="preserve">lower limb </w:t>
      </w:r>
      <w:r>
        <w:rPr>
          <w:rFonts w:cstheme="majorBidi"/>
          <w:szCs w:val="24"/>
          <w:lang w:val="en-US"/>
        </w:rPr>
        <w:t xml:space="preserve">compensatory kinematic </w:t>
      </w:r>
      <w:r w:rsidRPr="00B1051A">
        <w:rPr>
          <w:rFonts w:cstheme="majorBidi"/>
          <w:szCs w:val="24"/>
          <w:lang w:val="en-US"/>
        </w:rPr>
        <w:t>adaptations</w:t>
      </w:r>
      <w:r w:rsidRPr="0094776B">
        <w:rPr>
          <w:rFonts w:cstheme="majorBidi"/>
          <w:szCs w:val="24"/>
          <w:lang w:val="en-US"/>
        </w:rPr>
        <w:t xml:space="preserve"> </w:t>
      </w:r>
      <w:r>
        <w:rPr>
          <w:rFonts w:cstheme="majorBidi"/>
          <w:szCs w:val="24"/>
          <w:lang w:val="en-US"/>
        </w:rPr>
        <w:t>with</w:t>
      </w:r>
      <w:r w:rsidRPr="0094776B">
        <w:rPr>
          <w:rFonts w:cstheme="majorBidi"/>
          <w:szCs w:val="24"/>
          <w:lang w:val="en-US"/>
        </w:rPr>
        <w:t xml:space="preserve"> swifter temporal </w:t>
      </w:r>
      <w:r>
        <w:rPr>
          <w:rFonts w:cstheme="majorBidi"/>
          <w:szCs w:val="24"/>
          <w:lang w:val="en-US"/>
        </w:rPr>
        <w:t xml:space="preserve">and </w:t>
      </w:r>
      <w:r w:rsidRPr="0094776B">
        <w:rPr>
          <w:rFonts w:cstheme="majorBidi"/>
          <w:szCs w:val="24"/>
          <w:lang w:val="en-US"/>
        </w:rPr>
        <w:t xml:space="preserve">greater spatial </w:t>
      </w:r>
      <w:r>
        <w:rPr>
          <w:rFonts w:cstheme="majorBidi"/>
          <w:szCs w:val="24"/>
          <w:lang w:val="en-US"/>
        </w:rPr>
        <w:t xml:space="preserve">gait adjustments, resulting in altered vertical GRF parameters </w:t>
      </w:r>
      <w:r w:rsidRPr="0094776B">
        <w:rPr>
          <w:rFonts w:cstheme="majorBidi"/>
          <w:szCs w:val="24"/>
          <w:lang w:val="en-US"/>
        </w:rPr>
        <w:t>for the purpose of maintaining dynamic stability</w:t>
      </w:r>
      <w:r w:rsidRPr="00543C83">
        <w:rPr>
          <w:rFonts w:cstheme="majorBidi"/>
          <w:szCs w:val="24"/>
          <w:lang w:val="en-US"/>
        </w:rPr>
        <w:t xml:space="preserve"> </w:t>
      </w:r>
      <w:r>
        <w:rPr>
          <w:rFonts w:cstheme="majorBidi"/>
          <w:szCs w:val="24"/>
          <w:lang w:val="en-US"/>
        </w:rPr>
        <w:t>compared to those of walking on the ES.</w:t>
      </w:r>
    </w:p>
    <w:bookmarkEnd w:id="7"/>
    <w:p w:rsidR="0077564E" w:rsidRPr="0094776B" w:rsidRDefault="0077564E" w:rsidP="0077564E">
      <w:pPr>
        <w:pStyle w:val="Heading1"/>
        <w:spacing w:after="240"/>
      </w:pPr>
      <w:r w:rsidRPr="0094776B">
        <w:lastRenderedPageBreak/>
        <w:t xml:space="preserve">Methods </w:t>
      </w:r>
    </w:p>
    <w:p w:rsidR="0077564E" w:rsidRPr="0094776B" w:rsidRDefault="0077564E" w:rsidP="0077564E">
      <w:pPr>
        <w:pStyle w:val="Heading2"/>
        <w:spacing w:after="240"/>
      </w:pPr>
      <w:r w:rsidRPr="0094776B">
        <w:t xml:space="preserve">Participants </w:t>
      </w:r>
    </w:p>
    <w:p w:rsidR="0077564E" w:rsidRPr="0094776B" w:rsidRDefault="0077564E" w:rsidP="0077564E">
      <w:pPr>
        <w:suppressAutoHyphens/>
        <w:autoSpaceDE w:val="0"/>
        <w:autoSpaceDN w:val="0"/>
        <w:spacing w:line="360" w:lineRule="auto"/>
        <w:jc w:val="both"/>
        <w:textAlignment w:val="baseline"/>
        <w:rPr>
          <w:rFonts w:eastAsia="Calibri" w:cstheme="majorBidi"/>
          <w:u w:color="000000" w:themeColor="text1"/>
          <w:lang w:val="en-US"/>
        </w:rPr>
      </w:pPr>
      <w:r w:rsidRPr="0094776B">
        <w:rPr>
          <w:rFonts w:eastAsia="Calibri" w:cstheme="majorBidi"/>
          <w:szCs w:val="24"/>
          <w:u w:color="000000" w:themeColor="text1"/>
          <w:lang w:val="en-US"/>
        </w:rPr>
        <w:t>Six males and six females (</w:t>
      </w:r>
      <w:proofErr w:type="spellStart"/>
      <w:r w:rsidRPr="0094776B">
        <w:rPr>
          <w:rFonts w:eastAsia="Calibri" w:cstheme="majorBidi"/>
          <w:szCs w:val="24"/>
          <w:u w:color="000000" w:themeColor="text1"/>
          <w:lang w:val="en-US"/>
        </w:rPr>
        <w:t>mean±SD</w:t>
      </w:r>
      <w:proofErr w:type="spellEnd"/>
      <w:r w:rsidRPr="0094776B">
        <w:rPr>
          <w:rFonts w:eastAsia="Calibri" w:cstheme="majorBidi"/>
          <w:szCs w:val="24"/>
          <w:u w:color="000000" w:themeColor="text1"/>
          <w:lang w:val="en-US"/>
        </w:rPr>
        <w:t>; age=26±3.35 years, height=169.75±7.41 cm, mass=65.08±8.07 kg), free from health problems that could affect their walking pattern and trunk motion, were recruited for this study. A consent form was signed by each participant before participation. The experimental protocol was approved by the local Ethics Committee of the Friedrich Schiller University Jena (3532-08/12) and carried out in accordance with the Declaration of Helsinki.</w:t>
      </w:r>
    </w:p>
    <w:p w:rsidR="0077564E" w:rsidRPr="0094776B" w:rsidRDefault="0077564E" w:rsidP="0077564E">
      <w:pPr>
        <w:pStyle w:val="Heading2"/>
        <w:spacing w:after="240"/>
        <w:rPr>
          <w:rFonts w:eastAsia="Calibri"/>
          <w:u w:color="000000" w:themeColor="text1"/>
        </w:rPr>
      </w:pPr>
      <w:r w:rsidRPr="0094776B">
        <w:rPr>
          <w:rFonts w:eastAsia="Calibri"/>
          <w:u w:color="000000" w:themeColor="text1"/>
        </w:rPr>
        <w:t xml:space="preserve">Experimental </w:t>
      </w:r>
      <w:r w:rsidRPr="0094776B">
        <w:t>design</w:t>
      </w:r>
      <w:r w:rsidRPr="0094776B">
        <w:rPr>
          <w:rFonts w:eastAsia="Calibri"/>
          <w:u w:color="000000" w:themeColor="text1"/>
        </w:rPr>
        <w:t xml:space="preserve"> and measurements</w:t>
      </w:r>
    </w:p>
    <w:p w:rsidR="0077564E" w:rsidRPr="0094776B" w:rsidRDefault="0077564E" w:rsidP="0077564E">
      <w:pPr>
        <w:suppressAutoHyphens/>
        <w:autoSpaceDN w:val="0"/>
        <w:spacing w:line="360" w:lineRule="auto"/>
        <w:jc w:val="both"/>
        <w:textAlignment w:val="baseline"/>
        <w:rPr>
          <w:rFonts w:eastAsia="Calibri" w:cstheme="majorBidi"/>
          <w:szCs w:val="24"/>
          <w:u w:color="000000" w:themeColor="text1"/>
          <w:lang w:val="en-US"/>
        </w:rPr>
      </w:pPr>
      <w:r w:rsidRPr="0094776B">
        <w:rPr>
          <w:rFonts w:eastAsia="Calibri" w:cstheme="majorBidi"/>
          <w:szCs w:val="24"/>
          <w:u w:color="000000" w:themeColor="text1"/>
          <w:lang w:val="en-US"/>
        </w:rPr>
        <w:t xml:space="preserve">All trials were recorded with eight cameras (240 Hz) by a 3D infrared system (MCU1000, Qualisys, Gothenburg, Sweden) and synchronized by using the trigger of Kistler soft- and hardware. Three force platforms (9285BA, 9281B, 9287BA, Kistler, Winterthur, Switzerland), </w:t>
      </w:r>
      <w:r>
        <w:rPr>
          <w:rFonts w:eastAsia="Calibri" w:cstheme="majorBidi"/>
          <w:szCs w:val="24"/>
          <w:u w:color="000000" w:themeColor="text1"/>
          <w:lang w:val="en-US"/>
        </w:rPr>
        <w:t xml:space="preserve">at 22cm distance from each other, </w:t>
      </w:r>
      <w:r w:rsidRPr="0094776B">
        <w:rPr>
          <w:rFonts w:eastAsia="Calibri" w:cstheme="majorBidi"/>
          <w:szCs w:val="24"/>
          <w:u w:color="000000" w:themeColor="text1"/>
          <w:lang w:val="en-US"/>
        </w:rPr>
        <w:t>embedded in the middle portion of a 12 m</w:t>
      </w:r>
      <w:r w:rsidRPr="0094776B">
        <w:rPr>
          <w:rFonts w:eastAsia="Calibri" w:cstheme="majorBidi"/>
          <w:szCs w:val="24"/>
          <w:u w:color="000000" w:themeColor="text1"/>
          <w:lang w:val="en-US"/>
        </w:rPr>
        <w:noBreakHyphen/>
        <w:t xml:space="preserve">long walkway, sampled force at 1000 Hz. </w:t>
      </w:r>
      <w:bookmarkStart w:id="8" w:name="_Hlk497552846"/>
      <w:r w:rsidRPr="00DB683B">
        <w:rPr>
          <w:rFonts w:eastAsia="Calibri" w:cstheme="majorBidi"/>
          <w:color w:val="auto"/>
          <w:szCs w:val="24"/>
          <w:u w:color="000000" w:themeColor="text1"/>
          <w:lang w:val="en-US"/>
        </w:rPr>
        <w:t xml:space="preserve">Kinematics and GRF data </w:t>
      </w:r>
      <w:bookmarkEnd w:id="8"/>
      <w:r w:rsidRPr="00DB683B">
        <w:rPr>
          <w:rFonts w:eastAsia="Calibri" w:cstheme="majorBidi"/>
          <w:color w:val="auto"/>
          <w:szCs w:val="24"/>
          <w:u w:color="000000" w:themeColor="text1"/>
          <w:lang w:val="en-US"/>
        </w:rPr>
        <w:t xml:space="preserve">were synchronized by using the Kistler’s external trigger and </w:t>
      </w:r>
      <w:proofErr w:type="spellStart"/>
      <w:r w:rsidRPr="00DB683B">
        <w:rPr>
          <w:rFonts w:eastAsia="Calibri" w:cstheme="majorBidi"/>
          <w:color w:val="auto"/>
          <w:szCs w:val="24"/>
          <w:u w:color="000000" w:themeColor="text1"/>
          <w:lang w:val="en-US"/>
        </w:rPr>
        <w:t>BioWare</w:t>
      </w:r>
      <w:proofErr w:type="spellEnd"/>
      <w:r w:rsidRPr="00DB683B">
        <w:rPr>
          <w:rFonts w:eastAsia="Calibri" w:cstheme="majorBidi"/>
          <w:color w:val="auto"/>
          <w:szCs w:val="24"/>
          <w:u w:color="000000" w:themeColor="text1"/>
          <w:lang w:val="en-US"/>
        </w:rPr>
        <w:t xml:space="preserve"> data acquisition software (Kistler Instrument AG, Winterthur, Switzerland). </w:t>
      </w:r>
      <w:r w:rsidRPr="0094776B">
        <w:rPr>
          <w:rFonts w:eastAsia="Calibri" w:cstheme="majorBidi"/>
          <w:szCs w:val="24"/>
          <w:u w:color="000000" w:themeColor="text1"/>
          <w:lang w:val="en-US"/>
        </w:rPr>
        <w:t xml:space="preserve">We defined a thirteen-body segment model </w:t>
      </w:r>
      <w:r w:rsidRPr="0077564E">
        <w:rPr>
          <w:rStyle w:val="CitationChar"/>
        </w:rPr>
        <w:fldChar w:fldCharType="begin">
          <w:fldData xml:space="preserve">PEVuZE5vdGU+PENpdGU+PEF1dGhvcj5BbWluaWFnaGRhbTwvQXV0aG9yPjxZZWFyPjIwMTc8L1ll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</w:fldData>
        </w:fldChar>
      </w:r>
      <w:r>
        <w:rPr>
          <w:rStyle w:val="CitationChar"/>
        </w:rPr>
        <w:instrText xml:space="preserve"> ADDIN EN.CITE </w:instrText>
      </w:r>
      <w:r>
        <w:rPr>
          <w:rStyle w:val="CitationChar"/>
        </w:rPr>
        <w:fldChar w:fldCharType="begin">
          <w:fldData xml:space="preserve">PEVuZE5vdGU+PENpdGU+PEF1dGhvcj5BbWluaWFnaGRhbTwvQXV0aG9yPjxZZWFyPjIwMTc8L1ll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</w:fldData>
        </w:fldChar>
      </w:r>
      <w:r>
        <w:rPr>
          <w:rStyle w:val="CitationChar"/>
        </w:rPr>
        <w:instrText xml:space="preserve"> ADDIN EN.CITE.DATA </w:instrText>
      </w:r>
      <w:r>
        <w:rPr>
          <w:rStyle w:val="CitationChar"/>
        </w:rPr>
      </w:r>
      <w:r>
        <w:rPr>
          <w:rStyle w:val="CitationChar"/>
        </w:rPr>
        <w:fldChar w:fldCharType="end"/>
      </w:r>
      <w:r w:rsidRPr="0077564E">
        <w:rPr>
          <w:rStyle w:val="CitationChar"/>
        </w:rPr>
      </w:r>
      <w:r w:rsidRPr="0077564E">
        <w:rPr>
          <w:rStyle w:val="CitationChar"/>
        </w:rPr>
        <w:fldChar w:fldCharType="separate"/>
      </w:r>
      <w:r>
        <w:rPr>
          <w:rStyle w:val="CitationChar"/>
        </w:rPr>
        <w:t>[</w:t>
      </w:r>
      <w:hyperlink w:anchor="_ENREF_15" w:tooltip="Aminiaghdam, 2017 #1558" w:history="1">
        <w:r w:rsidR="002356FE">
          <w:rPr>
            <w:rStyle w:val="CitationChar"/>
          </w:rPr>
          <w:t>15</w:t>
        </w:r>
      </w:hyperlink>
      <w:r>
        <w:rPr>
          <w:rStyle w:val="CitationChar"/>
        </w:rPr>
        <w:t xml:space="preserve">, </w:t>
      </w:r>
      <w:hyperlink w:anchor="_ENREF_16" w:tooltip="Aminiaghdam, 2017 #1939" w:history="1">
        <w:r w:rsidR="002356FE">
          <w:rPr>
            <w:rStyle w:val="CitationChar"/>
          </w:rPr>
          <w:t>16</w:t>
        </w:r>
      </w:hyperlink>
      <w:r>
        <w:rPr>
          <w:rStyle w:val="CitationChar"/>
        </w:rPr>
        <w:t xml:space="preserve">, </w:t>
      </w:r>
      <w:hyperlink w:anchor="_ENREF_18" w:tooltip="Aminiaghdam, 2017 #1944" w:history="1">
        <w:r w:rsidR="002356FE">
          <w:rPr>
            <w:rStyle w:val="CitationChar"/>
          </w:rPr>
          <w:t>18</w:t>
        </w:r>
      </w:hyperlink>
      <w:r>
        <w:rPr>
          <w:rStyle w:val="CitationChar"/>
        </w:rPr>
        <w:t>]</w:t>
      </w:r>
      <w:r w:rsidRPr="0077564E">
        <w:rPr>
          <w:rStyle w:val="CitationChar"/>
        </w:rPr>
        <w:fldChar w:fldCharType="end"/>
      </w:r>
      <w:r w:rsidRPr="0077564E">
        <w:rPr>
          <w:rStyle w:val="CitationChar"/>
        </w:rPr>
        <w:t xml:space="preserve"> </w:t>
      </w:r>
      <w:r w:rsidRPr="0094776B">
        <w:rPr>
          <w:rFonts w:eastAsia="Calibri" w:cstheme="majorBidi"/>
          <w:szCs w:val="24"/>
          <w:u w:color="000000" w:themeColor="text1"/>
          <w:lang w:val="en-US"/>
        </w:rPr>
        <w:t xml:space="preserve">using 21 markers. </w:t>
      </w:r>
      <w:r w:rsidRPr="00B628E2">
        <w:rPr>
          <w:rFonts w:eastAsia="Calibri" w:cstheme="majorBidi"/>
          <w:szCs w:val="24"/>
          <w:u w:color="000000" w:themeColor="text1"/>
          <w:lang w:val="en-US"/>
        </w:rPr>
        <w:t>The International</w:t>
      </w:r>
      <w:r>
        <w:rPr>
          <w:rFonts w:eastAsia="Calibri" w:cstheme="majorBidi"/>
          <w:szCs w:val="24"/>
          <w:u w:color="000000" w:themeColor="text1"/>
          <w:lang w:val="en-US"/>
        </w:rPr>
        <w:t xml:space="preserve"> </w:t>
      </w:r>
      <w:r w:rsidRPr="00B628E2">
        <w:rPr>
          <w:rFonts w:eastAsia="Calibri" w:cstheme="majorBidi"/>
          <w:szCs w:val="24"/>
          <w:u w:color="000000" w:themeColor="text1"/>
          <w:lang w:val="en-US"/>
        </w:rPr>
        <w:t xml:space="preserve">Society of Biomechanics joint coordinate standards </w:t>
      </w:r>
      <w:r w:rsidRPr="00B628E2">
        <w:rPr>
          <w:rStyle w:val="CitationChar"/>
        </w:rPr>
        <w:fldChar w:fldCharType="begin"/>
      </w:r>
      <w:r>
        <w:rPr>
          <w:rStyle w:val="CitationChar"/>
        </w:rPr>
        <w:instrText xml:space="preserve"> ADDIN EN.CITE &lt;EndNote&gt;&lt;Cite&gt;&lt;Author&gt;Wu&lt;/Author&gt;&lt;Year&gt;2002&lt;/Year&gt;&lt;RecNum&gt;1943&lt;/RecNum&gt;&lt;DisplayText&gt;[20]&lt;/DisplayText&gt;&lt;record&gt;&lt;rec-number&gt;1943&lt;/rec-number&gt;&lt;foreign-keys&gt;&lt;key app="EN" db-id="vzxx99s5yztat2ef5dtx5tw9tv9zzzzr2vzs"&gt;1943&lt;/key&gt;&lt;/foreign-keys&gt;&lt;ref-type name="Journal Article"&gt;17&lt;/ref-type&gt;&lt;contributors&gt;&lt;authors&gt;&lt;author&gt;Wu, Ge&lt;/author&gt;&lt;author&gt;Siegler, Sorin&lt;/author&gt;&lt;author&gt;Allard, Paul&lt;/author&gt;&lt;author&gt;Kirtley, Chris&lt;/author&gt;&lt;author&gt;Leardini, Alberto&lt;/author&gt;&lt;author&gt;Rosenbaum, Dieter&lt;/author&gt;&lt;author&gt;Whittle, Mike&lt;/author&gt;&lt;author&gt;D D’Lima, Darryl&lt;/author&gt;&lt;author&gt;Cristofolini, Luca&lt;/author&gt;&lt;author&gt;Witte, Hartmut&lt;/author&gt;&lt;/authors&gt;&lt;/contributors&gt;&lt;titles&gt;&lt;title&gt;ISB recommendation on definitions of joint coordinate system of various joints for the reporting of human joint motion—part I: ankle, hip, and spine&lt;/title&gt;&lt;secondary-title&gt;Journal of biomechanics&lt;/secondary-title&gt;&lt;/titles&gt;&lt;periodical&gt;&lt;full-title&gt;Journal of biomechanics&lt;/full-title&gt;&lt;/periodical&gt;&lt;pages&gt;543-548&lt;/pages&gt;&lt;volume&gt;35&lt;/volume&gt;&lt;number&gt;4&lt;/number&gt;&lt;dates&gt;&lt;year&gt;2002&lt;/year&gt;&lt;/dates&gt;&lt;isbn&gt;0021-9290&lt;/isbn&gt;&lt;urls&gt;&lt;/urls&gt;&lt;/record&gt;&lt;/Cite&gt;&lt;/EndNote&gt;</w:instrText>
      </w:r>
      <w:r w:rsidRPr="00B628E2">
        <w:rPr>
          <w:rStyle w:val="CitationChar"/>
        </w:rPr>
        <w:fldChar w:fldCharType="separate"/>
      </w:r>
      <w:r>
        <w:rPr>
          <w:rStyle w:val="CitationChar"/>
        </w:rPr>
        <w:t>[</w:t>
      </w:r>
      <w:hyperlink w:anchor="_ENREF_20" w:tooltip="Wu, 2002 #1943" w:history="1">
        <w:r w:rsidR="002356FE">
          <w:rPr>
            <w:rStyle w:val="CitationChar"/>
          </w:rPr>
          <w:t>20</w:t>
        </w:r>
      </w:hyperlink>
      <w:r>
        <w:rPr>
          <w:rStyle w:val="CitationChar"/>
        </w:rPr>
        <w:t>]</w:t>
      </w:r>
      <w:r w:rsidRPr="00B628E2">
        <w:rPr>
          <w:rStyle w:val="CitationChar"/>
        </w:rPr>
        <w:fldChar w:fldCharType="end"/>
      </w:r>
      <w:r>
        <w:rPr>
          <w:rFonts w:eastAsia="Calibri" w:cstheme="majorBidi"/>
          <w:szCs w:val="24"/>
          <w:u w:color="000000" w:themeColor="text1"/>
          <w:lang w:val="en-US"/>
        </w:rPr>
        <w:t xml:space="preserve"> </w:t>
      </w:r>
      <w:r w:rsidRPr="00B628E2">
        <w:rPr>
          <w:rFonts w:eastAsia="Calibri" w:cstheme="majorBidi"/>
          <w:szCs w:val="24"/>
          <w:u w:color="000000" w:themeColor="text1"/>
          <w:lang w:val="en-US"/>
        </w:rPr>
        <w:t>were</w:t>
      </w:r>
      <w:r>
        <w:rPr>
          <w:rFonts w:eastAsia="Calibri" w:cstheme="majorBidi"/>
          <w:szCs w:val="24"/>
          <w:u w:color="000000" w:themeColor="text1"/>
          <w:lang w:val="en-US"/>
        </w:rPr>
        <w:t xml:space="preserve"> </w:t>
      </w:r>
      <w:r w:rsidRPr="00B628E2">
        <w:rPr>
          <w:rFonts w:eastAsia="Calibri" w:cstheme="majorBidi"/>
          <w:szCs w:val="24"/>
          <w:u w:color="000000" w:themeColor="text1"/>
          <w:lang w:val="en-US"/>
        </w:rPr>
        <w:t xml:space="preserve">applied. </w:t>
      </w:r>
      <w:r w:rsidRPr="0094776B">
        <w:rPr>
          <w:rFonts w:eastAsia="Calibri" w:cstheme="majorBidi"/>
          <w:szCs w:val="24"/>
          <w:u w:color="000000" w:themeColor="text1"/>
          <w:lang w:val="en-US"/>
        </w:rPr>
        <w:t xml:space="preserve">Participants were asked to walk at their self-selected normal walking speed under three trunk flexion conditions (with no restriction on the arm movements) </w:t>
      </w:r>
      <w:r w:rsidRPr="00695CD1">
        <w:rPr>
          <w:rStyle w:val="FigChar"/>
        </w:rPr>
        <w:t>(</w:t>
      </w:r>
      <w:r w:rsidRPr="00486949">
        <w:rPr>
          <w:rStyle w:val="FigChar"/>
        </w:rPr>
        <w:fldChar w:fldCharType="begin"/>
      </w:r>
      <w:r w:rsidRPr="00486949">
        <w:rPr>
          <w:rStyle w:val="FigChar"/>
        </w:rPr>
        <w:instrText xml:space="preserve"> REF _Ref504337753 \h </w:instrText>
      </w:r>
      <w:r>
        <w:rPr>
          <w:rStyle w:val="FigChar"/>
        </w:rPr>
        <w:instrText xml:space="preserve"> \* MERGEFORMAT </w:instrText>
      </w:r>
      <w:r w:rsidRPr="00486949">
        <w:rPr>
          <w:rStyle w:val="FigChar"/>
        </w:rPr>
      </w:r>
      <w:r w:rsidRPr="00486949">
        <w:rPr>
          <w:rStyle w:val="FigChar"/>
        </w:rPr>
        <w:fldChar w:fldCharType="separate"/>
      </w:r>
      <w:r w:rsidR="006F1297" w:rsidRPr="006F1297">
        <w:rPr>
          <w:rStyle w:val="FigChar"/>
        </w:rPr>
        <w:t>Fig. 1</w:t>
      </w:r>
      <w:r w:rsidRPr="00486949">
        <w:rPr>
          <w:rStyle w:val="FigChar"/>
        </w:rPr>
        <w:fldChar w:fldCharType="end"/>
      </w:r>
      <w:r>
        <w:rPr>
          <w:rStyle w:val="CrossReferenceChar"/>
          <w:color w:val="auto"/>
        </w:rPr>
        <w:t>B</w:t>
      </w:r>
      <w:r w:rsidRPr="00F06103">
        <w:rPr>
          <w:rStyle w:val="CrossReferenceChar"/>
          <w:color w:val="auto"/>
        </w:rPr>
        <w:t>)</w:t>
      </w:r>
      <w:r>
        <w:rPr>
          <w:rStyle w:val="CrossReferenceChar"/>
          <w:color w:val="auto"/>
        </w:rPr>
        <w:t xml:space="preserve"> </w:t>
      </w:r>
      <w:r w:rsidRPr="0094776B">
        <w:rPr>
          <w:rFonts w:eastAsia="Calibri" w:cstheme="majorBidi"/>
          <w:szCs w:val="24"/>
          <w:u w:color="000000" w:themeColor="text1"/>
          <w:lang w:val="en-US"/>
        </w:rPr>
        <w:t xml:space="preserve">including self-selected regular erect trunk alignment (RE), 30° (TF1) and 50° </w:t>
      </w:r>
      <w:r w:rsidRPr="0094776B">
        <w:rPr>
          <w:rFonts w:eastAsia="Calibri" w:cstheme="majorBidi"/>
          <w:color w:val="000000"/>
          <w:szCs w:val="24"/>
          <w:u w:color="000000" w:themeColor="text1"/>
          <w:lang w:val="en-US"/>
        </w:rPr>
        <w:t>(</w:t>
      </w:r>
      <w:r w:rsidRPr="0094776B">
        <w:rPr>
          <w:rFonts w:eastAsia="Calibri" w:cstheme="majorBidi"/>
          <w:szCs w:val="24"/>
          <w:u w:color="000000" w:themeColor="text1"/>
          <w:lang w:val="en-US"/>
        </w:rPr>
        <w:t>TF2</w:t>
      </w:r>
      <w:r w:rsidRPr="0094776B">
        <w:rPr>
          <w:rFonts w:eastAsia="Calibri" w:cstheme="majorBidi"/>
          <w:color w:val="000000"/>
          <w:szCs w:val="24"/>
          <w:u w:color="000000" w:themeColor="text1"/>
          <w:lang w:val="en-US"/>
        </w:rPr>
        <w:t>)</w:t>
      </w:r>
      <w:r w:rsidRPr="0094776B">
        <w:rPr>
          <w:rFonts w:eastAsia="Calibri" w:cstheme="majorBidi"/>
          <w:szCs w:val="24"/>
          <w:u w:color="000000" w:themeColor="text1"/>
          <w:lang w:val="en-US"/>
        </w:rPr>
        <w:t xml:space="preserve"> across two experimental ground conditions involving a level walkway and a walkway with a 10 cm drop</w:t>
      </w:r>
      <w:r>
        <w:rPr>
          <w:rFonts w:eastAsia="Calibri" w:cstheme="majorBidi"/>
          <w:szCs w:val="24"/>
          <w:u w:color="000000" w:themeColor="text1"/>
          <w:lang w:val="en-US"/>
        </w:rPr>
        <w:t xml:space="preserve"> (</w:t>
      </w:r>
      <w:r w:rsidRPr="00486949">
        <w:rPr>
          <w:rStyle w:val="FigChar"/>
        </w:rPr>
        <w:fldChar w:fldCharType="begin"/>
      </w:r>
      <w:r w:rsidRPr="00486949">
        <w:rPr>
          <w:rStyle w:val="FigChar"/>
        </w:rPr>
        <w:instrText xml:space="preserve"> REF _Ref504337753 \h </w:instrText>
      </w:r>
      <w:r>
        <w:rPr>
          <w:rStyle w:val="FigChar"/>
        </w:rPr>
        <w:instrText xml:space="preserve"> \* MERGEFORMAT </w:instrText>
      </w:r>
      <w:r w:rsidRPr="00486949">
        <w:rPr>
          <w:rStyle w:val="FigChar"/>
        </w:rPr>
      </w:r>
      <w:r w:rsidRPr="00486949">
        <w:rPr>
          <w:rStyle w:val="FigChar"/>
        </w:rPr>
        <w:fldChar w:fldCharType="separate"/>
      </w:r>
      <w:r w:rsidR="006F1297" w:rsidRPr="006F1297">
        <w:rPr>
          <w:rStyle w:val="FigChar"/>
        </w:rPr>
        <w:t>Fig. 1</w:t>
      </w:r>
      <w:r w:rsidRPr="00486949">
        <w:rPr>
          <w:rStyle w:val="FigChar"/>
        </w:rPr>
        <w:fldChar w:fldCharType="end"/>
      </w:r>
      <w:r w:rsidRPr="00F06103">
        <w:rPr>
          <w:rStyle w:val="CrossReferenceChar"/>
          <w:color w:val="auto"/>
        </w:rPr>
        <w:t>A)</w:t>
      </w:r>
      <w:r w:rsidRPr="0094776B">
        <w:rPr>
          <w:rFonts w:eastAsia="Calibri" w:cstheme="majorBidi"/>
          <w:color w:val="000000"/>
          <w:szCs w:val="24"/>
          <w:u w:color="000000" w:themeColor="text1"/>
          <w:lang w:val="en-US"/>
        </w:rPr>
        <w:t>.</w:t>
      </w:r>
      <w:r w:rsidRPr="0094776B">
        <w:rPr>
          <w:rFonts w:eastAsia="Calibri" w:cstheme="majorBidi"/>
          <w:szCs w:val="24"/>
          <w:u w:color="000000" w:themeColor="text1"/>
          <w:lang w:val="en-US"/>
        </w:rPr>
        <w:t xml:space="preserve"> One height-variable force plate at the site of the second </w:t>
      </w:r>
      <w:r>
        <w:rPr>
          <w:rFonts w:eastAsia="Calibri" w:cstheme="majorBidi"/>
          <w:szCs w:val="24"/>
          <w:u w:color="000000" w:themeColor="text1"/>
          <w:lang w:val="en-US"/>
        </w:rPr>
        <w:t>contact</w:t>
      </w:r>
      <w:r w:rsidRPr="0094776B">
        <w:rPr>
          <w:rFonts w:eastAsia="Calibri" w:cstheme="majorBidi"/>
          <w:szCs w:val="24"/>
          <w:u w:color="000000" w:themeColor="text1"/>
          <w:lang w:val="en-US"/>
        </w:rPr>
        <w:t xml:space="preserve"> and two ground-level force plates at the site of the first and third contacts were set</w:t>
      </w:r>
      <w:r w:rsidRPr="0094776B">
        <w:rPr>
          <w:rFonts w:eastAsia="Calibri" w:cstheme="majorBidi"/>
          <w:color w:val="000000"/>
          <w:szCs w:val="24"/>
          <w:u w:color="000000" w:themeColor="text1"/>
          <w:lang w:val="en-US"/>
        </w:rPr>
        <w:t xml:space="preserve">. </w:t>
      </w:r>
      <w:r w:rsidRPr="0094776B">
        <w:rPr>
          <w:rFonts w:eastAsia="Calibri" w:cstheme="majorBidi"/>
          <w:szCs w:val="24"/>
          <w:u w:color="000000" w:themeColor="text1"/>
          <w:lang w:val="en-US"/>
        </w:rPr>
        <w:t>After walking on the unperturbed uniform track, the variable</w:t>
      </w:r>
      <w:r w:rsidRPr="0094776B">
        <w:rPr>
          <w:rFonts w:eastAsia="Calibri" w:cstheme="majorBidi"/>
          <w:szCs w:val="24"/>
          <w:u w:color="000000" w:themeColor="text1"/>
          <w:lang w:val="en-US"/>
        </w:rPr>
        <w:noBreakHyphen/>
        <w:t>height force plate was lowered by 10 cm and participants walked along the uneven walkway</w:t>
      </w:r>
      <w:r>
        <w:rPr>
          <w:rFonts w:eastAsia="Calibri" w:cstheme="majorBidi"/>
          <w:szCs w:val="24"/>
          <w:u w:color="000000" w:themeColor="text1"/>
          <w:lang w:val="en-US"/>
        </w:rPr>
        <w:t xml:space="preserve"> (</w:t>
      </w:r>
      <w:r w:rsidRPr="00486949">
        <w:rPr>
          <w:rStyle w:val="FigChar"/>
        </w:rPr>
        <w:fldChar w:fldCharType="begin"/>
      </w:r>
      <w:r w:rsidRPr="00486949">
        <w:rPr>
          <w:rStyle w:val="FigChar"/>
        </w:rPr>
        <w:instrText xml:space="preserve"> REF _Ref504337753 \h </w:instrText>
      </w:r>
      <w:r>
        <w:rPr>
          <w:rStyle w:val="FigChar"/>
        </w:rPr>
        <w:instrText xml:space="preserve"> \* MERGEFORMAT </w:instrText>
      </w:r>
      <w:r w:rsidRPr="00486949">
        <w:rPr>
          <w:rStyle w:val="FigChar"/>
        </w:rPr>
      </w:r>
      <w:r w:rsidRPr="00486949">
        <w:rPr>
          <w:rStyle w:val="FigChar"/>
        </w:rPr>
        <w:fldChar w:fldCharType="separate"/>
      </w:r>
      <w:r w:rsidR="006F1297" w:rsidRPr="006F1297">
        <w:rPr>
          <w:rStyle w:val="FigChar"/>
        </w:rPr>
        <w:t>Fig. 1</w:t>
      </w:r>
      <w:r w:rsidRPr="00486949">
        <w:rPr>
          <w:rStyle w:val="FigChar"/>
        </w:rPr>
        <w:fldChar w:fldCharType="end"/>
      </w:r>
      <w:r w:rsidRPr="00F06103">
        <w:rPr>
          <w:rStyle w:val="CrossReferenceChar"/>
          <w:color w:val="auto"/>
        </w:rPr>
        <w:t>A)</w:t>
      </w:r>
      <w:r w:rsidRPr="0094776B">
        <w:rPr>
          <w:rFonts w:eastAsia="Calibri" w:cstheme="majorBidi"/>
          <w:szCs w:val="24"/>
          <w:u w:color="000000" w:themeColor="text1"/>
          <w:lang w:val="en-US"/>
        </w:rPr>
        <w:t xml:space="preserve">. </w:t>
      </w:r>
      <w:r w:rsidRPr="0094776B">
        <w:rPr>
          <w:rFonts w:eastAsia="Calibri" w:cstheme="majorBidi"/>
          <w:color w:val="000000"/>
          <w:szCs w:val="24"/>
          <w:u w:color="000000" w:themeColor="text1"/>
          <w:lang w:val="en-US"/>
        </w:rPr>
        <w:t>T</w:t>
      </w:r>
      <w:r>
        <w:rPr>
          <w:rFonts w:eastAsia="Calibri" w:cstheme="majorBidi"/>
          <w:color w:val="000000"/>
          <w:szCs w:val="24"/>
          <w:u w:color="000000" w:themeColor="text1"/>
          <w:lang w:val="en-US"/>
        </w:rPr>
        <w:t>he t</w:t>
      </w:r>
      <w:r w:rsidRPr="0094776B">
        <w:rPr>
          <w:rFonts w:eastAsia="Calibri" w:cstheme="majorBidi"/>
          <w:color w:val="000000"/>
          <w:szCs w:val="24"/>
          <w:u w:color="000000" w:themeColor="text1"/>
          <w:lang w:val="en-US"/>
        </w:rPr>
        <w:t>runk</w:t>
      </w:r>
      <w:r>
        <w:rPr>
          <w:rFonts w:eastAsia="Calibri" w:cstheme="majorBidi"/>
          <w:color w:val="000000"/>
          <w:szCs w:val="24"/>
          <w:u w:color="000000" w:themeColor="text1"/>
          <w:lang w:val="en-US"/>
        </w:rPr>
        <w:t>-f</w:t>
      </w:r>
      <w:r w:rsidRPr="0094776B">
        <w:rPr>
          <w:rFonts w:eastAsia="Calibri" w:cstheme="majorBidi"/>
          <w:color w:val="000000"/>
          <w:szCs w:val="24"/>
          <w:u w:color="000000" w:themeColor="text1"/>
          <w:lang w:val="en-US"/>
        </w:rPr>
        <w:t xml:space="preserve">lexion was achieved by bending from the hips, which allows the most consistent trunk posture among participants </w:t>
      </w:r>
      <w:r w:rsidRPr="00C66902">
        <w:rPr>
          <w:rStyle w:val="CitationChar"/>
        </w:rPr>
        <w:fldChar w:fldCharType="begin">
          <w:fldData xml:space="preserve">PEVuZE5vdGU+PENpdGU+PEF1dGhvcj5BbWluaWFnaGRhbTwvQXV0aG9yPjxZZWFyPjIwMTc8L1ll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</w:fldData>
        </w:fldChar>
      </w:r>
      <w:r w:rsidRPr="00C66902">
        <w:rPr>
          <w:rStyle w:val="CitationChar"/>
        </w:rPr>
        <w:instrText xml:space="preserve"> ADDIN EN.CITE </w:instrText>
      </w:r>
      <w:r w:rsidRPr="00C66902">
        <w:rPr>
          <w:rStyle w:val="CitationChar"/>
        </w:rPr>
        <w:fldChar w:fldCharType="begin">
          <w:fldData xml:space="preserve">PEVuZE5vdGU+PENpdGU+PEF1dGhvcj5BbWluaWFnaGRhbTwvQXV0aG9yPjxZZWFyPjIwMTc8L1ll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</w:fldData>
        </w:fldChar>
      </w:r>
      <w:r w:rsidRPr="00C66902">
        <w:rPr>
          <w:rStyle w:val="CitationChar"/>
        </w:rPr>
        <w:instrText xml:space="preserve"> ADDIN EN.CITE.DATA </w:instrText>
      </w:r>
      <w:r w:rsidRPr="00C66902">
        <w:rPr>
          <w:rStyle w:val="CitationChar"/>
        </w:rPr>
      </w:r>
      <w:r w:rsidRPr="00C66902">
        <w:rPr>
          <w:rStyle w:val="CitationChar"/>
        </w:rPr>
        <w:fldChar w:fldCharType="end"/>
      </w:r>
      <w:r w:rsidRPr="00C66902">
        <w:rPr>
          <w:rStyle w:val="CitationChar"/>
        </w:rPr>
      </w:r>
      <w:r w:rsidRPr="00C66902">
        <w:rPr>
          <w:rStyle w:val="CitationChar"/>
        </w:rPr>
        <w:fldChar w:fldCharType="separate"/>
      </w:r>
      <w:r w:rsidRPr="00C66902">
        <w:rPr>
          <w:rStyle w:val="CitationChar"/>
        </w:rPr>
        <w:t>[</w:t>
      </w:r>
      <w:hyperlink w:anchor="_ENREF_15" w:tooltip="Aminiaghdam, 2017 #1558" w:history="1">
        <w:r w:rsidR="002356FE" w:rsidRPr="00C66902">
          <w:rPr>
            <w:rStyle w:val="CitationChar"/>
          </w:rPr>
          <w:t>15</w:t>
        </w:r>
      </w:hyperlink>
      <w:r w:rsidRPr="00C66902">
        <w:rPr>
          <w:rStyle w:val="CitationChar"/>
        </w:rPr>
        <w:t xml:space="preserve">, </w:t>
      </w:r>
      <w:hyperlink w:anchor="_ENREF_17" w:tooltip="Saha, 2008 #402" w:history="1">
        <w:r w:rsidR="002356FE" w:rsidRPr="00C66902">
          <w:rPr>
            <w:rStyle w:val="CitationChar"/>
          </w:rPr>
          <w:t>17</w:t>
        </w:r>
      </w:hyperlink>
      <w:r w:rsidRPr="00C66902">
        <w:rPr>
          <w:rStyle w:val="CitationChar"/>
        </w:rPr>
        <w:t>]</w:t>
      </w:r>
      <w:r w:rsidRPr="00C66902">
        <w:rPr>
          <w:rStyle w:val="CitationChar"/>
        </w:rPr>
        <w:fldChar w:fldCharType="end"/>
      </w:r>
      <w:r w:rsidRPr="0094776B">
        <w:rPr>
          <w:rFonts w:eastAsia="Calibri" w:cstheme="majorBidi"/>
          <w:color w:val="000000"/>
          <w:szCs w:val="24"/>
          <w:u w:color="000000" w:themeColor="text1"/>
          <w:lang w:val="en-US"/>
        </w:rPr>
        <w:t>. T</w:t>
      </w:r>
      <w:r>
        <w:rPr>
          <w:rFonts w:eastAsia="Calibri" w:cstheme="majorBidi"/>
          <w:color w:val="000000"/>
          <w:szCs w:val="24"/>
          <w:u w:color="000000" w:themeColor="text1"/>
          <w:lang w:val="en-US"/>
        </w:rPr>
        <w:t>he t</w:t>
      </w:r>
      <w:r w:rsidRPr="0094776B">
        <w:rPr>
          <w:rFonts w:eastAsia="Calibri" w:cstheme="majorBidi"/>
          <w:color w:val="000000"/>
          <w:szCs w:val="24"/>
          <w:u w:color="000000" w:themeColor="text1"/>
          <w:lang w:val="en-US"/>
        </w:rPr>
        <w:t xml:space="preserve">runk angle was defined by the angle sustained by the line connecting the midpoint between the L5–S1 junction (L5) and the seventh cervical spinous process (C7) with respect to the vertical axis of the lab coordinate system </w:t>
      </w:r>
      <w:r w:rsidRPr="0077564E">
        <w:rPr>
          <w:rStyle w:val="CitationChar"/>
        </w:rPr>
        <w:fldChar w:fldCharType="begin">
          <w:fldData xml:space="preserve">PEVuZE5vdGU+PENpdGU+PEF1dGhvcj5BbWluaWFnaGRhbTwvQXV0aG9yPjxZZWFyPjIwMTc8L1ll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</w:fldData>
        </w:fldChar>
      </w:r>
      <w:r>
        <w:rPr>
          <w:rStyle w:val="CitationChar"/>
        </w:rPr>
        <w:instrText xml:space="preserve"> ADDIN EN.CITE </w:instrText>
      </w:r>
      <w:r>
        <w:rPr>
          <w:rStyle w:val="CitationChar"/>
        </w:rPr>
        <w:fldChar w:fldCharType="begin">
          <w:fldData xml:space="preserve">PEVuZE5vdGU+PENpdGU+PEF1dGhvcj5BbWluaWFnaGRhbTwvQXV0aG9yPjxZZWFyPjIwMTc8L1ll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</w:fldData>
        </w:fldChar>
      </w:r>
      <w:r>
        <w:rPr>
          <w:rStyle w:val="CitationChar"/>
        </w:rPr>
        <w:instrText xml:space="preserve"> ADDIN EN.CITE.DATA </w:instrText>
      </w:r>
      <w:r>
        <w:rPr>
          <w:rStyle w:val="CitationChar"/>
        </w:rPr>
      </w:r>
      <w:r>
        <w:rPr>
          <w:rStyle w:val="CitationChar"/>
        </w:rPr>
        <w:fldChar w:fldCharType="end"/>
      </w:r>
      <w:r w:rsidRPr="0077564E">
        <w:rPr>
          <w:rStyle w:val="CitationChar"/>
        </w:rPr>
      </w:r>
      <w:r w:rsidRPr="0077564E">
        <w:rPr>
          <w:rStyle w:val="CitationChar"/>
        </w:rPr>
        <w:fldChar w:fldCharType="separate"/>
      </w:r>
      <w:r>
        <w:rPr>
          <w:rStyle w:val="CitationChar"/>
        </w:rPr>
        <w:t>[</w:t>
      </w:r>
      <w:hyperlink w:anchor="_ENREF_15" w:tooltip="Aminiaghdam, 2017 #1558" w:history="1">
        <w:r w:rsidR="002356FE">
          <w:rPr>
            <w:rStyle w:val="CitationChar"/>
          </w:rPr>
          <w:t>15</w:t>
        </w:r>
      </w:hyperlink>
      <w:r>
        <w:rPr>
          <w:rStyle w:val="CitationChar"/>
        </w:rPr>
        <w:t xml:space="preserve">, </w:t>
      </w:r>
      <w:hyperlink w:anchor="_ENREF_21" w:tooltip="Muller, 2014 #80" w:history="1">
        <w:r w:rsidR="002356FE">
          <w:rPr>
            <w:rStyle w:val="CitationChar"/>
          </w:rPr>
          <w:t>21</w:t>
        </w:r>
      </w:hyperlink>
      <w:r>
        <w:rPr>
          <w:rStyle w:val="CitationChar"/>
        </w:rPr>
        <w:t>]</w:t>
      </w:r>
      <w:r w:rsidRPr="0077564E">
        <w:rPr>
          <w:rStyle w:val="CitationChar"/>
        </w:rPr>
        <w:fldChar w:fldCharType="end"/>
      </w:r>
      <w:r w:rsidRPr="0094776B">
        <w:rPr>
          <w:rFonts w:eastAsia="Calibri" w:cstheme="majorBidi"/>
          <w:szCs w:val="24"/>
          <w:u w:color="000000" w:themeColor="text1"/>
          <w:lang w:val="en-US"/>
        </w:rPr>
        <w:t>. T</w:t>
      </w:r>
      <w:r>
        <w:rPr>
          <w:rFonts w:eastAsia="Calibri" w:cstheme="majorBidi"/>
          <w:szCs w:val="24"/>
          <w:u w:color="000000" w:themeColor="text1"/>
          <w:lang w:val="en-US"/>
        </w:rPr>
        <w:t>he t</w:t>
      </w:r>
      <w:r w:rsidRPr="0094776B">
        <w:rPr>
          <w:rFonts w:eastAsia="Calibri" w:cstheme="majorBidi"/>
          <w:szCs w:val="24"/>
          <w:u w:color="000000" w:themeColor="text1"/>
          <w:lang w:val="en-US"/>
        </w:rPr>
        <w:t xml:space="preserve">runk angles were compared visually with adjustable-height cardboard templates by a second examiner prior to performing of each trial and during gait along the walkway for TF1 and TF2. The templates, drawn with angles displaying target trunk flexion angles TF1 and TF2, were hung on a wall parallel to the walkway: one at the beginning and </w:t>
      </w:r>
      <w:r w:rsidRPr="0094776B">
        <w:rPr>
          <w:rFonts w:eastAsia="Calibri" w:cstheme="majorBidi"/>
          <w:szCs w:val="24"/>
          <w:u w:color="000000" w:themeColor="text1"/>
          <w:lang w:val="en-US"/>
        </w:rPr>
        <w:lastRenderedPageBreak/>
        <w:t>the other one in the middle of walkway</w:t>
      </w:r>
      <w:r w:rsidRPr="0094776B" w:rsidDel="00E165CB">
        <w:rPr>
          <w:rFonts w:eastAsia="Calibri" w:cstheme="majorBidi"/>
          <w:szCs w:val="24"/>
          <w:u w:color="000000" w:themeColor="text1"/>
          <w:lang w:val="en-US"/>
        </w:rPr>
        <w:t xml:space="preserve"> </w:t>
      </w:r>
      <w:r w:rsidRPr="00C66902">
        <w:rPr>
          <w:rStyle w:val="CitationChar"/>
        </w:rPr>
        <w:fldChar w:fldCharType="begin"/>
      </w:r>
      <w:r w:rsidRPr="00C66902">
        <w:rPr>
          <w:rStyle w:val="CitationChar"/>
        </w:rPr>
        <w:instrText xml:space="preserve"> ADDIN EN.CITE &lt;EndNote&gt;&lt;Cite&gt;&lt;Author&gt;Aminiaghdam&lt;/Author&gt;&lt;Year&gt;2017&lt;/Year&gt;&lt;RecNum&gt;1558&lt;/RecNum&gt;&lt;DisplayText&gt;[15]&lt;/DisplayText&gt;&lt;record&gt;&lt;rec-number&gt;1558&lt;/rec-number&gt;&lt;foreign-keys&gt;&lt;key app="EN" db-id="vzxx99s5yztat2ef5dtx5tw9tv9zzzzr2vzs"&gt;1558&lt;/key&gt;&lt;/foreign-keys&gt;&lt;ref-type name="Journal Article"&gt;17&lt;/ref-type&gt;&lt;contributors&gt;&lt;authors&gt;&lt;author&gt;Aminiaghdam, S.&lt;/author&gt;&lt;author&gt;Rode, C.&lt;/author&gt;&lt;author&gt;Muller, R.&lt;/author&gt;&lt;author&gt;Blickhan, R.&lt;/author&gt;&lt;/authors&gt;&lt;/contributors&gt;&lt;auth-address&gt;Department of Motion Science, Institute of Sport Sciences, Friedrich Schiller University Jena, Seidelstrasse 20, Jena 07740, Germany soran.aminiaghdam@uni-jena.de.&amp;#xD;Department of Motion Science, Institute of Sport Sciences, Friedrich Schiller University Jena, Seidelstrasse 20, Jena 07740, Germany.&lt;/auth-address&gt;&lt;titles&gt;&lt;title&gt;Increasing trunk flexion transforms human leg function into that of birds despite different leg morphology&lt;/title&gt;&lt;secondary-title&gt;J Exp Biol&lt;/secondary-title&gt;&lt;/titles&gt;&lt;periodical&gt;&lt;full-title&gt;J Exp Biol&lt;/full-title&gt;&lt;/periodical&gt;&lt;pages&gt;478-486&lt;/pages&gt;&lt;volume&gt;220&lt;/volume&gt;&lt;number&gt;Pt 3&lt;/number&gt;&lt;edition&gt;2016/11/27&lt;/edition&gt;&lt;dates&gt;&lt;year&gt;2017&lt;/year&gt;&lt;pub-dates&gt;&lt;date&gt;Feb 01&lt;/date&gt;&lt;/pub-dates&gt;&lt;/dates&gt;&lt;isbn&gt;1477-9145 (Electronic)&amp;#xD;0022-0949 (Linking)&lt;/isbn&gt;&lt;accession-num&gt;27888201&lt;/accession-num&gt;&lt;urls&gt;&lt;related-urls&gt;&lt;url&gt;http://www.ncbi.nlm.nih.gov/pubmed/27888201&lt;/url&gt;&lt;/related-urls&gt;&lt;/urls&gt;&lt;electronic-resource-num&gt;10.1242/jeb.148312&amp;#xD;jeb.148312 [pii]&lt;/electronic-resource-num&gt;&lt;language&gt;eng&lt;/language&gt;&lt;/record&gt;&lt;/Cite&gt;&lt;/EndNote&gt;</w:instrText>
      </w:r>
      <w:r w:rsidRPr="00C66902">
        <w:rPr>
          <w:rStyle w:val="CitationChar"/>
        </w:rPr>
        <w:fldChar w:fldCharType="separate"/>
      </w:r>
      <w:r w:rsidRPr="00C66902">
        <w:rPr>
          <w:rStyle w:val="CitationChar"/>
        </w:rPr>
        <w:t>[</w:t>
      </w:r>
      <w:hyperlink w:anchor="_ENREF_15" w:tooltip="Aminiaghdam, 2017 #1558" w:history="1">
        <w:r w:rsidR="002356FE" w:rsidRPr="00C66902">
          <w:rPr>
            <w:rStyle w:val="CitationChar"/>
          </w:rPr>
          <w:t>15</w:t>
        </w:r>
      </w:hyperlink>
      <w:r w:rsidRPr="00C66902">
        <w:rPr>
          <w:rStyle w:val="CitationChar"/>
        </w:rPr>
        <w:t>]</w:t>
      </w:r>
      <w:r w:rsidRPr="00C66902">
        <w:rPr>
          <w:rStyle w:val="CitationChar"/>
        </w:rPr>
        <w:fldChar w:fldCharType="end"/>
      </w:r>
      <w:r w:rsidRPr="0094776B">
        <w:rPr>
          <w:rFonts w:eastAsia="Calibri" w:cstheme="majorBidi"/>
          <w:szCs w:val="24"/>
          <w:u w:color="000000" w:themeColor="text1"/>
          <w:lang w:val="en-US"/>
        </w:rPr>
        <w:t>. Practice trials were permitted to allow participants to accommodate to the locomotion conditions and secure step onto the force plates. The participants accomplished eight trials per condition in which each foot stepped on a single force plate.</w:t>
      </w:r>
    </w:p>
    <w:p w:rsidR="0077564E" w:rsidRPr="0094776B" w:rsidRDefault="0077564E" w:rsidP="0077564E">
      <w:pPr>
        <w:pStyle w:val="Heading2"/>
        <w:spacing w:after="240"/>
        <w:rPr>
          <w:u w:color="000000" w:themeColor="text1"/>
          <w:lang w:val="en-US"/>
        </w:rPr>
      </w:pPr>
      <w:r w:rsidRPr="0094776B">
        <w:rPr>
          <w:u w:color="000000" w:themeColor="text1"/>
          <w:lang w:val="en-US"/>
        </w:rPr>
        <w:t xml:space="preserve">Data analysis and statistics </w:t>
      </w:r>
    </w:p>
    <w:p w:rsidR="0077564E" w:rsidRPr="0094776B" w:rsidRDefault="0077564E" w:rsidP="0077564E">
      <w:pPr>
        <w:suppressAutoHyphens/>
        <w:autoSpaceDN w:val="0"/>
        <w:spacing w:line="360" w:lineRule="auto"/>
        <w:jc w:val="both"/>
        <w:textAlignment w:val="baseline"/>
        <w:rPr>
          <w:rFonts w:cstheme="majorBidi"/>
          <w:szCs w:val="24"/>
          <w:u w:color="000000" w:themeColor="text1"/>
          <w:lang w:val="en-US"/>
        </w:rPr>
      </w:pPr>
      <w:r w:rsidRPr="0094776B">
        <w:rPr>
          <w:rFonts w:cstheme="majorBidi"/>
        </w:rPr>
        <w:t>The STPG are listed as follows: velocity; cadence; stride length and duration; stance duration; single support; swing duration; leading step length, width and duration; trailing step length, width and duration. Spatial parameters were normalized to the leg length</w:t>
      </w:r>
      <w:r w:rsidRPr="0094776B">
        <w:rPr>
          <w:rFonts w:cstheme="majorBidi"/>
          <w:color w:val="auto"/>
          <w:sz w:val="19"/>
          <w:szCs w:val="19"/>
          <w:lang w:val="en-US"/>
        </w:rPr>
        <w:t xml:space="preserve"> </w:t>
      </w:r>
      <w:r w:rsidRPr="0094776B">
        <w:rPr>
          <w:rFonts w:cstheme="majorBidi"/>
          <w:lang w:val="en-US"/>
        </w:rPr>
        <w:t xml:space="preserve">connecting the greater trochanter marker to the lateral malleoli marker at the instant of touchdown </w:t>
      </w:r>
      <w:r w:rsidRPr="00C66902">
        <w:rPr>
          <w:rStyle w:val="CitationChar"/>
        </w:rPr>
        <w:fldChar w:fldCharType="begin"/>
      </w:r>
      <w:r w:rsidRPr="00C66902">
        <w:rPr>
          <w:rStyle w:val="CitationChar"/>
        </w:rPr>
        <w:instrText xml:space="preserve"> ADDIN EN.CITE &lt;EndNote&gt;&lt;Cite&gt;&lt;Author&gt;Aminiaghdam&lt;/Author&gt;&lt;Year&gt;2017&lt;/Year&gt;&lt;RecNum&gt;1558&lt;/RecNum&gt;&lt;DisplayText&gt;[15]&lt;/DisplayText&gt;&lt;record&gt;&lt;rec-number&gt;1558&lt;/rec-number&gt;&lt;foreign-keys&gt;&lt;key app="EN" db-id="vzxx99s5yztat2ef5dtx5tw9tv9zzzzr2vzs"&gt;1558&lt;/key&gt;&lt;/foreign-keys&gt;&lt;ref-type name="Journal Article"&gt;17&lt;/ref-type&gt;&lt;contributors&gt;&lt;authors&gt;&lt;author&gt;Aminiaghdam, S.&lt;/author&gt;&lt;author&gt;Rode, C.&lt;/author&gt;&lt;author&gt;Muller, R.&lt;/author&gt;&lt;author&gt;Blickhan, R.&lt;/author&gt;&lt;/authors&gt;&lt;/contributors&gt;&lt;auth-address&gt;Department of Motion Science, Institute of Sport Sciences, Friedrich Schiller University Jena, Seidelstrasse 20, Jena 07740, Germany soran.aminiaghdam@uni-jena.de.&amp;#xD;Department of Motion Science, Institute of Sport Sciences, Friedrich Schiller University Jena, Seidelstrasse 20, Jena 07740, Germany.&lt;/auth-address&gt;&lt;titles&gt;&lt;title&gt;Increasing trunk flexion transforms human leg function into that of birds despite different leg morphology&lt;/title&gt;&lt;secondary-title&gt;J Exp Biol&lt;/secondary-title&gt;&lt;/titles&gt;&lt;periodical&gt;&lt;full-title&gt;J Exp Biol&lt;/full-title&gt;&lt;/periodical&gt;&lt;pages&gt;478-486&lt;/pages&gt;&lt;volume&gt;220&lt;/volume&gt;&lt;number&gt;Pt 3&lt;/number&gt;&lt;edition&gt;2016/11/27&lt;/edition&gt;&lt;dates&gt;&lt;year&gt;2017&lt;/year&gt;&lt;pub-dates&gt;&lt;date&gt;Feb 01&lt;/date&gt;&lt;/pub-dates&gt;&lt;/dates&gt;&lt;isbn&gt;1477-9145 (Electronic)&amp;#xD;0022-0949 (Linking)&lt;/isbn&gt;&lt;accession-num&gt;27888201&lt;/accession-num&gt;&lt;urls&gt;&lt;related-urls&gt;&lt;url&gt;http://www.ncbi.nlm.nih.gov/pubmed/27888201&lt;/url&gt;&lt;/related-urls&gt;&lt;/urls&gt;&lt;electronic-resource-num&gt;10.1242/jeb.148312&amp;#xD;jeb.148312 [pii]&lt;/electronic-resource-num&gt;&lt;language&gt;eng&lt;/language&gt;&lt;/record&gt;&lt;/Cite&gt;&lt;/EndNote&gt;</w:instrText>
      </w:r>
      <w:r w:rsidRPr="00C66902">
        <w:rPr>
          <w:rStyle w:val="CitationChar"/>
        </w:rPr>
        <w:fldChar w:fldCharType="separate"/>
      </w:r>
      <w:r w:rsidRPr="00C66902">
        <w:rPr>
          <w:rStyle w:val="CitationChar"/>
        </w:rPr>
        <w:t>[</w:t>
      </w:r>
      <w:hyperlink w:anchor="_ENREF_15" w:tooltip="Aminiaghdam, 2017 #1558" w:history="1">
        <w:r w:rsidR="002356FE" w:rsidRPr="00C66902">
          <w:rPr>
            <w:rStyle w:val="CitationChar"/>
          </w:rPr>
          <w:t>15</w:t>
        </w:r>
      </w:hyperlink>
      <w:r w:rsidRPr="00C66902">
        <w:rPr>
          <w:rStyle w:val="CitationChar"/>
        </w:rPr>
        <w:t>]</w:t>
      </w:r>
      <w:r w:rsidRPr="00C66902">
        <w:rPr>
          <w:rStyle w:val="CitationChar"/>
        </w:rPr>
        <w:fldChar w:fldCharType="end"/>
      </w:r>
      <w:r w:rsidRPr="0094776B">
        <w:rPr>
          <w:rFonts w:cstheme="majorBidi"/>
          <w:lang w:val="en-US"/>
        </w:rPr>
        <w:t>.</w:t>
      </w:r>
      <w:r w:rsidRPr="0094776B">
        <w:rPr>
          <w:rFonts w:cstheme="majorBidi"/>
        </w:rPr>
        <w:t xml:space="preserve"> </w:t>
      </w:r>
      <w:r w:rsidRPr="00DB683B">
        <w:rPr>
          <w:rFonts w:cstheme="majorBidi"/>
          <w:color w:val="auto"/>
        </w:rPr>
        <w:t xml:space="preserve">Additionally, </w:t>
      </w:r>
      <w:r w:rsidRPr="00DB683B">
        <w:rPr>
          <w:rFonts w:cstheme="majorBidi"/>
          <w:color w:val="auto"/>
          <w:szCs w:val="24"/>
          <w:u w:color="000000" w:themeColor="text1"/>
          <w:lang w:val="en-US"/>
        </w:rPr>
        <w:t>the ensemble average lower limb joint peak flexion angle and range of motion (</w:t>
      </w:r>
      <w:proofErr w:type="spellStart"/>
      <w:r w:rsidRPr="00DB683B">
        <w:rPr>
          <w:rFonts w:cstheme="majorBidi"/>
          <w:color w:val="auto"/>
          <w:szCs w:val="24"/>
          <w:u w:color="000000" w:themeColor="text1"/>
          <w:lang w:val="en-US"/>
        </w:rPr>
        <w:t>RoM</w:t>
      </w:r>
      <w:proofErr w:type="spellEnd"/>
      <w:r w:rsidRPr="00DB683B">
        <w:rPr>
          <w:rFonts w:cstheme="majorBidi"/>
          <w:color w:val="auto"/>
          <w:szCs w:val="24"/>
          <w:u w:color="000000" w:themeColor="text1"/>
          <w:lang w:val="en-US"/>
        </w:rPr>
        <w:t>) in sagittal plane throughout the gait cycle across both even surface (ES) and uneven surface (US) were determined</w:t>
      </w:r>
      <w:r w:rsidRPr="00DB683B">
        <w:rPr>
          <w:rFonts w:eastAsia="Calibri" w:cstheme="majorBidi"/>
          <w:color w:val="auto"/>
          <w:szCs w:val="24"/>
          <w:u w:color="000000" w:themeColor="text1"/>
          <w:lang w:val="en-US"/>
        </w:rPr>
        <w:t>. For the gait kinetic parameters,</w:t>
      </w:r>
      <w:r w:rsidRPr="00DB683B">
        <w:rPr>
          <w:rFonts w:cstheme="majorBidi"/>
          <w:color w:val="auto"/>
          <w:szCs w:val="24"/>
          <w:lang w:val="en-GB"/>
        </w:rPr>
        <w:t xml:space="preserve"> the vertical GRF 1</w:t>
      </w:r>
      <w:r w:rsidRPr="00DB683B">
        <w:rPr>
          <w:rFonts w:cstheme="majorBidi"/>
          <w:color w:val="auto"/>
          <w:szCs w:val="24"/>
          <w:vertAlign w:val="superscript"/>
          <w:lang w:val="en-GB"/>
        </w:rPr>
        <w:t>st</w:t>
      </w:r>
      <w:r w:rsidRPr="00DB683B">
        <w:rPr>
          <w:rFonts w:cstheme="majorBidi"/>
          <w:color w:val="auto"/>
          <w:szCs w:val="24"/>
          <w:lang w:val="en-GB"/>
        </w:rPr>
        <w:t xml:space="preserve"> peak (VGRF 1</w:t>
      </w:r>
      <w:r w:rsidRPr="00DB683B">
        <w:rPr>
          <w:rFonts w:cstheme="majorBidi"/>
          <w:color w:val="auto"/>
          <w:szCs w:val="24"/>
          <w:vertAlign w:val="superscript"/>
          <w:lang w:val="en-GB"/>
        </w:rPr>
        <w:t>st</w:t>
      </w:r>
      <w:r w:rsidRPr="00DB683B">
        <w:rPr>
          <w:rFonts w:cstheme="majorBidi"/>
          <w:color w:val="auto"/>
          <w:szCs w:val="24"/>
          <w:lang w:val="en-GB"/>
        </w:rPr>
        <w:t xml:space="preserve"> peak), the vertical GRF 2</w:t>
      </w:r>
      <w:r w:rsidRPr="00DB683B">
        <w:rPr>
          <w:rFonts w:cstheme="majorBidi"/>
          <w:color w:val="auto"/>
          <w:szCs w:val="24"/>
          <w:vertAlign w:val="superscript"/>
          <w:lang w:val="en-GB"/>
        </w:rPr>
        <w:t>nd</w:t>
      </w:r>
      <w:r w:rsidRPr="00DB683B">
        <w:rPr>
          <w:rFonts w:cstheme="majorBidi"/>
          <w:color w:val="auto"/>
          <w:szCs w:val="24"/>
          <w:lang w:val="en-GB"/>
        </w:rPr>
        <w:t xml:space="preserve"> peak (VGRF 2</w:t>
      </w:r>
      <w:r w:rsidRPr="00DB683B">
        <w:rPr>
          <w:rFonts w:cstheme="majorBidi"/>
          <w:color w:val="auto"/>
          <w:szCs w:val="24"/>
          <w:vertAlign w:val="superscript"/>
          <w:lang w:val="en-GB"/>
        </w:rPr>
        <w:t>nd</w:t>
      </w:r>
      <w:r w:rsidRPr="00DB683B">
        <w:rPr>
          <w:rFonts w:cstheme="majorBidi"/>
          <w:color w:val="auto"/>
          <w:szCs w:val="24"/>
          <w:lang w:val="en-GB"/>
        </w:rPr>
        <w:t xml:space="preserve"> peak), loading rate and unloading rate – as the slope of vertical GRF between initial heel strike and VGRF 1</w:t>
      </w:r>
      <w:r w:rsidRPr="00DB683B">
        <w:rPr>
          <w:rFonts w:cstheme="majorBidi"/>
          <w:color w:val="auto"/>
          <w:szCs w:val="24"/>
          <w:vertAlign w:val="superscript"/>
          <w:lang w:val="en-GB"/>
        </w:rPr>
        <w:t>st</w:t>
      </w:r>
      <w:r w:rsidRPr="00DB683B">
        <w:rPr>
          <w:rFonts w:cstheme="majorBidi"/>
          <w:color w:val="auto"/>
          <w:szCs w:val="24"/>
          <w:lang w:val="en-GB"/>
        </w:rPr>
        <w:t xml:space="preserve"> peak and between the VGRF 2</w:t>
      </w:r>
      <w:r w:rsidRPr="00DB683B">
        <w:rPr>
          <w:rFonts w:cstheme="majorBidi"/>
          <w:color w:val="auto"/>
          <w:szCs w:val="24"/>
          <w:vertAlign w:val="superscript"/>
          <w:lang w:val="en-GB"/>
        </w:rPr>
        <w:t>nd</w:t>
      </w:r>
      <w:r w:rsidRPr="00DB683B">
        <w:rPr>
          <w:rFonts w:cstheme="majorBidi"/>
          <w:color w:val="auto"/>
          <w:szCs w:val="24"/>
          <w:lang w:val="en-GB"/>
        </w:rPr>
        <w:t xml:space="preserve"> peak and toe-off, respectively – were compared between postures and ground conditions. The </w:t>
      </w:r>
      <w:r w:rsidRPr="00DB683B">
        <w:rPr>
          <w:rFonts w:eastAsia="Calibri" w:cstheme="majorBidi"/>
          <w:color w:val="auto"/>
          <w:szCs w:val="24"/>
          <w:u w:color="000000" w:themeColor="text1"/>
          <w:lang w:val="en-US"/>
        </w:rPr>
        <w:t xml:space="preserve">kinetic parameters were </w:t>
      </w:r>
      <w:r w:rsidRPr="00DB683B">
        <w:rPr>
          <w:rFonts w:cstheme="majorBidi"/>
          <w:color w:val="auto"/>
          <w:szCs w:val="24"/>
          <w:lang w:val="en-GB"/>
        </w:rPr>
        <w:t>normalized</w:t>
      </w:r>
      <w:r w:rsidRPr="00DB683B">
        <w:rPr>
          <w:rFonts w:eastAsia="Calibri" w:cstheme="majorBidi"/>
          <w:color w:val="auto"/>
          <w:szCs w:val="24"/>
          <w:u w:color="000000" w:themeColor="text1"/>
          <w:lang w:val="en-US"/>
        </w:rPr>
        <w:t xml:space="preserve"> </w:t>
      </w:r>
      <w:r w:rsidRPr="00DB683B">
        <w:rPr>
          <w:rFonts w:cstheme="majorBidi"/>
          <w:color w:val="auto"/>
          <w:szCs w:val="24"/>
          <w:lang w:val="en-GB"/>
        </w:rPr>
        <w:t>to participants’ body weight (BW)</w:t>
      </w:r>
      <w:r w:rsidRPr="00DB683B">
        <w:rPr>
          <w:rFonts w:eastAsia="Calibri" w:cstheme="majorBidi"/>
          <w:color w:val="auto"/>
          <w:szCs w:val="24"/>
          <w:u w:color="000000" w:themeColor="text1"/>
          <w:lang w:val="en-US"/>
        </w:rPr>
        <w:t>. A</w:t>
      </w:r>
      <w:r w:rsidRPr="0094776B">
        <w:rPr>
          <w:rFonts w:eastAsia="Calibri" w:cstheme="majorBidi"/>
          <w:szCs w:val="24"/>
          <w:u w:color="000000" w:themeColor="text1"/>
          <w:lang w:val="en-US"/>
        </w:rPr>
        <w:t xml:space="preserve"> </w:t>
      </w:r>
      <w:r>
        <w:rPr>
          <w:rFonts w:cstheme="majorBidi"/>
          <w:color w:val="auto"/>
          <w:szCs w:val="24"/>
          <w:lang w:val="en-GB"/>
        </w:rPr>
        <w:t xml:space="preserve">vertical </w:t>
      </w:r>
      <w:r w:rsidRPr="0043241D">
        <w:rPr>
          <w:rFonts w:cstheme="majorBidi"/>
          <w:color w:val="auto"/>
          <w:szCs w:val="24"/>
          <w:lang w:val="en-GB"/>
        </w:rPr>
        <w:t xml:space="preserve">GRF </w:t>
      </w:r>
      <w:r w:rsidRPr="0094776B">
        <w:rPr>
          <w:rFonts w:eastAsia="Calibri" w:cstheme="majorBidi"/>
          <w:szCs w:val="24"/>
          <w:u w:color="000000" w:themeColor="text1"/>
          <w:lang w:val="en-US"/>
        </w:rPr>
        <w:t xml:space="preserve">threshold of 0.03 BW was used to determine the instants of touchdown and toe-off at each contact. </w:t>
      </w:r>
      <w:r w:rsidRPr="0094776B">
        <w:rPr>
          <w:rFonts w:cstheme="majorBidi"/>
          <w:szCs w:val="24"/>
          <w:u w:color="000000" w:themeColor="text1"/>
          <w:lang w:val="en-US"/>
        </w:rPr>
        <w:t xml:space="preserve">The raw coordinate data were filtered using a fourth-order low-pass, zero-lag Butterworth filter with 12 Hz cutoff frequency </w:t>
      </w:r>
      <w:r w:rsidRPr="00C66902">
        <w:rPr>
          <w:rStyle w:val="CitationChar"/>
        </w:rPr>
        <w:fldChar w:fldCharType="begin"/>
      </w:r>
      <w:r w:rsidRPr="00C66902">
        <w:rPr>
          <w:rStyle w:val="CitationChar"/>
        </w:rPr>
        <w:instrText xml:space="preserve"> ADDIN EN.CITE &lt;EndNote&gt;&lt;Cite&gt;&lt;Author&gt;Aminiaghdam&lt;/Author&gt;&lt;Year&gt;2017&lt;/Year&gt;&lt;RecNum&gt;1558&lt;/RecNum&gt;&lt;DisplayText&gt;[15]&lt;/DisplayText&gt;&lt;record&gt;&lt;rec-number&gt;1558&lt;/rec-number&gt;&lt;foreign-keys&gt;&lt;key app="EN" db-id="vzxx99s5yztat2ef5dtx5tw9tv9zzzzr2vzs"&gt;1558&lt;/key&gt;&lt;/foreign-keys&gt;&lt;ref-type name="Journal Article"&gt;17&lt;/ref-type&gt;&lt;contributors&gt;&lt;authors&gt;&lt;author&gt;Aminiaghdam, S.&lt;/author&gt;&lt;author&gt;Rode, C.&lt;/author&gt;&lt;author&gt;Muller, R.&lt;/author&gt;&lt;author&gt;Blickhan, R.&lt;/author&gt;&lt;/authors&gt;&lt;/contributors&gt;&lt;auth-address&gt;Department of Motion Science, Institute of Sport Sciences, Friedrich Schiller University Jena, Seidelstrasse 20, Jena 07740, Germany soran.aminiaghdam@uni-jena.de.&amp;#xD;Department of Motion Science, Institute of Sport Sciences, Friedrich Schiller University Jena, Seidelstrasse 20, Jena 07740, Germany.&lt;/auth-address&gt;&lt;titles&gt;&lt;title&gt;Increasing trunk flexion transforms human leg function into that of birds despite different leg morphology&lt;/title&gt;&lt;secondary-title&gt;J Exp Biol&lt;/secondary-title&gt;&lt;/titles&gt;&lt;periodical&gt;&lt;full-title&gt;J Exp Biol&lt;/full-title&gt;&lt;/periodical&gt;&lt;pages&gt;478-486&lt;/pages&gt;&lt;volume&gt;220&lt;/volume&gt;&lt;number&gt;Pt 3&lt;/number&gt;&lt;edition&gt;2016/11/27&lt;/edition&gt;&lt;dates&gt;&lt;year&gt;2017&lt;/year&gt;&lt;pub-dates&gt;&lt;date&gt;Feb 01&lt;/date&gt;&lt;/pub-dates&gt;&lt;/dates&gt;&lt;isbn&gt;1477-9145 (Electronic)&amp;#xD;0022-0949 (Linking)&lt;/isbn&gt;&lt;accession-num&gt;27888201&lt;/accession-num&gt;&lt;urls&gt;&lt;related-urls&gt;&lt;url&gt;http://www.ncbi.nlm.nih.gov/pubmed/27888201&lt;/url&gt;&lt;/related-urls&gt;&lt;/urls&gt;&lt;electronic-resource-num&gt;10.1242/jeb.148312&amp;#xD;jeb.148312 [pii]&lt;/electronic-resource-num&gt;&lt;language&gt;eng&lt;/language&gt;&lt;/record&gt;&lt;/Cite&gt;&lt;/EndNote&gt;</w:instrText>
      </w:r>
      <w:r w:rsidRPr="00C66902">
        <w:rPr>
          <w:rStyle w:val="CitationChar"/>
        </w:rPr>
        <w:fldChar w:fldCharType="separate"/>
      </w:r>
      <w:r w:rsidRPr="00C66902">
        <w:rPr>
          <w:rStyle w:val="CitationChar"/>
        </w:rPr>
        <w:t>[</w:t>
      </w:r>
      <w:hyperlink w:anchor="_ENREF_15" w:tooltip="Aminiaghdam, 2017 #1558" w:history="1">
        <w:r w:rsidR="002356FE" w:rsidRPr="00C66902">
          <w:rPr>
            <w:rStyle w:val="CitationChar"/>
          </w:rPr>
          <w:t>15</w:t>
        </w:r>
      </w:hyperlink>
      <w:r w:rsidRPr="00C66902">
        <w:rPr>
          <w:rStyle w:val="CitationChar"/>
        </w:rPr>
        <w:t>]</w:t>
      </w:r>
      <w:r w:rsidRPr="00C66902">
        <w:rPr>
          <w:rStyle w:val="CitationChar"/>
        </w:rPr>
        <w:fldChar w:fldCharType="end"/>
      </w:r>
      <w:r w:rsidRPr="0094776B">
        <w:rPr>
          <w:rFonts w:cstheme="majorBidi"/>
          <w:szCs w:val="24"/>
          <w:u w:color="000000" w:themeColor="text1"/>
          <w:lang w:val="en-US"/>
        </w:rPr>
        <w:t xml:space="preserve">. </w:t>
      </w:r>
    </w:p>
    <w:p w:rsidR="0077564E" w:rsidRPr="0094776B" w:rsidRDefault="0077564E" w:rsidP="0077564E">
      <w:pPr>
        <w:spacing w:line="360" w:lineRule="auto"/>
        <w:jc w:val="both"/>
        <w:rPr>
          <w:rFonts w:cstheme="majorBidi"/>
          <w:szCs w:val="24"/>
          <w:u w:color="000000" w:themeColor="text1"/>
          <w:lang w:val="en-US"/>
        </w:rPr>
      </w:pPr>
      <w:r w:rsidRPr="0094776B">
        <w:rPr>
          <w:rFonts w:cstheme="majorBidi"/>
          <w:szCs w:val="24"/>
          <w:u w:color="000000" w:themeColor="text1"/>
          <w:lang w:val="en-US"/>
        </w:rPr>
        <w:t xml:space="preserve">We analyzed all normally distributed data sets using a two-way repeated measures ANOVA to examine the effects of the posture (RE, TF1 and TF2) and ground level </w:t>
      </w:r>
      <w:r w:rsidRPr="00A6012E">
        <w:rPr>
          <w:rFonts w:cstheme="majorBidi"/>
          <w:color w:val="auto"/>
          <w:szCs w:val="24"/>
          <w:u w:color="000000" w:themeColor="text1"/>
          <w:lang w:val="en-US"/>
        </w:rPr>
        <w:t xml:space="preserve">(ES and US) </w:t>
      </w:r>
      <w:r w:rsidRPr="0094776B">
        <w:rPr>
          <w:rFonts w:cstheme="majorBidi"/>
          <w:szCs w:val="24"/>
          <w:u w:color="000000" w:themeColor="text1"/>
          <w:lang w:val="en-US"/>
        </w:rPr>
        <w:t>on above</w:t>
      </w:r>
      <w:r>
        <w:rPr>
          <w:rFonts w:cstheme="majorBidi"/>
          <w:szCs w:val="24"/>
          <w:u w:color="000000" w:themeColor="text1"/>
          <w:lang w:val="en-US"/>
        </w:rPr>
        <w:t xml:space="preserve">-mentioned </w:t>
      </w:r>
      <w:r w:rsidRPr="0094776B">
        <w:rPr>
          <w:rFonts w:cstheme="majorBidi"/>
          <w:szCs w:val="24"/>
          <w:u w:color="000000" w:themeColor="text1"/>
          <w:lang w:val="en-US"/>
        </w:rPr>
        <w:t>the STPG</w:t>
      </w:r>
      <w:r>
        <w:rPr>
          <w:rFonts w:cstheme="majorBidi"/>
          <w:szCs w:val="24"/>
          <w:u w:color="000000" w:themeColor="text1"/>
          <w:lang w:val="en-US"/>
        </w:rPr>
        <w:t>, kinematic and kinetic parameters of gait</w:t>
      </w:r>
      <w:r w:rsidRPr="0094776B">
        <w:rPr>
          <w:rFonts w:cstheme="majorBidi"/>
          <w:szCs w:val="24"/>
          <w:u w:color="000000" w:themeColor="text1"/>
          <w:lang w:val="en-US"/>
        </w:rPr>
        <w:t>. In case of a significant interaction, simple main effects were used for between-posture differences across each ground level using one-way ANOVA and post</w:t>
      </w:r>
      <w:r w:rsidRPr="0094776B">
        <w:rPr>
          <w:rFonts w:cstheme="majorBidi"/>
          <w:szCs w:val="24"/>
          <w:u w:color="000000" w:themeColor="text1"/>
          <w:lang w:val="en-US"/>
        </w:rPr>
        <w:noBreakHyphen/>
        <w:t>hoc comparisons with Bonferroni adjustments for multiple comparisons. P</w:t>
      </w:r>
      <w:r w:rsidRPr="0094776B">
        <w:rPr>
          <w:rFonts w:cstheme="majorBidi"/>
          <w:color w:val="auto"/>
          <w:szCs w:val="24"/>
          <w:u w:color="000000" w:themeColor="text1"/>
          <w:lang w:val="en-US"/>
        </w:rPr>
        <w:t xml:space="preserve">aired t-tests were used for </w:t>
      </w:r>
      <w:r w:rsidRPr="0094776B">
        <w:rPr>
          <w:rFonts w:cstheme="majorBidi"/>
          <w:szCs w:val="24"/>
          <w:u w:color="000000" w:themeColor="text1"/>
          <w:lang w:val="en-US"/>
        </w:rPr>
        <w:t xml:space="preserve">between-ground comparisons for each </w:t>
      </w:r>
      <w:r>
        <w:rPr>
          <w:rFonts w:cstheme="majorBidi"/>
          <w:szCs w:val="24"/>
          <w:u w:color="000000" w:themeColor="text1"/>
          <w:lang w:val="en-US"/>
        </w:rPr>
        <w:t xml:space="preserve">individual gait </w:t>
      </w:r>
      <w:r w:rsidRPr="0094776B">
        <w:rPr>
          <w:rFonts w:cstheme="majorBidi"/>
          <w:szCs w:val="24"/>
          <w:u w:color="000000" w:themeColor="text1"/>
          <w:lang w:val="en-US"/>
        </w:rPr>
        <w:t>posture.</w:t>
      </w:r>
      <w:r w:rsidRPr="0094776B">
        <w:rPr>
          <w:rFonts w:cstheme="majorBidi"/>
          <w:b/>
          <w:bCs/>
          <w:szCs w:val="24"/>
          <w:u w:color="000000" w:themeColor="text1"/>
          <w:lang w:val="en-US"/>
        </w:rPr>
        <w:t xml:space="preserve"> </w:t>
      </w:r>
      <w:r w:rsidRPr="0094776B">
        <w:rPr>
          <w:rFonts w:cstheme="majorBidi"/>
          <w:szCs w:val="24"/>
          <w:u w:color="000000" w:themeColor="text1"/>
          <w:lang w:val="en-US"/>
        </w:rPr>
        <w:t xml:space="preserve">In case of a non-significant interaction, the main effects of the posture and step were evaluated on each dependent variable of interest. The significance level was </w:t>
      </w:r>
      <w:r w:rsidRPr="0094776B">
        <w:rPr>
          <w:rFonts w:cstheme="majorBidi"/>
          <w:i/>
          <w:iCs/>
          <w:szCs w:val="24"/>
          <w:u w:color="000000" w:themeColor="text1"/>
          <w:lang w:val="en-US"/>
        </w:rPr>
        <w:t>α</w:t>
      </w:r>
      <w:r w:rsidRPr="0094776B">
        <w:rPr>
          <w:rFonts w:cstheme="majorBidi"/>
          <w:szCs w:val="24"/>
          <w:u w:color="000000" w:themeColor="text1"/>
          <w:lang w:val="en-US"/>
        </w:rPr>
        <w:t xml:space="preserve"> = 0.05.</w:t>
      </w:r>
    </w:p>
    <w:p w:rsidR="0077564E" w:rsidRPr="0094776B" w:rsidRDefault="0077564E" w:rsidP="0077564E">
      <w:pPr>
        <w:pStyle w:val="Heading1"/>
        <w:spacing w:after="240"/>
        <w:rPr>
          <w:lang w:val="en-US"/>
        </w:rPr>
      </w:pPr>
      <w:r w:rsidRPr="0094776B">
        <w:rPr>
          <w:lang w:val="en-US"/>
        </w:rPr>
        <w:t xml:space="preserve">Results </w:t>
      </w:r>
    </w:p>
    <w:p w:rsidR="0077564E" w:rsidRDefault="0077564E" w:rsidP="0077564E">
      <w:pPr>
        <w:spacing w:line="360" w:lineRule="auto"/>
        <w:jc w:val="both"/>
        <w:rPr>
          <w:rFonts w:cstheme="majorBidi"/>
          <w:i/>
          <w:iCs/>
          <w:lang w:val="en-US"/>
        </w:rPr>
      </w:pPr>
      <w:r>
        <w:rPr>
          <w:rFonts w:cstheme="majorBidi"/>
          <w:i/>
          <w:iCs/>
          <w:lang w:val="en-US"/>
        </w:rPr>
        <w:t>S</w:t>
      </w:r>
      <w:r w:rsidRPr="00832EE0">
        <w:rPr>
          <w:rFonts w:cstheme="majorBidi"/>
          <w:i/>
          <w:iCs/>
          <w:lang w:val="en-US"/>
        </w:rPr>
        <w:t>patial-temporal parameters of gait (STPG)</w:t>
      </w:r>
    </w:p>
    <w:p w:rsidR="0077564E" w:rsidRPr="0094776B" w:rsidRDefault="0077564E" w:rsidP="0077564E">
      <w:pPr>
        <w:spacing w:line="360" w:lineRule="auto"/>
        <w:jc w:val="both"/>
        <w:rPr>
          <w:rFonts w:cstheme="majorBidi"/>
          <w:lang w:val="en-US"/>
        </w:rPr>
      </w:pPr>
      <w:r w:rsidRPr="0094776B">
        <w:rPr>
          <w:rFonts w:cstheme="majorBidi"/>
          <w:lang w:val="en-US"/>
        </w:rPr>
        <w:lastRenderedPageBreak/>
        <w:t xml:space="preserve">A significant posture by ground </w:t>
      </w:r>
      <w:r>
        <w:rPr>
          <w:rFonts w:cstheme="majorBidi"/>
          <w:lang w:val="en-US"/>
        </w:rPr>
        <w:t xml:space="preserve">surface </w:t>
      </w:r>
      <w:r w:rsidRPr="0094776B">
        <w:rPr>
          <w:rFonts w:cstheme="majorBidi"/>
          <w:lang w:val="en-US"/>
        </w:rPr>
        <w:t>interaction was found for the velocity and trailing step time (p&lt;0.05) indicating that the ground-specific effect of posture on the velocity and trailing step time</w:t>
      </w:r>
      <w:r>
        <w:rPr>
          <w:rFonts w:cstheme="majorBidi"/>
          <w:lang w:val="en-US"/>
        </w:rPr>
        <w:t xml:space="preserve"> (</w:t>
      </w:r>
      <w:r w:rsidRPr="00F06103">
        <w:rPr>
          <w:rStyle w:val="CrossReferenceChar"/>
        </w:rPr>
        <w:fldChar w:fldCharType="begin"/>
      </w:r>
      <w:r w:rsidRPr="00F06103">
        <w:rPr>
          <w:rStyle w:val="CrossReferenceChar"/>
        </w:rPr>
        <w:instrText xml:space="preserve"> REF _Ref493511340 \h </w:instrText>
      </w:r>
      <w:r>
        <w:rPr>
          <w:rStyle w:val="CrossReferenceChar"/>
        </w:rPr>
        <w:instrText xml:space="preserve"> \* MERGEFORMAT </w:instrText>
      </w:r>
      <w:r w:rsidRPr="00F06103">
        <w:rPr>
          <w:rStyle w:val="CrossReferenceChar"/>
        </w:rPr>
      </w:r>
      <w:r w:rsidRPr="00F06103">
        <w:rPr>
          <w:rStyle w:val="CrossReferenceChar"/>
        </w:rPr>
        <w:fldChar w:fldCharType="separate"/>
      </w:r>
      <w:r w:rsidR="006F1297" w:rsidRPr="006F1297">
        <w:rPr>
          <w:rStyle w:val="CrossReferenceChar"/>
        </w:rPr>
        <w:t>Table 1</w:t>
      </w:r>
      <w:r w:rsidRPr="00F06103">
        <w:rPr>
          <w:rStyle w:val="CrossReferenceChar"/>
        </w:rPr>
        <w:fldChar w:fldCharType="end"/>
      </w:r>
      <w:r>
        <w:rPr>
          <w:rFonts w:cstheme="majorBidi"/>
          <w:lang w:val="en-US"/>
        </w:rPr>
        <w:t>)</w:t>
      </w:r>
      <w:r w:rsidRPr="0094776B">
        <w:rPr>
          <w:rFonts w:cstheme="majorBidi"/>
          <w:lang w:val="en-US"/>
        </w:rPr>
        <w:t xml:space="preserve">. Compared with upright walking, post-hoc tests revealed significant increase and decrease of gait velocity and trailing step time, respectively during TF2 level walking and only significantly shorter trailing step time during TF1 gait </w:t>
      </w:r>
      <w:r>
        <w:rPr>
          <w:rFonts w:cstheme="majorBidi"/>
          <w:lang w:val="en-US"/>
        </w:rPr>
        <w:t>over</w:t>
      </w:r>
      <w:r w:rsidRPr="0094776B">
        <w:rPr>
          <w:rFonts w:cstheme="majorBidi"/>
          <w:lang w:val="en-US"/>
        </w:rPr>
        <w:t xml:space="preserve"> ES</w:t>
      </w:r>
      <w:r>
        <w:rPr>
          <w:rFonts w:cstheme="majorBidi"/>
          <w:lang w:val="en-US"/>
        </w:rPr>
        <w:t xml:space="preserve"> (</w:t>
      </w:r>
      <w:r w:rsidRPr="00486949">
        <w:rPr>
          <w:rStyle w:val="FigChar"/>
        </w:rPr>
        <w:fldChar w:fldCharType="begin"/>
      </w:r>
      <w:r w:rsidRPr="00486949">
        <w:rPr>
          <w:rStyle w:val="FigChar"/>
        </w:rPr>
        <w:instrText xml:space="preserve"> REF _Ref504337802 \h </w:instrText>
      </w:r>
      <w:r>
        <w:rPr>
          <w:rStyle w:val="FigChar"/>
        </w:rPr>
        <w:instrText xml:space="preserve"> \* MERGEFORMAT </w:instrText>
      </w:r>
      <w:r w:rsidRPr="00486949">
        <w:rPr>
          <w:rStyle w:val="FigChar"/>
        </w:rPr>
      </w:r>
      <w:r w:rsidRPr="00486949">
        <w:rPr>
          <w:rStyle w:val="FigChar"/>
        </w:rPr>
        <w:fldChar w:fldCharType="separate"/>
      </w:r>
      <w:r w:rsidR="006F1297" w:rsidRPr="006F1297">
        <w:rPr>
          <w:rStyle w:val="FigChar"/>
        </w:rPr>
        <w:t>Fig. 2</w:t>
      </w:r>
      <w:r w:rsidRPr="00486949">
        <w:rPr>
          <w:rStyle w:val="FigChar"/>
        </w:rPr>
        <w:fldChar w:fldCharType="end"/>
      </w:r>
      <w:r>
        <w:rPr>
          <w:rFonts w:cstheme="majorBidi"/>
          <w:lang w:val="en-US"/>
        </w:rPr>
        <w:t>)</w:t>
      </w:r>
      <w:r w:rsidRPr="0094776B">
        <w:rPr>
          <w:rFonts w:cstheme="majorBidi"/>
          <w:lang w:val="en-US"/>
        </w:rPr>
        <w:t>. However, no between posture differences were found during walking o</w:t>
      </w:r>
      <w:r>
        <w:rPr>
          <w:rFonts w:cstheme="majorBidi"/>
          <w:lang w:val="en-US"/>
        </w:rPr>
        <w:t>ver</w:t>
      </w:r>
      <w:r w:rsidRPr="0094776B">
        <w:rPr>
          <w:rFonts w:cstheme="majorBidi"/>
          <w:lang w:val="en-US"/>
        </w:rPr>
        <w:t xml:space="preserve"> US</w:t>
      </w:r>
      <w:r>
        <w:rPr>
          <w:rFonts w:cstheme="majorBidi"/>
          <w:lang w:val="en-US"/>
        </w:rPr>
        <w:t xml:space="preserve"> (</w:t>
      </w:r>
      <w:r w:rsidRPr="00486949">
        <w:rPr>
          <w:rStyle w:val="FigChar"/>
        </w:rPr>
        <w:fldChar w:fldCharType="begin"/>
      </w:r>
      <w:r w:rsidRPr="00486949">
        <w:rPr>
          <w:rStyle w:val="FigChar"/>
        </w:rPr>
        <w:instrText xml:space="preserve"> REF _Ref504337802 \h </w:instrText>
      </w:r>
      <w:r>
        <w:rPr>
          <w:rStyle w:val="FigChar"/>
        </w:rPr>
        <w:instrText xml:space="preserve"> \* MERGEFORMAT </w:instrText>
      </w:r>
      <w:r w:rsidRPr="00486949">
        <w:rPr>
          <w:rStyle w:val="FigChar"/>
        </w:rPr>
      </w:r>
      <w:r w:rsidRPr="00486949">
        <w:rPr>
          <w:rStyle w:val="FigChar"/>
        </w:rPr>
        <w:fldChar w:fldCharType="separate"/>
      </w:r>
      <w:r w:rsidR="006F1297" w:rsidRPr="006F1297">
        <w:rPr>
          <w:rStyle w:val="FigChar"/>
        </w:rPr>
        <w:t>Fig. 2</w:t>
      </w:r>
      <w:r w:rsidRPr="00486949">
        <w:rPr>
          <w:rStyle w:val="FigChar"/>
        </w:rPr>
        <w:fldChar w:fldCharType="end"/>
      </w:r>
      <w:r>
        <w:rPr>
          <w:rFonts w:cstheme="majorBidi"/>
          <w:lang w:val="en-US"/>
        </w:rPr>
        <w:t>)</w:t>
      </w:r>
      <w:r w:rsidRPr="0094776B">
        <w:rPr>
          <w:rFonts w:cstheme="majorBidi"/>
          <w:lang w:val="en-US"/>
        </w:rPr>
        <w:t xml:space="preserve">. As indicated by the analysis of simple main effects, except for a significant shorter trailing step time during RE gait on </w:t>
      </w:r>
      <w:r w:rsidRPr="0094776B">
        <w:rPr>
          <w:rFonts w:cstheme="majorBidi"/>
          <w:bCs/>
          <w:lang w:val="en-US"/>
        </w:rPr>
        <w:t>US</w:t>
      </w:r>
      <w:r w:rsidRPr="0094776B">
        <w:rPr>
          <w:rFonts w:cstheme="majorBidi"/>
          <w:b/>
          <w:lang w:val="en-US"/>
        </w:rPr>
        <w:t xml:space="preserve"> </w:t>
      </w:r>
      <w:r w:rsidRPr="0094776B">
        <w:rPr>
          <w:rFonts w:cstheme="majorBidi"/>
          <w:lang w:val="en-US"/>
        </w:rPr>
        <w:t>relative to the ES, no other between ground differences were observed during TF1 and TF2 gaits</w:t>
      </w:r>
      <w:r>
        <w:rPr>
          <w:rFonts w:cstheme="majorBidi"/>
          <w:lang w:val="en-US"/>
        </w:rPr>
        <w:t xml:space="preserve"> </w:t>
      </w:r>
      <w:bookmarkStart w:id="9" w:name="_Hlk504835280"/>
      <w:r>
        <w:rPr>
          <w:rFonts w:cstheme="majorBidi"/>
          <w:lang w:val="en-US"/>
        </w:rPr>
        <w:t>(</w:t>
      </w:r>
      <w:r w:rsidRPr="00486949">
        <w:rPr>
          <w:rStyle w:val="FigChar"/>
        </w:rPr>
        <w:fldChar w:fldCharType="begin"/>
      </w:r>
      <w:r w:rsidRPr="00486949">
        <w:rPr>
          <w:rStyle w:val="FigChar"/>
        </w:rPr>
        <w:instrText xml:space="preserve"> REF _Ref504337802 \h </w:instrText>
      </w:r>
      <w:r>
        <w:rPr>
          <w:rStyle w:val="FigChar"/>
        </w:rPr>
        <w:instrText xml:space="preserve"> \* MERGEFORMAT </w:instrText>
      </w:r>
      <w:r w:rsidRPr="00486949">
        <w:rPr>
          <w:rStyle w:val="FigChar"/>
        </w:rPr>
      </w:r>
      <w:r w:rsidRPr="00486949">
        <w:rPr>
          <w:rStyle w:val="FigChar"/>
        </w:rPr>
        <w:fldChar w:fldCharType="separate"/>
      </w:r>
      <w:r w:rsidR="006F1297" w:rsidRPr="006F1297">
        <w:rPr>
          <w:rStyle w:val="FigChar"/>
        </w:rPr>
        <w:t>Fig. 2</w:t>
      </w:r>
      <w:r w:rsidRPr="00486949">
        <w:rPr>
          <w:rStyle w:val="FigChar"/>
        </w:rPr>
        <w:fldChar w:fldCharType="end"/>
      </w:r>
      <w:r w:rsidRPr="00C66902">
        <w:rPr>
          <w:rStyle w:val="CitationChar"/>
        </w:rPr>
        <w:t>,</w:t>
      </w:r>
      <w:r>
        <w:rPr>
          <w:rStyle w:val="CrossReferenceChar"/>
        </w:rPr>
        <w:t xml:space="preserve"> </w:t>
      </w:r>
      <w:r w:rsidRPr="00F06103">
        <w:rPr>
          <w:rStyle w:val="CrossReferenceChar"/>
        </w:rPr>
        <w:fldChar w:fldCharType="begin"/>
      </w:r>
      <w:r w:rsidRPr="00F06103">
        <w:rPr>
          <w:rStyle w:val="CrossReferenceChar"/>
        </w:rPr>
        <w:instrText xml:space="preserve"> REF _Ref493511340 \h </w:instrText>
      </w:r>
      <w:r>
        <w:rPr>
          <w:rStyle w:val="CrossReferenceChar"/>
        </w:rPr>
        <w:instrText xml:space="preserve"> \* MERGEFORMAT </w:instrText>
      </w:r>
      <w:r w:rsidRPr="00F06103">
        <w:rPr>
          <w:rStyle w:val="CrossReferenceChar"/>
        </w:rPr>
      </w:r>
      <w:r w:rsidRPr="00F06103">
        <w:rPr>
          <w:rStyle w:val="CrossReferenceChar"/>
        </w:rPr>
        <w:fldChar w:fldCharType="separate"/>
      </w:r>
      <w:r w:rsidR="006F1297" w:rsidRPr="006F1297">
        <w:rPr>
          <w:rStyle w:val="CrossReferenceChar"/>
        </w:rPr>
        <w:t>Table 1</w:t>
      </w:r>
      <w:r w:rsidRPr="00F06103">
        <w:rPr>
          <w:rStyle w:val="CrossReferenceChar"/>
        </w:rPr>
        <w:fldChar w:fldCharType="end"/>
      </w:r>
      <w:r>
        <w:rPr>
          <w:rFonts w:cstheme="majorBidi"/>
          <w:lang w:val="en-US"/>
        </w:rPr>
        <w:t>)</w:t>
      </w:r>
      <w:bookmarkEnd w:id="9"/>
      <w:r w:rsidRPr="0094776B">
        <w:rPr>
          <w:rFonts w:cstheme="majorBidi"/>
          <w:lang w:val="en-US"/>
        </w:rPr>
        <w:t>.</w:t>
      </w:r>
    </w:p>
    <w:p w:rsidR="0077564E" w:rsidRDefault="0077564E" w:rsidP="0077564E">
      <w:pPr>
        <w:spacing w:line="360" w:lineRule="auto"/>
        <w:jc w:val="both"/>
        <w:rPr>
          <w:rFonts w:cstheme="majorBidi"/>
          <w:color w:val="auto"/>
          <w:szCs w:val="24"/>
          <w:lang w:val="en-US"/>
        </w:rPr>
      </w:pPr>
      <w:r w:rsidRPr="0094776B">
        <w:rPr>
          <w:rFonts w:cstheme="majorBidi"/>
          <w:color w:val="auto"/>
          <w:szCs w:val="24"/>
          <w:lang w:val="en-US"/>
        </w:rPr>
        <w:t>Significant main effects of posture and ground on temporal gait parameters were detected. For posture factor, TF1 and TF2 gaits were associated with shorter stride, stance, swing and leading step durations, and a higher cadence than RE gait</w:t>
      </w:r>
      <w:r>
        <w:rPr>
          <w:rFonts w:cstheme="majorBidi"/>
          <w:color w:val="auto"/>
          <w:szCs w:val="24"/>
          <w:lang w:val="en-US"/>
        </w:rPr>
        <w:t xml:space="preserve"> (</w:t>
      </w:r>
      <w:r w:rsidRPr="00486949">
        <w:rPr>
          <w:rStyle w:val="FigChar"/>
        </w:rPr>
        <w:fldChar w:fldCharType="begin"/>
      </w:r>
      <w:r w:rsidRPr="00486949">
        <w:rPr>
          <w:rStyle w:val="FigChar"/>
        </w:rPr>
        <w:instrText xml:space="preserve"> REF _Ref504337840 \h </w:instrText>
      </w:r>
      <w:r>
        <w:rPr>
          <w:rStyle w:val="FigChar"/>
        </w:rPr>
        <w:instrText xml:space="preserve"> \* MERGEFORMAT </w:instrText>
      </w:r>
      <w:r w:rsidRPr="00486949">
        <w:rPr>
          <w:rStyle w:val="FigChar"/>
        </w:rPr>
      </w:r>
      <w:r w:rsidRPr="00486949">
        <w:rPr>
          <w:rStyle w:val="FigChar"/>
        </w:rPr>
        <w:fldChar w:fldCharType="separate"/>
      </w:r>
      <w:r w:rsidR="006F1297" w:rsidRPr="006F1297">
        <w:rPr>
          <w:rStyle w:val="FigChar"/>
        </w:rPr>
        <w:t>Fig. 3</w:t>
      </w:r>
      <w:r w:rsidRPr="00486949">
        <w:rPr>
          <w:rStyle w:val="FigChar"/>
        </w:rPr>
        <w:fldChar w:fldCharType="end"/>
      </w:r>
      <w:r>
        <w:rPr>
          <w:rFonts w:cstheme="majorBidi"/>
          <w:color w:val="auto"/>
          <w:szCs w:val="24"/>
          <w:lang w:val="en-US"/>
        </w:rPr>
        <w:t>)</w:t>
      </w:r>
      <w:r w:rsidRPr="0094776B">
        <w:rPr>
          <w:rFonts w:cstheme="majorBidi"/>
          <w:color w:val="auto"/>
          <w:szCs w:val="24"/>
          <w:lang w:val="en-US"/>
        </w:rPr>
        <w:t>. A shorter swing phase was only observed during TF2 gait as compared to RE gait</w:t>
      </w:r>
      <w:r>
        <w:rPr>
          <w:rFonts w:cstheme="majorBidi"/>
          <w:color w:val="auto"/>
          <w:szCs w:val="24"/>
          <w:lang w:val="en-US"/>
        </w:rPr>
        <w:t xml:space="preserve"> (</w:t>
      </w:r>
      <w:r w:rsidRPr="00486949">
        <w:rPr>
          <w:rStyle w:val="FigChar"/>
        </w:rPr>
        <w:fldChar w:fldCharType="begin"/>
      </w:r>
      <w:r w:rsidRPr="00486949">
        <w:rPr>
          <w:rStyle w:val="FigChar"/>
        </w:rPr>
        <w:instrText xml:space="preserve"> REF _Ref504337840 \h </w:instrText>
      </w:r>
      <w:r>
        <w:rPr>
          <w:rStyle w:val="FigChar"/>
        </w:rPr>
        <w:instrText xml:space="preserve"> \* MERGEFORMAT </w:instrText>
      </w:r>
      <w:r w:rsidRPr="00486949">
        <w:rPr>
          <w:rStyle w:val="FigChar"/>
        </w:rPr>
      </w:r>
      <w:r w:rsidRPr="00486949">
        <w:rPr>
          <w:rStyle w:val="FigChar"/>
        </w:rPr>
        <w:fldChar w:fldCharType="separate"/>
      </w:r>
      <w:r w:rsidR="006F1297" w:rsidRPr="006F1297">
        <w:rPr>
          <w:rStyle w:val="FigChar"/>
        </w:rPr>
        <w:t>Fig. 3</w:t>
      </w:r>
      <w:r w:rsidRPr="00486949">
        <w:rPr>
          <w:rStyle w:val="FigChar"/>
        </w:rPr>
        <w:fldChar w:fldCharType="end"/>
      </w:r>
      <w:r>
        <w:rPr>
          <w:rFonts w:cstheme="majorBidi"/>
          <w:color w:val="auto"/>
          <w:szCs w:val="24"/>
          <w:lang w:val="en-US"/>
        </w:rPr>
        <w:t>)</w:t>
      </w:r>
      <w:r w:rsidRPr="0094776B">
        <w:rPr>
          <w:rFonts w:cstheme="majorBidi"/>
          <w:color w:val="auto"/>
          <w:szCs w:val="24"/>
          <w:lang w:val="en-US"/>
        </w:rPr>
        <w:t>. Except for the leading step</w:t>
      </w:r>
      <w:r>
        <w:rPr>
          <w:rFonts w:cstheme="majorBidi"/>
          <w:color w:val="auto"/>
          <w:szCs w:val="24"/>
          <w:lang w:val="en-US"/>
        </w:rPr>
        <w:t xml:space="preserve"> </w:t>
      </w:r>
      <w:r w:rsidRPr="0094776B">
        <w:rPr>
          <w:rFonts w:cstheme="majorBidi"/>
          <w:color w:val="auto"/>
          <w:szCs w:val="24"/>
          <w:lang w:val="en-US"/>
        </w:rPr>
        <w:t>width</w:t>
      </w:r>
      <w:r>
        <w:rPr>
          <w:rFonts w:cstheme="majorBidi"/>
          <w:color w:val="auto"/>
          <w:szCs w:val="24"/>
          <w:lang w:val="en-US"/>
        </w:rPr>
        <w:t xml:space="preserve"> and the trailing step length</w:t>
      </w:r>
      <w:r w:rsidRPr="0094776B">
        <w:rPr>
          <w:rFonts w:cstheme="majorBidi"/>
          <w:color w:val="auto"/>
          <w:szCs w:val="24"/>
          <w:lang w:val="en-US"/>
        </w:rPr>
        <w:t>, no main effects of posture and ground on spatial parameters were found</w:t>
      </w:r>
      <w:r>
        <w:rPr>
          <w:rFonts w:cstheme="majorBidi"/>
          <w:color w:val="auto"/>
          <w:szCs w:val="24"/>
          <w:lang w:val="en-US"/>
        </w:rPr>
        <w:t xml:space="preserve"> (</w:t>
      </w:r>
      <w:r w:rsidRPr="00486949">
        <w:rPr>
          <w:rStyle w:val="FigChar"/>
        </w:rPr>
        <w:fldChar w:fldCharType="begin"/>
      </w:r>
      <w:r w:rsidRPr="00486949">
        <w:rPr>
          <w:rStyle w:val="FigChar"/>
        </w:rPr>
        <w:instrText xml:space="preserve"> REF _Ref504337840 \h </w:instrText>
      </w:r>
      <w:r>
        <w:rPr>
          <w:rStyle w:val="FigChar"/>
        </w:rPr>
        <w:instrText xml:space="preserve"> \* MERGEFORMAT </w:instrText>
      </w:r>
      <w:r w:rsidRPr="00486949">
        <w:rPr>
          <w:rStyle w:val="FigChar"/>
        </w:rPr>
      </w:r>
      <w:r w:rsidRPr="00486949">
        <w:rPr>
          <w:rStyle w:val="FigChar"/>
        </w:rPr>
        <w:fldChar w:fldCharType="separate"/>
      </w:r>
      <w:r w:rsidR="006F1297" w:rsidRPr="006F1297">
        <w:rPr>
          <w:rStyle w:val="FigChar"/>
        </w:rPr>
        <w:t>Fig. 3</w:t>
      </w:r>
      <w:r w:rsidRPr="00486949">
        <w:rPr>
          <w:rStyle w:val="FigChar"/>
        </w:rPr>
        <w:fldChar w:fldCharType="end"/>
      </w:r>
      <w:r>
        <w:rPr>
          <w:rFonts w:cstheme="majorBidi"/>
          <w:color w:val="auto"/>
          <w:szCs w:val="24"/>
          <w:lang w:val="en-US"/>
        </w:rPr>
        <w:t>)</w:t>
      </w:r>
      <w:r w:rsidRPr="0094776B">
        <w:rPr>
          <w:rFonts w:cstheme="majorBidi"/>
          <w:color w:val="auto"/>
          <w:szCs w:val="24"/>
          <w:lang w:val="en-US"/>
        </w:rPr>
        <w:t>. For ground factor, walking on US led to longer stride time, stance phase, leading step time, single support and a lower cadence than walking on ES</w:t>
      </w:r>
      <w:r>
        <w:rPr>
          <w:rFonts w:cstheme="majorBidi"/>
          <w:color w:val="auto"/>
          <w:szCs w:val="24"/>
          <w:lang w:val="en-US"/>
        </w:rPr>
        <w:t xml:space="preserve"> (</w:t>
      </w:r>
      <w:r w:rsidRPr="00486949">
        <w:rPr>
          <w:rStyle w:val="FigChar"/>
        </w:rPr>
        <w:fldChar w:fldCharType="begin"/>
      </w:r>
      <w:r w:rsidRPr="00486949">
        <w:rPr>
          <w:rStyle w:val="FigChar"/>
        </w:rPr>
        <w:instrText xml:space="preserve"> REF _Ref504337870 \h </w:instrText>
      </w:r>
      <w:r>
        <w:rPr>
          <w:rStyle w:val="FigChar"/>
        </w:rPr>
        <w:instrText xml:space="preserve"> \* MERGEFORMAT </w:instrText>
      </w:r>
      <w:r w:rsidRPr="00486949">
        <w:rPr>
          <w:rStyle w:val="FigChar"/>
        </w:rPr>
      </w:r>
      <w:r w:rsidRPr="00486949">
        <w:rPr>
          <w:rStyle w:val="FigChar"/>
        </w:rPr>
        <w:fldChar w:fldCharType="separate"/>
      </w:r>
      <w:r w:rsidR="006F1297" w:rsidRPr="006F1297">
        <w:rPr>
          <w:rStyle w:val="FigChar"/>
        </w:rPr>
        <w:t>Fig. 4</w:t>
      </w:r>
      <w:r w:rsidRPr="00486949">
        <w:rPr>
          <w:rStyle w:val="FigChar"/>
        </w:rPr>
        <w:fldChar w:fldCharType="end"/>
      </w:r>
      <w:r>
        <w:rPr>
          <w:rFonts w:cstheme="majorBidi"/>
          <w:color w:val="auto"/>
          <w:szCs w:val="24"/>
          <w:lang w:val="en-US"/>
        </w:rPr>
        <w:t>)</w:t>
      </w:r>
      <w:r w:rsidRPr="0094776B">
        <w:rPr>
          <w:rFonts w:cstheme="majorBidi"/>
          <w:color w:val="auto"/>
          <w:szCs w:val="24"/>
          <w:lang w:val="en-US"/>
        </w:rPr>
        <w:t xml:space="preserve">. </w:t>
      </w:r>
    </w:p>
    <w:p w:rsidR="0077564E" w:rsidRDefault="0077564E" w:rsidP="0077564E">
      <w:pPr>
        <w:spacing w:line="360" w:lineRule="auto"/>
        <w:jc w:val="both"/>
        <w:rPr>
          <w:rFonts w:cstheme="majorBidi"/>
          <w:i/>
          <w:iCs/>
          <w:color w:val="auto"/>
          <w:szCs w:val="24"/>
          <w:lang w:val="en-US"/>
        </w:rPr>
      </w:pPr>
      <w:r w:rsidRPr="00832EE0">
        <w:rPr>
          <w:rFonts w:cstheme="majorBidi"/>
          <w:i/>
          <w:iCs/>
          <w:color w:val="auto"/>
          <w:szCs w:val="24"/>
          <w:lang w:val="en-US"/>
        </w:rPr>
        <w:t>Kinematics</w:t>
      </w:r>
      <w:r>
        <w:rPr>
          <w:rFonts w:cstheme="majorBidi"/>
          <w:i/>
          <w:iCs/>
          <w:color w:val="auto"/>
          <w:szCs w:val="24"/>
          <w:lang w:val="en-US"/>
        </w:rPr>
        <w:t xml:space="preserve"> and kinetics</w:t>
      </w:r>
    </w:p>
    <w:p w:rsidR="0077564E" w:rsidRPr="00B97744" w:rsidRDefault="0077564E" w:rsidP="0077564E">
      <w:pPr>
        <w:spacing w:line="360" w:lineRule="auto"/>
        <w:jc w:val="both"/>
        <w:rPr>
          <w:rFonts w:cstheme="majorBidi"/>
          <w:color w:val="auto"/>
          <w:szCs w:val="24"/>
          <w:lang w:val="en-US"/>
        </w:rPr>
      </w:pPr>
      <w:r>
        <w:rPr>
          <w:rFonts w:cstheme="majorBidi"/>
          <w:color w:val="auto"/>
          <w:szCs w:val="24"/>
          <w:lang w:val="en-US"/>
        </w:rPr>
        <w:t xml:space="preserve">Mean trunk angles across ES and US as well as the respective angles at the instants of stride onset and stride termination are represented in </w:t>
      </w:r>
      <w:r w:rsidRPr="00664B7F">
        <w:rPr>
          <w:rStyle w:val="CitationChar"/>
        </w:rPr>
        <w:t xml:space="preserve">Figs. </w:t>
      </w:r>
      <w:r w:rsidRPr="00664B7F">
        <w:rPr>
          <w:rStyle w:val="CitationChar"/>
        </w:rPr>
        <w:fldChar w:fldCharType="begin"/>
      </w:r>
      <w:r w:rsidRPr="00664B7F">
        <w:rPr>
          <w:rStyle w:val="CitationChar"/>
        </w:rPr>
        <w:instrText xml:space="preserve"> REF fig1 \h </w:instrText>
      </w:r>
      <w:r>
        <w:rPr>
          <w:rStyle w:val="CitationChar"/>
        </w:rPr>
        <w:instrText xml:space="preserve"> \* MERGEFORMAT </w:instrText>
      </w:r>
      <w:r w:rsidRPr="00664B7F">
        <w:rPr>
          <w:rStyle w:val="CitationChar"/>
        </w:rPr>
      </w:r>
      <w:r w:rsidRPr="00664B7F">
        <w:rPr>
          <w:rStyle w:val="CitationChar"/>
        </w:rPr>
        <w:fldChar w:fldCharType="separate"/>
      </w:r>
      <w:r w:rsidR="006F1297" w:rsidRPr="006F1297">
        <w:rPr>
          <w:rStyle w:val="CitationChar"/>
        </w:rPr>
        <w:t>1</w:t>
      </w:r>
      <w:r w:rsidRPr="00664B7F">
        <w:rPr>
          <w:rStyle w:val="CitationChar"/>
        </w:rPr>
        <w:fldChar w:fldCharType="end"/>
      </w:r>
      <w:r w:rsidRPr="00664B7F">
        <w:rPr>
          <w:rStyle w:val="CitationChar"/>
          <w:color w:val="auto"/>
        </w:rPr>
        <w:t>B</w:t>
      </w:r>
      <w:r w:rsidRPr="00664B7F">
        <w:rPr>
          <w:rStyle w:val="CitationChar"/>
        </w:rPr>
        <w:t xml:space="preserve"> and </w:t>
      </w:r>
      <w:r w:rsidRPr="00664B7F">
        <w:rPr>
          <w:rStyle w:val="CitationChar"/>
        </w:rPr>
        <w:fldChar w:fldCharType="begin"/>
      </w:r>
      <w:r w:rsidRPr="00664B7F">
        <w:rPr>
          <w:rStyle w:val="CitationChar"/>
        </w:rPr>
        <w:instrText xml:space="preserve"> REF fig1 \h </w:instrText>
      </w:r>
      <w:r>
        <w:rPr>
          <w:rStyle w:val="CitationChar"/>
        </w:rPr>
        <w:instrText xml:space="preserve"> \* MERGEFORMAT </w:instrText>
      </w:r>
      <w:r w:rsidRPr="00664B7F">
        <w:rPr>
          <w:rStyle w:val="CitationChar"/>
        </w:rPr>
      </w:r>
      <w:r w:rsidRPr="00664B7F">
        <w:rPr>
          <w:rStyle w:val="CitationChar"/>
        </w:rPr>
        <w:fldChar w:fldCharType="separate"/>
      </w:r>
      <w:r w:rsidR="006F1297" w:rsidRPr="006F1297">
        <w:rPr>
          <w:rStyle w:val="CitationChar"/>
        </w:rPr>
        <w:t>1</w:t>
      </w:r>
      <w:r w:rsidRPr="00664B7F">
        <w:rPr>
          <w:rStyle w:val="CitationChar"/>
        </w:rPr>
        <w:fldChar w:fldCharType="end"/>
      </w:r>
      <w:r w:rsidRPr="00664B7F">
        <w:rPr>
          <w:rStyle w:val="CitationChar"/>
          <w:color w:val="auto"/>
        </w:rPr>
        <w:t>C</w:t>
      </w:r>
      <w:r>
        <w:rPr>
          <w:rFonts w:cstheme="majorBidi"/>
          <w:color w:val="auto"/>
          <w:szCs w:val="24"/>
          <w:lang w:val="en-US"/>
        </w:rPr>
        <w:t xml:space="preserve">. </w:t>
      </w:r>
      <w:r w:rsidRPr="00AB22CE">
        <w:rPr>
          <w:rStyle w:val="CitationChar"/>
        </w:rPr>
        <w:fldChar w:fldCharType="begin"/>
      </w:r>
      <w:r w:rsidRPr="00AB22CE">
        <w:rPr>
          <w:rStyle w:val="CitationChar"/>
        </w:rPr>
        <w:instrText xml:space="preserve"> REF _Ref504936970 \h </w:instrText>
      </w:r>
      <w:r>
        <w:rPr>
          <w:rStyle w:val="CitationChar"/>
        </w:rPr>
        <w:instrText xml:space="preserve"> \* MERGEFORMAT </w:instrText>
      </w:r>
      <w:r w:rsidRPr="00AB22CE">
        <w:rPr>
          <w:rStyle w:val="CitationChar"/>
        </w:rPr>
      </w:r>
      <w:r w:rsidRPr="00AB22CE">
        <w:rPr>
          <w:rStyle w:val="CitationChar"/>
        </w:rPr>
        <w:fldChar w:fldCharType="separate"/>
      </w:r>
      <w:r w:rsidR="006F1297" w:rsidRPr="006F1297">
        <w:rPr>
          <w:rStyle w:val="CitationChar"/>
        </w:rPr>
        <w:t>Fig. 5</w:t>
      </w:r>
      <w:r w:rsidRPr="00AB22CE">
        <w:rPr>
          <w:rStyle w:val="CitationChar"/>
        </w:rPr>
        <w:fldChar w:fldCharType="end"/>
      </w:r>
      <w:r>
        <w:rPr>
          <w:rFonts w:cstheme="majorBidi"/>
          <w:szCs w:val="24"/>
          <w:u w:color="000000" w:themeColor="text1"/>
          <w:lang w:val="en-US"/>
        </w:rPr>
        <w:t xml:space="preserve"> shows mean hip, knee and ankle joint angles during the gait cycle and mean vertical GRF patterns during the stance for RE, TF1 and TF2 gaits across ES and US.</w:t>
      </w:r>
    </w:p>
    <w:p w:rsidR="0077564E" w:rsidRPr="00787B99" w:rsidRDefault="0077564E" w:rsidP="0077564E">
      <w:pPr>
        <w:spacing w:line="360" w:lineRule="auto"/>
        <w:jc w:val="both"/>
        <w:rPr>
          <w:rFonts w:cstheme="majorBidi"/>
          <w:szCs w:val="24"/>
          <w:u w:color="000000" w:themeColor="text1"/>
          <w:lang w:val="en-US"/>
        </w:rPr>
      </w:pPr>
      <w:r w:rsidRPr="00F06103">
        <w:rPr>
          <w:rStyle w:val="CrossReferenceChar"/>
        </w:rPr>
        <w:fldChar w:fldCharType="begin"/>
      </w:r>
      <w:r w:rsidRPr="00F06103">
        <w:rPr>
          <w:rStyle w:val="CrossReferenceChar"/>
        </w:rPr>
        <w:instrText xml:space="preserve"> REF _Ref493511340 \h </w:instrText>
      </w:r>
      <w:r>
        <w:rPr>
          <w:rStyle w:val="CrossReferenceChar"/>
        </w:rPr>
        <w:instrText xml:space="preserve"> \* MERGEFORMAT </w:instrText>
      </w:r>
      <w:r w:rsidRPr="00F06103">
        <w:rPr>
          <w:rStyle w:val="CrossReferenceChar"/>
        </w:rPr>
      </w:r>
      <w:r w:rsidRPr="00F06103">
        <w:rPr>
          <w:rStyle w:val="CrossReferenceChar"/>
        </w:rPr>
        <w:fldChar w:fldCharType="separate"/>
      </w:r>
      <w:r w:rsidR="006F1297" w:rsidRPr="006F1297">
        <w:rPr>
          <w:rStyle w:val="CrossReferenceChar"/>
        </w:rPr>
        <w:t>Table 1</w:t>
      </w:r>
      <w:r w:rsidRPr="00F06103">
        <w:rPr>
          <w:rStyle w:val="CrossReferenceChar"/>
        </w:rPr>
        <w:fldChar w:fldCharType="end"/>
      </w:r>
      <w:r>
        <w:rPr>
          <w:rStyle w:val="CrossReferenceChar"/>
        </w:rPr>
        <w:t xml:space="preserve"> </w:t>
      </w:r>
      <w:r w:rsidRPr="00787B99">
        <w:rPr>
          <w:rFonts w:cstheme="majorBidi"/>
          <w:szCs w:val="24"/>
          <w:u w:color="000000" w:themeColor="text1"/>
          <w:lang w:val="en-US"/>
        </w:rPr>
        <w:t xml:space="preserve">summarizes </w:t>
      </w:r>
      <w:proofErr w:type="spellStart"/>
      <w:r w:rsidRPr="00787B99">
        <w:rPr>
          <w:rFonts w:cstheme="majorBidi"/>
          <w:szCs w:val="24"/>
          <w:u w:color="000000" w:themeColor="text1"/>
          <w:lang w:val="en-US"/>
        </w:rPr>
        <w:t>posture×step</w:t>
      </w:r>
      <w:proofErr w:type="spellEnd"/>
      <w:r w:rsidRPr="00787B99" w:rsidDel="001C161C">
        <w:rPr>
          <w:rFonts w:cstheme="majorBidi"/>
          <w:szCs w:val="24"/>
          <w:u w:color="000000" w:themeColor="text1"/>
          <w:lang w:val="en-US"/>
        </w:rPr>
        <w:t xml:space="preserve"> </w:t>
      </w:r>
      <w:r w:rsidRPr="00787B99">
        <w:rPr>
          <w:rFonts w:cstheme="majorBidi"/>
          <w:szCs w:val="24"/>
          <w:u w:color="000000" w:themeColor="text1"/>
          <w:lang w:val="en-US"/>
        </w:rPr>
        <w:t xml:space="preserve">interactions and the main effects of posture and ground on kinematic and kinetic parameters. </w:t>
      </w:r>
      <w:r w:rsidRPr="00787B99">
        <w:rPr>
          <w:rFonts w:cstheme="majorBidi"/>
          <w:szCs w:val="24"/>
          <w:lang w:val="en-US"/>
        </w:rPr>
        <w:t xml:space="preserve">The tests of simple main effects revealed that with increasing trunk flexion, the mean value of the </w:t>
      </w:r>
      <w:r w:rsidRPr="00787B99">
        <w:rPr>
          <w:rFonts w:cstheme="majorBidi"/>
          <w:szCs w:val="24"/>
          <w:u w:color="000000" w:themeColor="text1"/>
          <w:lang w:val="en-US"/>
        </w:rPr>
        <w:t>peak ankle plantarflexion angle, ankle range of motion (</w:t>
      </w:r>
      <w:proofErr w:type="spellStart"/>
      <w:r w:rsidRPr="00787B99">
        <w:rPr>
          <w:rFonts w:cstheme="majorBidi"/>
          <w:szCs w:val="24"/>
          <w:u w:color="000000" w:themeColor="text1"/>
          <w:lang w:val="en-US"/>
        </w:rPr>
        <w:t>RoM</w:t>
      </w:r>
      <w:proofErr w:type="spellEnd"/>
      <w:r w:rsidRPr="00787B99">
        <w:rPr>
          <w:rFonts w:cstheme="majorBidi"/>
          <w:szCs w:val="24"/>
          <w:u w:color="000000" w:themeColor="text1"/>
          <w:lang w:val="en-US"/>
        </w:rPr>
        <w:t>), VGRF 2</w:t>
      </w:r>
      <w:r w:rsidRPr="00787B99">
        <w:rPr>
          <w:rFonts w:cstheme="majorBidi"/>
          <w:szCs w:val="24"/>
          <w:u w:color="000000" w:themeColor="text1"/>
          <w:vertAlign w:val="superscript"/>
          <w:lang w:val="en-US"/>
        </w:rPr>
        <w:t>nd</w:t>
      </w:r>
      <w:r w:rsidRPr="00787B99">
        <w:rPr>
          <w:rFonts w:cstheme="majorBidi"/>
          <w:szCs w:val="24"/>
          <w:u w:color="000000" w:themeColor="text1"/>
          <w:lang w:val="en-US"/>
        </w:rPr>
        <w:t xml:space="preserve"> peak and unloading rate tended to decrease </w:t>
      </w:r>
      <w:r>
        <w:rPr>
          <w:rFonts w:cstheme="majorBidi"/>
          <w:szCs w:val="24"/>
          <w:u w:color="000000" w:themeColor="text1"/>
          <w:lang w:val="en-US"/>
        </w:rPr>
        <w:t>on the</w:t>
      </w:r>
      <w:r w:rsidRPr="00787B99">
        <w:rPr>
          <w:rFonts w:cstheme="majorBidi"/>
          <w:szCs w:val="24"/>
          <w:u w:color="000000" w:themeColor="text1"/>
          <w:lang w:val="en-US"/>
        </w:rPr>
        <w:t xml:space="preserve"> ES</w:t>
      </w:r>
      <w:r>
        <w:rPr>
          <w:rFonts w:cstheme="majorBidi"/>
          <w:szCs w:val="24"/>
          <w:u w:color="000000" w:themeColor="text1"/>
          <w:lang w:val="en-US"/>
        </w:rPr>
        <w:t xml:space="preserve"> (</w:t>
      </w:r>
      <w:r w:rsidRPr="000D2EA8">
        <w:rPr>
          <w:rStyle w:val="CitationChar"/>
        </w:rPr>
        <w:t xml:space="preserve">Figs. </w:t>
      </w:r>
      <w:r w:rsidRPr="000D2EA8">
        <w:rPr>
          <w:rStyle w:val="CitationChar"/>
        </w:rPr>
        <w:fldChar w:fldCharType="begin"/>
      </w:r>
      <w:r w:rsidRPr="000D2EA8">
        <w:rPr>
          <w:rStyle w:val="CitationChar"/>
        </w:rPr>
        <w:instrText xml:space="preserve"> REF fig2 \h </w:instrText>
      </w:r>
      <w:r>
        <w:rPr>
          <w:rStyle w:val="CitationChar"/>
        </w:rPr>
        <w:instrText xml:space="preserve"> \* MERGEFORMAT </w:instrText>
      </w:r>
      <w:r w:rsidRPr="000D2EA8">
        <w:rPr>
          <w:rStyle w:val="CitationChar"/>
        </w:rPr>
      </w:r>
      <w:r w:rsidRPr="000D2EA8">
        <w:rPr>
          <w:rStyle w:val="CitationChar"/>
        </w:rPr>
        <w:fldChar w:fldCharType="separate"/>
      </w:r>
      <w:r w:rsidR="006F1297" w:rsidRPr="006F1297">
        <w:rPr>
          <w:rStyle w:val="CitationChar"/>
        </w:rPr>
        <w:t>2</w:t>
      </w:r>
      <w:r w:rsidRPr="000D2EA8">
        <w:rPr>
          <w:rStyle w:val="CitationChar"/>
        </w:rPr>
        <w:fldChar w:fldCharType="end"/>
      </w:r>
      <w:r w:rsidRPr="000D2EA8">
        <w:rPr>
          <w:rStyle w:val="CitationChar"/>
        </w:rPr>
        <w:t xml:space="preserve"> </w:t>
      </w:r>
      <w:r w:rsidRPr="00C66902">
        <w:rPr>
          <w:rStyle w:val="CitationChar"/>
        </w:rPr>
        <w:t xml:space="preserve">and </w:t>
      </w:r>
      <w:r w:rsidRPr="00C66902">
        <w:rPr>
          <w:rStyle w:val="CitationChar"/>
        </w:rPr>
        <w:fldChar w:fldCharType="begin"/>
      </w:r>
      <w:r w:rsidRPr="00C66902">
        <w:rPr>
          <w:rStyle w:val="CitationChar"/>
        </w:rPr>
        <w:instrText xml:space="preserve"> REF fig5 \h  \* MERGEFORMAT </w:instrText>
      </w:r>
      <w:r w:rsidRPr="00C66902">
        <w:rPr>
          <w:rStyle w:val="CitationChar"/>
        </w:rPr>
      </w:r>
      <w:r w:rsidRPr="00C66902">
        <w:rPr>
          <w:rStyle w:val="CitationChar"/>
        </w:rPr>
        <w:fldChar w:fldCharType="separate"/>
      </w:r>
      <w:r w:rsidR="006F1297" w:rsidRPr="006F1297">
        <w:rPr>
          <w:rStyle w:val="CitationChar"/>
        </w:rPr>
        <w:t>5</w:t>
      </w:r>
      <w:r w:rsidRPr="00C66902">
        <w:rPr>
          <w:rStyle w:val="CitationChar"/>
        </w:rPr>
        <w:fldChar w:fldCharType="end"/>
      </w:r>
      <w:r w:rsidRPr="00C66902">
        <w:rPr>
          <w:rStyle w:val="CitationChar"/>
        </w:rPr>
        <w:t>,</w:t>
      </w:r>
      <w:r>
        <w:rPr>
          <w:rStyle w:val="CitationChar"/>
        </w:rPr>
        <w:t xml:space="preserve"> </w:t>
      </w:r>
      <w:r w:rsidRPr="00E2189A">
        <w:rPr>
          <w:rStyle w:val="CitationChar"/>
        </w:rPr>
        <w:fldChar w:fldCharType="begin"/>
      </w:r>
      <w:r w:rsidRPr="00E2189A">
        <w:rPr>
          <w:rStyle w:val="CitationChar"/>
        </w:rPr>
        <w:instrText xml:space="preserve"> REF _Ref493511340 \h </w:instrText>
      </w:r>
      <w:r>
        <w:rPr>
          <w:rStyle w:val="CitationChar"/>
        </w:rPr>
        <w:instrText xml:space="preserve"> \* MERGEFORMAT </w:instrText>
      </w:r>
      <w:r w:rsidRPr="00E2189A">
        <w:rPr>
          <w:rStyle w:val="CitationChar"/>
        </w:rPr>
      </w:r>
      <w:r w:rsidRPr="00E2189A">
        <w:rPr>
          <w:rStyle w:val="CitationChar"/>
        </w:rPr>
        <w:fldChar w:fldCharType="separate"/>
      </w:r>
      <w:r w:rsidR="006F1297" w:rsidRPr="006F1297">
        <w:rPr>
          <w:rStyle w:val="CitationChar"/>
        </w:rPr>
        <w:t>Table 1</w:t>
      </w:r>
      <w:r w:rsidRPr="00E2189A">
        <w:rPr>
          <w:rStyle w:val="CitationChar"/>
        </w:rPr>
        <w:fldChar w:fldCharType="end"/>
      </w:r>
      <w:r>
        <w:rPr>
          <w:rFonts w:cstheme="majorBidi"/>
          <w:szCs w:val="24"/>
          <w:u w:color="000000" w:themeColor="text1"/>
          <w:lang w:val="en-US"/>
        </w:rPr>
        <w:t>)</w:t>
      </w:r>
      <w:r w:rsidRPr="00787B99">
        <w:rPr>
          <w:rFonts w:cstheme="majorBidi"/>
          <w:szCs w:val="24"/>
          <w:u w:color="000000" w:themeColor="text1"/>
          <w:lang w:val="en-US"/>
        </w:rPr>
        <w:t xml:space="preserve">. </w:t>
      </w:r>
      <w:r>
        <w:rPr>
          <w:rFonts w:cstheme="majorBidi"/>
          <w:szCs w:val="24"/>
          <w:u w:color="000000" w:themeColor="text1"/>
          <w:lang w:val="en-US"/>
        </w:rPr>
        <w:t>A</w:t>
      </w:r>
      <w:r w:rsidRPr="00787B99">
        <w:rPr>
          <w:rFonts w:cstheme="majorBidi"/>
          <w:szCs w:val="24"/>
          <w:u w:color="000000" w:themeColor="text1"/>
          <w:lang w:val="en-US"/>
        </w:rPr>
        <w:t xml:space="preserve"> significant decrease of those variable was observed for peak ankle plantarflexion angle and VGRF 2</w:t>
      </w:r>
      <w:r w:rsidRPr="00787B99">
        <w:rPr>
          <w:rFonts w:cstheme="majorBidi"/>
          <w:szCs w:val="24"/>
          <w:u w:color="000000" w:themeColor="text1"/>
          <w:vertAlign w:val="superscript"/>
          <w:lang w:val="en-US"/>
        </w:rPr>
        <w:t>nd</w:t>
      </w:r>
      <w:r w:rsidRPr="00787B99">
        <w:rPr>
          <w:rFonts w:cstheme="majorBidi"/>
          <w:szCs w:val="24"/>
          <w:u w:color="000000" w:themeColor="text1"/>
          <w:lang w:val="en-US"/>
        </w:rPr>
        <w:t xml:space="preserve"> peak (only in TF2 gait)</w:t>
      </w:r>
      <w:r>
        <w:rPr>
          <w:rFonts w:cstheme="majorBidi"/>
          <w:szCs w:val="24"/>
          <w:u w:color="000000" w:themeColor="text1"/>
          <w:lang w:val="en-US"/>
        </w:rPr>
        <w:t xml:space="preserve"> across US </w:t>
      </w:r>
      <w:r w:rsidRPr="00787B99">
        <w:rPr>
          <w:rFonts w:cstheme="majorBidi"/>
          <w:szCs w:val="24"/>
          <w:u w:color="000000" w:themeColor="text1"/>
          <w:lang w:val="en-US"/>
        </w:rPr>
        <w:t>(</w:t>
      </w:r>
      <w:r w:rsidRPr="000D2EA8">
        <w:rPr>
          <w:rStyle w:val="CitationChar"/>
        </w:rPr>
        <w:t xml:space="preserve">Figs. </w:t>
      </w:r>
      <w:r w:rsidRPr="000D2EA8">
        <w:rPr>
          <w:rStyle w:val="CitationChar"/>
        </w:rPr>
        <w:fldChar w:fldCharType="begin"/>
      </w:r>
      <w:r w:rsidRPr="000D2EA8">
        <w:rPr>
          <w:rStyle w:val="CitationChar"/>
        </w:rPr>
        <w:instrText xml:space="preserve"> REF fig2 \h </w:instrText>
      </w:r>
      <w:r>
        <w:rPr>
          <w:rStyle w:val="CitationChar"/>
        </w:rPr>
        <w:instrText xml:space="preserve"> \* MERGEFORMAT </w:instrText>
      </w:r>
      <w:r w:rsidRPr="000D2EA8">
        <w:rPr>
          <w:rStyle w:val="CitationChar"/>
        </w:rPr>
      </w:r>
      <w:r w:rsidRPr="000D2EA8">
        <w:rPr>
          <w:rStyle w:val="CitationChar"/>
        </w:rPr>
        <w:fldChar w:fldCharType="separate"/>
      </w:r>
      <w:r w:rsidR="006F1297" w:rsidRPr="006F1297">
        <w:rPr>
          <w:rStyle w:val="CitationChar"/>
        </w:rPr>
        <w:t>2</w:t>
      </w:r>
      <w:r w:rsidRPr="000D2EA8">
        <w:rPr>
          <w:rStyle w:val="CitationChar"/>
        </w:rPr>
        <w:fldChar w:fldCharType="end"/>
      </w:r>
      <w:r w:rsidRPr="000D2EA8">
        <w:rPr>
          <w:rStyle w:val="CitationChar"/>
        </w:rPr>
        <w:t xml:space="preserve"> </w:t>
      </w:r>
      <w:r w:rsidRPr="00C66902">
        <w:rPr>
          <w:rStyle w:val="CitationChar"/>
        </w:rPr>
        <w:t xml:space="preserve">and </w:t>
      </w:r>
      <w:r w:rsidRPr="00C66902">
        <w:rPr>
          <w:rStyle w:val="CitationChar"/>
        </w:rPr>
        <w:fldChar w:fldCharType="begin"/>
      </w:r>
      <w:r w:rsidRPr="00C66902">
        <w:rPr>
          <w:rStyle w:val="CitationChar"/>
        </w:rPr>
        <w:instrText xml:space="preserve"> REF fig5 \h  \* MERGEFORMAT </w:instrText>
      </w:r>
      <w:r w:rsidRPr="00C66902">
        <w:rPr>
          <w:rStyle w:val="CitationChar"/>
        </w:rPr>
      </w:r>
      <w:r w:rsidRPr="00C66902">
        <w:rPr>
          <w:rStyle w:val="CitationChar"/>
        </w:rPr>
        <w:fldChar w:fldCharType="separate"/>
      </w:r>
      <w:r w:rsidR="006F1297" w:rsidRPr="006F1297">
        <w:rPr>
          <w:rStyle w:val="CitationChar"/>
        </w:rPr>
        <w:t>5</w:t>
      </w:r>
      <w:r w:rsidRPr="00C66902">
        <w:rPr>
          <w:rStyle w:val="CitationChar"/>
        </w:rPr>
        <w:fldChar w:fldCharType="end"/>
      </w:r>
      <w:r w:rsidRPr="00C66902">
        <w:rPr>
          <w:rStyle w:val="CitationChar"/>
        </w:rPr>
        <w:t xml:space="preserve">, </w:t>
      </w:r>
      <w:r w:rsidRPr="00C66902">
        <w:rPr>
          <w:rStyle w:val="CitationChar"/>
        </w:rPr>
        <w:fldChar w:fldCharType="begin"/>
      </w:r>
      <w:r w:rsidRPr="00C66902">
        <w:rPr>
          <w:rStyle w:val="CitationChar"/>
        </w:rPr>
        <w:instrText xml:space="preserve"> REF _Ref493511340 \h  \* MERGEFORMAT </w:instrText>
      </w:r>
      <w:r w:rsidRPr="00C66902">
        <w:rPr>
          <w:rStyle w:val="CitationChar"/>
        </w:rPr>
      </w:r>
      <w:r w:rsidRPr="00C66902">
        <w:rPr>
          <w:rStyle w:val="CitationChar"/>
        </w:rPr>
        <w:fldChar w:fldCharType="separate"/>
      </w:r>
      <w:r w:rsidR="006F1297" w:rsidRPr="006F1297">
        <w:rPr>
          <w:rStyle w:val="CitationChar"/>
        </w:rPr>
        <w:t>Table 1</w:t>
      </w:r>
      <w:r w:rsidRPr="00C66902">
        <w:rPr>
          <w:rStyle w:val="CitationChar"/>
        </w:rPr>
        <w:fldChar w:fldCharType="end"/>
      </w:r>
      <w:r w:rsidRPr="00787B99">
        <w:rPr>
          <w:rFonts w:cstheme="majorBidi"/>
          <w:szCs w:val="24"/>
          <w:u w:color="000000" w:themeColor="text1"/>
          <w:lang w:val="en-US"/>
        </w:rPr>
        <w:t xml:space="preserve">). </w:t>
      </w:r>
      <w:r>
        <w:rPr>
          <w:rFonts w:cstheme="majorBidi"/>
          <w:szCs w:val="24"/>
          <w:u w:color="000000" w:themeColor="text1"/>
          <w:lang w:val="en-US"/>
        </w:rPr>
        <w:t>In addition. the between-ground surface comparisons across each gait posture</w:t>
      </w:r>
      <w:r w:rsidRPr="00787B99">
        <w:rPr>
          <w:rFonts w:cstheme="majorBidi"/>
          <w:szCs w:val="24"/>
          <w:u w:color="000000" w:themeColor="text1"/>
          <w:lang w:val="en-US"/>
        </w:rPr>
        <w:t xml:space="preserve"> demonstrated a significant decrease in</w:t>
      </w:r>
      <w:r w:rsidRPr="00C32E13">
        <w:rPr>
          <w:rFonts w:cstheme="majorBidi"/>
          <w:szCs w:val="24"/>
          <w:u w:color="000000" w:themeColor="text1"/>
          <w:lang w:val="en-US"/>
        </w:rPr>
        <w:t xml:space="preserve"> </w:t>
      </w:r>
      <w:r w:rsidRPr="00787B99">
        <w:rPr>
          <w:rFonts w:cstheme="majorBidi"/>
          <w:szCs w:val="24"/>
          <w:u w:color="000000" w:themeColor="text1"/>
          <w:lang w:val="en-US"/>
        </w:rPr>
        <w:t xml:space="preserve">kinematic parameters </w:t>
      </w:r>
      <w:r>
        <w:rPr>
          <w:rFonts w:cstheme="majorBidi"/>
          <w:szCs w:val="24"/>
          <w:u w:color="000000" w:themeColor="text1"/>
          <w:lang w:val="en-US"/>
        </w:rPr>
        <w:t xml:space="preserve">on the </w:t>
      </w:r>
      <w:r w:rsidRPr="00787B99">
        <w:rPr>
          <w:rFonts w:cstheme="majorBidi"/>
          <w:szCs w:val="24"/>
          <w:u w:color="000000" w:themeColor="text1"/>
          <w:lang w:val="en-US"/>
        </w:rPr>
        <w:t>US, whereas for kinetic parameters merely the VGRF 2</w:t>
      </w:r>
      <w:r w:rsidRPr="00787B99">
        <w:rPr>
          <w:rFonts w:cstheme="majorBidi"/>
          <w:szCs w:val="24"/>
          <w:u w:color="000000" w:themeColor="text1"/>
          <w:vertAlign w:val="superscript"/>
          <w:lang w:val="en-US"/>
        </w:rPr>
        <w:t>nd</w:t>
      </w:r>
      <w:r w:rsidRPr="00787B99">
        <w:rPr>
          <w:rFonts w:cstheme="majorBidi"/>
          <w:szCs w:val="24"/>
          <w:u w:color="000000" w:themeColor="text1"/>
          <w:lang w:val="en-US"/>
        </w:rPr>
        <w:t xml:space="preserve"> peak was attenuated by ~ 8% </w:t>
      </w:r>
      <w:r>
        <w:rPr>
          <w:rFonts w:cstheme="majorBidi"/>
          <w:szCs w:val="24"/>
          <w:u w:color="000000" w:themeColor="text1"/>
          <w:lang w:val="en-US"/>
        </w:rPr>
        <w:t>on the</w:t>
      </w:r>
      <w:r w:rsidRPr="00787B99">
        <w:rPr>
          <w:rFonts w:cstheme="majorBidi"/>
          <w:szCs w:val="24"/>
          <w:u w:color="000000" w:themeColor="text1"/>
          <w:lang w:val="en-US"/>
        </w:rPr>
        <w:t xml:space="preserve"> US </w:t>
      </w:r>
      <w:r>
        <w:rPr>
          <w:rFonts w:cstheme="majorBidi"/>
          <w:szCs w:val="24"/>
          <w:u w:color="000000" w:themeColor="text1"/>
          <w:lang w:val="en-US"/>
        </w:rPr>
        <w:t>during walking with</w:t>
      </w:r>
      <w:r w:rsidRPr="00787B99">
        <w:rPr>
          <w:rFonts w:cstheme="majorBidi"/>
          <w:szCs w:val="24"/>
          <w:u w:color="000000" w:themeColor="text1"/>
          <w:lang w:val="en-US"/>
        </w:rPr>
        <w:t xml:space="preserve"> upright posture</w:t>
      </w:r>
      <w:r>
        <w:rPr>
          <w:rFonts w:cstheme="majorBidi"/>
          <w:szCs w:val="24"/>
          <w:u w:color="000000" w:themeColor="text1"/>
          <w:lang w:val="en-US"/>
        </w:rPr>
        <w:t xml:space="preserve"> </w:t>
      </w:r>
      <w:r w:rsidRPr="00787B99">
        <w:rPr>
          <w:rFonts w:cstheme="majorBidi"/>
          <w:szCs w:val="24"/>
          <w:u w:color="000000" w:themeColor="text1"/>
          <w:lang w:val="en-US"/>
        </w:rPr>
        <w:t>(</w:t>
      </w:r>
      <w:r w:rsidRPr="00787B99">
        <w:rPr>
          <w:rStyle w:val="CitationChar"/>
        </w:rPr>
        <w:fldChar w:fldCharType="begin"/>
      </w:r>
      <w:r w:rsidRPr="00787B99">
        <w:rPr>
          <w:rStyle w:val="CitationChar"/>
        </w:rPr>
        <w:instrText xml:space="preserve"> REF _Ref504337802 \h  \* MERGEFORMAT </w:instrText>
      </w:r>
      <w:r w:rsidRPr="00787B99">
        <w:rPr>
          <w:rStyle w:val="CitationChar"/>
        </w:rPr>
      </w:r>
      <w:r w:rsidRPr="00787B99">
        <w:rPr>
          <w:rStyle w:val="CitationChar"/>
        </w:rPr>
        <w:fldChar w:fldCharType="separate"/>
      </w:r>
      <w:r w:rsidR="006F1297" w:rsidRPr="006F1297">
        <w:rPr>
          <w:rStyle w:val="CitationChar"/>
        </w:rPr>
        <w:t>Fig. 2</w:t>
      </w:r>
      <w:r w:rsidRPr="00787B99">
        <w:rPr>
          <w:rStyle w:val="CitationChar"/>
        </w:rPr>
        <w:fldChar w:fldCharType="end"/>
      </w:r>
      <w:r w:rsidRPr="00C66902">
        <w:rPr>
          <w:rStyle w:val="CitationChar"/>
        </w:rPr>
        <w:t>,</w:t>
      </w:r>
      <w:r w:rsidRPr="00787B99">
        <w:rPr>
          <w:rFonts w:cstheme="majorBidi"/>
          <w:szCs w:val="24"/>
          <w:u w:color="000000" w:themeColor="text1"/>
          <w:lang w:val="en-US"/>
        </w:rPr>
        <w:t xml:space="preserve"> </w:t>
      </w:r>
      <w:r w:rsidRPr="00787B99">
        <w:rPr>
          <w:rStyle w:val="CitationChar"/>
        </w:rPr>
        <w:fldChar w:fldCharType="begin"/>
      </w:r>
      <w:r w:rsidRPr="00787B99">
        <w:rPr>
          <w:rStyle w:val="CitationChar"/>
        </w:rPr>
        <w:instrText xml:space="preserve"> REF _Ref493511340 \h  \* MERGEFORMAT </w:instrText>
      </w:r>
      <w:r w:rsidRPr="00787B99">
        <w:rPr>
          <w:rStyle w:val="CitationChar"/>
        </w:rPr>
      </w:r>
      <w:r w:rsidRPr="00787B99">
        <w:rPr>
          <w:rStyle w:val="CitationChar"/>
        </w:rPr>
        <w:fldChar w:fldCharType="separate"/>
      </w:r>
      <w:r w:rsidR="006F1297" w:rsidRPr="006F1297">
        <w:rPr>
          <w:rStyle w:val="CitationChar"/>
        </w:rPr>
        <w:t>Table 1</w:t>
      </w:r>
      <w:r w:rsidRPr="00787B99">
        <w:rPr>
          <w:rStyle w:val="CitationChar"/>
        </w:rPr>
        <w:fldChar w:fldCharType="end"/>
      </w:r>
      <w:r w:rsidRPr="00787B99">
        <w:rPr>
          <w:rFonts w:cstheme="majorBidi"/>
          <w:szCs w:val="24"/>
          <w:u w:color="000000" w:themeColor="text1"/>
          <w:lang w:val="en-US"/>
        </w:rPr>
        <w:t xml:space="preserve">). </w:t>
      </w:r>
    </w:p>
    <w:p w:rsidR="0077564E" w:rsidRPr="00787B99" w:rsidRDefault="0077564E" w:rsidP="0077564E">
      <w:pPr>
        <w:spacing w:line="360" w:lineRule="auto"/>
        <w:jc w:val="both"/>
        <w:rPr>
          <w:rFonts w:cstheme="majorBidi"/>
          <w:szCs w:val="24"/>
          <w:lang w:val="en-US"/>
        </w:rPr>
      </w:pPr>
      <w:r>
        <w:rPr>
          <w:rFonts w:cstheme="majorBidi"/>
          <w:szCs w:val="24"/>
          <w:lang w:val="en-US"/>
        </w:rPr>
        <w:lastRenderedPageBreak/>
        <w:t>The s</w:t>
      </w:r>
      <w:r w:rsidRPr="00787B99">
        <w:rPr>
          <w:rFonts w:cstheme="majorBidi"/>
          <w:szCs w:val="24"/>
          <w:lang w:val="en-US"/>
        </w:rPr>
        <w:t>ignificant main effects of posture and ground on kinematic and kinetic parameters were found</w:t>
      </w:r>
      <w:r>
        <w:rPr>
          <w:rFonts w:cstheme="majorBidi"/>
          <w:szCs w:val="24"/>
          <w:lang w:val="en-US"/>
        </w:rPr>
        <w:t xml:space="preserve"> </w:t>
      </w:r>
      <w:r>
        <w:rPr>
          <w:rFonts w:cstheme="majorBidi"/>
          <w:lang w:val="en-US"/>
        </w:rPr>
        <w:t>(</w:t>
      </w:r>
      <w:r w:rsidRPr="00F06103">
        <w:rPr>
          <w:rStyle w:val="CrossReferenceChar"/>
        </w:rPr>
        <w:fldChar w:fldCharType="begin"/>
      </w:r>
      <w:r w:rsidRPr="00F06103">
        <w:rPr>
          <w:rStyle w:val="CrossReferenceChar"/>
        </w:rPr>
        <w:instrText xml:space="preserve"> REF _Ref493511340 \h </w:instrText>
      </w:r>
      <w:r>
        <w:rPr>
          <w:rStyle w:val="CrossReferenceChar"/>
        </w:rPr>
        <w:instrText xml:space="preserve"> \* MERGEFORMAT </w:instrText>
      </w:r>
      <w:r w:rsidRPr="00F06103">
        <w:rPr>
          <w:rStyle w:val="CrossReferenceChar"/>
        </w:rPr>
      </w:r>
      <w:r w:rsidRPr="00F06103">
        <w:rPr>
          <w:rStyle w:val="CrossReferenceChar"/>
        </w:rPr>
        <w:fldChar w:fldCharType="separate"/>
      </w:r>
      <w:r w:rsidR="006F1297" w:rsidRPr="006F1297">
        <w:rPr>
          <w:rStyle w:val="CrossReferenceChar"/>
        </w:rPr>
        <w:t>Table 1</w:t>
      </w:r>
      <w:r w:rsidRPr="00F06103">
        <w:rPr>
          <w:rStyle w:val="CrossReferenceChar"/>
        </w:rPr>
        <w:fldChar w:fldCharType="end"/>
      </w:r>
      <w:r>
        <w:rPr>
          <w:rFonts w:cstheme="majorBidi"/>
          <w:lang w:val="en-US"/>
        </w:rPr>
        <w:t>)</w:t>
      </w:r>
      <w:r w:rsidRPr="00787B99">
        <w:rPr>
          <w:rFonts w:cstheme="majorBidi"/>
          <w:szCs w:val="24"/>
          <w:lang w:val="en-US"/>
        </w:rPr>
        <w:t>. When the main effect of trunk posture was considered, there were a significant increase in peak hip flexion and ankle dorsiflexion angles, but no change in peak knee flexion angle with increasing trunk flexion</w:t>
      </w:r>
      <w:r>
        <w:rPr>
          <w:rFonts w:cstheme="majorBidi"/>
          <w:szCs w:val="24"/>
          <w:lang w:val="en-US"/>
        </w:rPr>
        <w:t xml:space="preserve"> </w:t>
      </w:r>
      <w:r>
        <w:rPr>
          <w:rFonts w:cstheme="majorBidi"/>
          <w:color w:val="auto"/>
          <w:szCs w:val="24"/>
          <w:lang w:val="en-US"/>
        </w:rPr>
        <w:t>(</w:t>
      </w:r>
      <w:r w:rsidRPr="00486949">
        <w:rPr>
          <w:rStyle w:val="FigChar"/>
        </w:rPr>
        <w:fldChar w:fldCharType="begin"/>
      </w:r>
      <w:r w:rsidRPr="00486949">
        <w:rPr>
          <w:rStyle w:val="FigChar"/>
        </w:rPr>
        <w:instrText xml:space="preserve"> REF _Ref504337840 \h </w:instrText>
      </w:r>
      <w:r>
        <w:rPr>
          <w:rStyle w:val="FigChar"/>
        </w:rPr>
        <w:instrText xml:space="preserve"> \* MERGEFORMAT </w:instrText>
      </w:r>
      <w:r w:rsidRPr="00486949">
        <w:rPr>
          <w:rStyle w:val="FigChar"/>
        </w:rPr>
      </w:r>
      <w:r w:rsidRPr="00486949">
        <w:rPr>
          <w:rStyle w:val="FigChar"/>
        </w:rPr>
        <w:fldChar w:fldCharType="separate"/>
      </w:r>
      <w:r w:rsidR="006F1297" w:rsidRPr="006F1297">
        <w:rPr>
          <w:rStyle w:val="FigChar"/>
        </w:rPr>
        <w:t>Fig. 3</w:t>
      </w:r>
      <w:r w:rsidRPr="00486949">
        <w:rPr>
          <w:rStyle w:val="FigChar"/>
        </w:rPr>
        <w:fldChar w:fldCharType="end"/>
      </w:r>
      <w:r>
        <w:rPr>
          <w:rFonts w:cstheme="majorBidi"/>
          <w:color w:val="auto"/>
          <w:szCs w:val="24"/>
          <w:lang w:val="en-US"/>
        </w:rPr>
        <w:t>)</w:t>
      </w:r>
      <w:r w:rsidRPr="00787B99">
        <w:rPr>
          <w:rFonts w:cstheme="majorBidi"/>
          <w:szCs w:val="24"/>
          <w:lang w:val="en-US"/>
        </w:rPr>
        <w:t xml:space="preserve">. An increase of trunk flexion was associated with a significant decrease in hip </w:t>
      </w:r>
      <w:proofErr w:type="spellStart"/>
      <w:r w:rsidRPr="00787B99">
        <w:rPr>
          <w:rFonts w:cstheme="majorBidi"/>
          <w:szCs w:val="24"/>
          <w:lang w:val="en-US"/>
        </w:rPr>
        <w:t>RoM</w:t>
      </w:r>
      <w:proofErr w:type="spellEnd"/>
      <w:r w:rsidRPr="00787B99">
        <w:rPr>
          <w:rFonts w:cstheme="majorBidi"/>
          <w:szCs w:val="24"/>
          <w:lang w:val="en-US"/>
        </w:rPr>
        <w:t>, while no change</w:t>
      </w:r>
      <w:r>
        <w:rPr>
          <w:rFonts w:cstheme="majorBidi"/>
          <w:szCs w:val="24"/>
          <w:lang w:val="en-US"/>
        </w:rPr>
        <w:t>s</w:t>
      </w:r>
      <w:r w:rsidRPr="00787B99">
        <w:rPr>
          <w:rFonts w:cstheme="majorBidi"/>
          <w:szCs w:val="24"/>
          <w:lang w:val="en-US"/>
        </w:rPr>
        <w:t xml:space="preserve"> </w:t>
      </w:r>
      <w:r>
        <w:rPr>
          <w:rFonts w:cstheme="majorBidi"/>
          <w:szCs w:val="24"/>
          <w:lang w:val="en-US"/>
        </w:rPr>
        <w:t>were</w:t>
      </w:r>
      <w:r w:rsidRPr="00787B99">
        <w:rPr>
          <w:rFonts w:cstheme="majorBidi"/>
          <w:szCs w:val="24"/>
          <w:lang w:val="en-US"/>
        </w:rPr>
        <w:t xml:space="preserve"> found</w:t>
      </w:r>
      <w:r>
        <w:rPr>
          <w:rFonts w:cstheme="majorBidi"/>
          <w:szCs w:val="24"/>
          <w:lang w:val="en-US"/>
        </w:rPr>
        <w:t xml:space="preserve"> </w:t>
      </w:r>
      <w:r w:rsidRPr="00787B99">
        <w:rPr>
          <w:rFonts w:cstheme="majorBidi"/>
          <w:szCs w:val="24"/>
          <w:lang w:val="en-US"/>
        </w:rPr>
        <w:t xml:space="preserve">in knee and ankle joints </w:t>
      </w:r>
      <w:r>
        <w:rPr>
          <w:rFonts w:cstheme="majorBidi"/>
          <w:color w:val="auto"/>
          <w:szCs w:val="24"/>
          <w:lang w:val="en-US"/>
        </w:rPr>
        <w:t>(</w:t>
      </w:r>
      <w:r w:rsidRPr="00486949">
        <w:rPr>
          <w:rStyle w:val="FigChar"/>
        </w:rPr>
        <w:fldChar w:fldCharType="begin"/>
      </w:r>
      <w:r w:rsidRPr="00486949">
        <w:rPr>
          <w:rStyle w:val="FigChar"/>
        </w:rPr>
        <w:instrText xml:space="preserve"> REF _Ref504337840 \h </w:instrText>
      </w:r>
      <w:r>
        <w:rPr>
          <w:rStyle w:val="FigChar"/>
        </w:rPr>
        <w:instrText xml:space="preserve"> \* MERGEFORMAT </w:instrText>
      </w:r>
      <w:r w:rsidRPr="00486949">
        <w:rPr>
          <w:rStyle w:val="FigChar"/>
        </w:rPr>
      </w:r>
      <w:r w:rsidRPr="00486949">
        <w:rPr>
          <w:rStyle w:val="FigChar"/>
        </w:rPr>
        <w:fldChar w:fldCharType="separate"/>
      </w:r>
      <w:r w:rsidR="006F1297" w:rsidRPr="006F1297">
        <w:rPr>
          <w:rStyle w:val="FigChar"/>
        </w:rPr>
        <w:t>Fig. 3</w:t>
      </w:r>
      <w:r w:rsidRPr="00486949">
        <w:rPr>
          <w:rStyle w:val="FigChar"/>
        </w:rPr>
        <w:fldChar w:fldCharType="end"/>
      </w:r>
      <w:r>
        <w:rPr>
          <w:rFonts w:cstheme="majorBidi"/>
          <w:color w:val="auto"/>
          <w:szCs w:val="24"/>
          <w:lang w:val="en-US"/>
        </w:rPr>
        <w:t>)</w:t>
      </w:r>
      <w:r w:rsidRPr="00787B99">
        <w:rPr>
          <w:rFonts w:cstheme="majorBidi"/>
          <w:szCs w:val="24"/>
          <w:lang w:val="en-US"/>
        </w:rPr>
        <w:t>. Furthermore, the VGRF 1</w:t>
      </w:r>
      <w:r w:rsidRPr="00787B99">
        <w:rPr>
          <w:rFonts w:cstheme="majorBidi"/>
          <w:szCs w:val="24"/>
          <w:vertAlign w:val="superscript"/>
          <w:lang w:val="en-US"/>
        </w:rPr>
        <w:t>st</w:t>
      </w:r>
      <w:r w:rsidRPr="00787B99">
        <w:rPr>
          <w:rFonts w:cstheme="majorBidi"/>
          <w:szCs w:val="24"/>
          <w:lang w:val="en-US"/>
        </w:rPr>
        <w:t xml:space="preserve"> peak and loading rate exhibited an ascending trend with increasing trunk flexion</w:t>
      </w:r>
      <w:r>
        <w:rPr>
          <w:rFonts w:cstheme="majorBidi"/>
          <w:szCs w:val="24"/>
          <w:lang w:val="en-US"/>
        </w:rPr>
        <w:t xml:space="preserve"> </w:t>
      </w:r>
      <w:r>
        <w:rPr>
          <w:rFonts w:cstheme="majorBidi"/>
          <w:color w:val="auto"/>
          <w:szCs w:val="24"/>
          <w:lang w:val="en-US"/>
        </w:rPr>
        <w:t>(</w:t>
      </w:r>
      <w:r w:rsidRPr="00486949">
        <w:rPr>
          <w:rStyle w:val="FigChar"/>
        </w:rPr>
        <w:fldChar w:fldCharType="begin"/>
      </w:r>
      <w:r w:rsidRPr="00486949">
        <w:rPr>
          <w:rStyle w:val="FigChar"/>
        </w:rPr>
        <w:instrText xml:space="preserve"> REF _Ref504337840 \h </w:instrText>
      </w:r>
      <w:r>
        <w:rPr>
          <w:rStyle w:val="FigChar"/>
        </w:rPr>
        <w:instrText xml:space="preserve"> \* MERGEFORMAT </w:instrText>
      </w:r>
      <w:r w:rsidRPr="00486949">
        <w:rPr>
          <w:rStyle w:val="FigChar"/>
        </w:rPr>
      </w:r>
      <w:r w:rsidRPr="00486949">
        <w:rPr>
          <w:rStyle w:val="FigChar"/>
        </w:rPr>
        <w:fldChar w:fldCharType="separate"/>
      </w:r>
      <w:r w:rsidR="006F1297" w:rsidRPr="006F1297">
        <w:rPr>
          <w:rStyle w:val="FigChar"/>
        </w:rPr>
        <w:t>Fig. 3</w:t>
      </w:r>
      <w:r w:rsidRPr="00486949">
        <w:rPr>
          <w:rStyle w:val="FigChar"/>
        </w:rPr>
        <w:fldChar w:fldCharType="end"/>
      </w:r>
      <w:r>
        <w:rPr>
          <w:rFonts w:cstheme="majorBidi"/>
          <w:color w:val="auto"/>
          <w:szCs w:val="24"/>
          <w:lang w:val="en-US"/>
        </w:rPr>
        <w:t>)</w:t>
      </w:r>
      <w:r w:rsidRPr="00787B99">
        <w:rPr>
          <w:rFonts w:cstheme="majorBidi"/>
          <w:szCs w:val="24"/>
          <w:lang w:val="en-US"/>
        </w:rPr>
        <w:t xml:space="preserve">. For ground surface factor, walking across US showed an </w:t>
      </w:r>
      <w:r>
        <w:rPr>
          <w:rFonts w:cstheme="majorBidi"/>
          <w:szCs w:val="24"/>
          <w:lang w:val="en-US"/>
        </w:rPr>
        <w:t>i</w:t>
      </w:r>
      <w:r w:rsidRPr="00787B99">
        <w:rPr>
          <w:rFonts w:cstheme="majorBidi"/>
          <w:szCs w:val="24"/>
          <w:lang w:val="en-US"/>
        </w:rPr>
        <w:t>ncreased hip and knee joints</w:t>
      </w:r>
      <w:r>
        <w:rPr>
          <w:rFonts w:cstheme="majorBidi"/>
          <w:szCs w:val="24"/>
          <w:lang w:val="en-US"/>
        </w:rPr>
        <w:t>’</w:t>
      </w:r>
      <w:r w:rsidRPr="00BF17EE">
        <w:rPr>
          <w:rFonts w:cstheme="majorBidi"/>
          <w:szCs w:val="24"/>
          <w:lang w:val="en-US"/>
        </w:rPr>
        <w:t xml:space="preserve"> </w:t>
      </w:r>
      <w:proofErr w:type="spellStart"/>
      <w:r w:rsidRPr="00787B99">
        <w:rPr>
          <w:rFonts w:cstheme="majorBidi"/>
          <w:szCs w:val="24"/>
          <w:lang w:val="en-US"/>
        </w:rPr>
        <w:t>RoM</w:t>
      </w:r>
      <w:proofErr w:type="spellEnd"/>
      <w:r w:rsidRPr="00787B99">
        <w:rPr>
          <w:rFonts w:cstheme="majorBidi"/>
          <w:szCs w:val="24"/>
          <w:lang w:val="en-US"/>
        </w:rPr>
        <w:t xml:space="preserve">, a greater peak knee flexion and ankle dorsiflexion angles as well as a higher loading rate, as compared to </w:t>
      </w:r>
      <w:r>
        <w:rPr>
          <w:rFonts w:cstheme="majorBidi"/>
          <w:szCs w:val="24"/>
          <w:lang w:val="en-US"/>
        </w:rPr>
        <w:t>those</w:t>
      </w:r>
      <w:r w:rsidRPr="00787B99">
        <w:rPr>
          <w:rFonts w:cstheme="majorBidi"/>
          <w:szCs w:val="24"/>
          <w:lang w:val="en-US"/>
        </w:rPr>
        <w:t xml:space="preserve"> of walking</w:t>
      </w:r>
      <w:r>
        <w:rPr>
          <w:rFonts w:cstheme="majorBidi"/>
          <w:szCs w:val="24"/>
          <w:lang w:val="en-US"/>
        </w:rPr>
        <w:t xml:space="preserve"> on the </w:t>
      </w:r>
      <w:r w:rsidRPr="00787B99">
        <w:rPr>
          <w:rFonts w:cstheme="majorBidi"/>
          <w:szCs w:val="24"/>
          <w:lang w:val="en-US"/>
        </w:rPr>
        <w:t xml:space="preserve">ES </w:t>
      </w:r>
      <w:r>
        <w:rPr>
          <w:rFonts w:cstheme="majorBidi"/>
          <w:color w:val="auto"/>
          <w:szCs w:val="24"/>
          <w:lang w:val="en-US"/>
        </w:rPr>
        <w:t>(</w:t>
      </w:r>
      <w:r w:rsidRPr="00486949">
        <w:rPr>
          <w:rStyle w:val="FigChar"/>
        </w:rPr>
        <w:fldChar w:fldCharType="begin"/>
      </w:r>
      <w:r w:rsidRPr="00486949">
        <w:rPr>
          <w:rStyle w:val="FigChar"/>
        </w:rPr>
        <w:instrText xml:space="preserve"> REF _Ref504337870 \h </w:instrText>
      </w:r>
      <w:r>
        <w:rPr>
          <w:rStyle w:val="FigChar"/>
        </w:rPr>
        <w:instrText xml:space="preserve"> \* MERGEFORMAT </w:instrText>
      </w:r>
      <w:r w:rsidRPr="00486949">
        <w:rPr>
          <w:rStyle w:val="FigChar"/>
        </w:rPr>
      </w:r>
      <w:r w:rsidRPr="00486949">
        <w:rPr>
          <w:rStyle w:val="FigChar"/>
        </w:rPr>
        <w:fldChar w:fldCharType="separate"/>
      </w:r>
      <w:r w:rsidR="006F1297" w:rsidRPr="006F1297">
        <w:rPr>
          <w:rStyle w:val="FigChar"/>
        </w:rPr>
        <w:t>Fig. 4</w:t>
      </w:r>
      <w:r w:rsidRPr="00486949">
        <w:rPr>
          <w:rStyle w:val="FigChar"/>
        </w:rPr>
        <w:fldChar w:fldCharType="end"/>
      </w:r>
      <w:r>
        <w:rPr>
          <w:rFonts w:cstheme="majorBidi"/>
          <w:color w:val="auto"/>
          <w:szCs w:val="24"/>
          <w:lang w:val="en-US"/>
        </w:rPr>
        <w:t>)</w:t>
      </w:r>
      <w:r w:rsidRPr="00787B99">
        <w:rPr>
          <w:rFonts w:cstheme="majorBidi"/>
          <w:szCs w:val="24"/>
          <w:lang w:val="en-US"/>
        </w:rPr>
        <w:t xml:space="preserve">. </w:t>
      </w:r>
    </w:p>
    <w:p w:rsidR="0077564E" w:rsidRPr="0094776B" w:rsidRDefault="0077564E" w:rsidP="0077564E">
      <w:pPr>
        <w:pStyle w:val="Heading1"/>
      </w:pPr>
      <w:r w:rsidRPr="0094776B">
        <w:t>Discussion</w:t>
      </w:r>
    </w:p>
    <w:p w:rsidR="0077564E" w:rsidRPr="0094776B" w:rsidRDefault="0077564E" w:rsidP="0077564E">
      <w:pPr>
        <w:rPr>
          <w:rFonts w:cstheme="majorBidi"/>
          <w:sz w:val="16"/>
          <w:szCs w:val="16"/>
          <w:lang w:val="en-US"/>
        </w:rPr>
      </w:pPr>
    </w:p>
    <w:p w:rsidR="0077564E" w:rsidRDefault="0077564E" w:rsidP="0077564E">
      <w:pPr>
        <w:autoSpaceDE w:val="0"/>
        <w:autoSpaceDN w:val="0"/>
        <w:adjustRightInd w:val="0"/>
        <w:spacing w:after="0" w:line="360" w:lineRule="auto"/>
        <w:jc w:val="both"/>
        <w:rPr>
          <w:rFonts w:cstheme="majorBidi"/>
          <w:szCs w:val="24"/>
          <w:u w:color="000000" w:themeColor="text1"/>
          <w:lang w:val="en-US"/>
        </w:rPr>
      </w:pPr>
      <w:r w:rsidRPr="0094776B">
        <w:rPr>
          <w:rFonts w:cstheme="majorBidi"/>
          <w:szCs w:val="24"/>
        </w:rPr>
        <w:t xml:space="preserve">The aim of this study was to explore </w:t>
      </w:r>
      <w:r w:rsidRPr="003A2C75">
        <w:rPr>
          <w:rFonts w:cstheme="majorBidi"/>
          <w:szCs w:val="24"/>
        </w:rPr>
        <w:t>the adaptive mechanisms in kinematics, kinetics and spatial-temporal parameters of gait</w:t>
      </w:r>
      <w:r>
        <w:rPr>
          <w:rFonts w:cstheme="majorBidi"/>
          <w:szCs w:val="24"/>
        </w:rPr>
        <w:t xml:space="preserve"> (STPG)</w:t>
      </w:r>
      <w:r w:rsidRPr="003A2C75">
        <w:rPr>
          <w:rFonts w:cstheme="majorBidi"/>
          <w:szCs w:val="24"/>
        </w:rPr>
        <w:t xml:space="preserve"> </w:t>
      </w:r>
      <w:r w:rsidRPr="0094776B">
        <w:rPr>
          <w:rFonts w:cstheme="majorBidi"/>
          <w:szCs w:val="24"/>
        </w:rPr>
        <w:t xml:space="preserve">in able-bodied participants in response to </w:t>
      </w:r>
      <w:r>
        <w:rPr>
          <w:rFonts w:cstheme="majorBidi"/>
          <w:szCs w:val="24"/>
        </w:rPr>
        <w:t>an</w:t>
      </w:r>
      <w:r w:rsidRPr="0094776B">
        <w:rPr>
          <w:rFonts w:cstheme="majorBidi"/>
          <w:szCs w:val="24"/>
        </w:rPr>
        <w:t xml:space="preserve"> expected twofold perturbation</w:t>
      </w:r>
      <w:r>
        <w:rPr>
          <w:rFonts w:cstheme="majorBidi"/>
          <w:szCs w:val="24"/>
        </w:rPr>
        <w:t>,</w:t>
      </w:r>
      <w:r w:rsidRPr="0094776B">
        <w:rPr>
          <w:rFonts w:cstheme="majorBidi"/>
          <w:szCs w:val="24"/>
        </w:rPr>
        <w:t xml:space="preserve"> </w:t>
      </w:r>
      <w:r>
        <w:rPr>
          <w:rFonts w:cstheme="majorBidi"/>
          <w:szCs w:val="24"/>
        </w:rPr>
        <w:t>i.e.</w:t>
      </w:r>
      <w:r w:rsidRPr="0094776B">
        <w:rPr>
          <w:rFonts w:cstheme="majorBidi"/>
          <w:szCs w:val="24"/>
        </w:rPr>
        <w:t xml:space="preserve"> alteration in sagittal trunk orientation and ground level surface. Our expectation, that </w:t>
      </w:r>
      <w:r w:rsidRPr="0094776B">
        <w:rPr>
          <w:rFonts w:cstheme="majorBidi"/>
          <w:szCs w:val="24"/>
          <w:lang w:val="en-US"/>
        </w:rPr>
        <w:t xml:space="preserve">trunk-flexed gaits and uneven surface (US) walking individually </w:t>
      </w:r>
      <w:r w:rsidRPr="0094776B">
        <w:rPr>
          <w:rFonts w:cstheme="majorBidi"/>
          <w:szCs w:val="24"/>
        </w:rPr>
        <w:t xml:space="preserve">require more contribution from the temporal strategies rather than the spatial strategies of gait, was supported. In fact, the </w:t>
      </w:r>
      <w:r>
        <w:rPr>
          <w:rFonts w:cstheme="majorBidi"/>
          <w:szCs w:val="24"/>
        </w:rPr>
        <w:t xml:space="preserve">gait </w:t>
      </w:r>
      <w:r w:rsidRPr="0094776B">
        <w:rPr>
          <w:rFonts w:cstheme="majorBidi"/>
          <w:szCs w:val="24"/>
        </w:rPr>
        <w:t xml:space="preserve">spatial parameters </w:t>
      </w:r>
      <w:r>
        <w:rPr>
          <w:rFonts w:cstheme="majorBidi"/>
          <w:szCs w:val="24"/>
        </w:rPr>
        <w:t xml:space="preserve">during </w:t>
      </w:r>
      <w:r w:rsidRPr="0094776B">
        <w:rPr>
          <w:rFonts w:cstheme="majorBidi"/>
          <w:szCs w:val="24"/>
        </w:rPr>
        <w:t xml:space="preserve">walking </w:t>
      </w:r>
      <w:r>
        <w:rPr>
          <w:rFonts w:cstheme="majorBidi"/>
          <w:szCs w:val="24"/>
        </w:rPr>
        <w:t>across</w:t>
      </w:r>
      <w:r w:rsidRPr="0094776B">
        <w:rPr>
          <w:rFonts w:cstheme="majorBidi"/>
          <w:szCs w:val="24"/>
        </w:rPr>
        <w:t xml:space="preserve"> US </w:t>
      </w:r>
      <w:r>
        <w:rPr>
          <w:rFonts w:cstheme="majorBidi"/>
          <w:szCs w:val="24"/>
        </w:rPr>
        <w:t>remained unchanged in</w:t>
      </w:r>
      <w:r w:rsidRPr="0094776B">
        <w:rPr>
          <w:rFonts w:cstheme="majorBidi"/>
          <w:szCs w:val="24"/>
        </w:rPr>
        <w:t xml:space="preserve"> </w:t>
      </w:r>
      <w:r>
        <w:rPr>
          <w:rFonts w:cstheme="majorBidi"/>
          <w:szCs w:val="24"/>
        </w:rPr>
        <w:t>comparison to</w:t>
      </w:r>
      <w:r w:rsidRPr="0094776B">
        <w:rPr>
          <w:rFonts w:cstheme="majorBidi"/>
          <w:szCs w:val="24"/>
        </w:rPr>
        <w:t xml:space="preserve"> </w:t>
      </w:r>
      <w:r>
        <w:rPr>
          <w:rFonts w:cstheme="majorBidi"/>
          <w:szCs w:val="24"/>
        </w:rPr>
        <w:t xml:space="preserve">those of walking on the </w:t>
      </w:r>
      <w:r w:rsidRPr="0094776B">
        <w:rPr>
          <w:rFonts w:cstheme="majorBidi"/>
          <w:szCs w:val="24"/>
        </w:rPr>
        <w:t xml:space="preserve">ES </w:t>
      </w:r>
      <w:r>
        <w:rPr>
          <w:rFonts w:cstheme="majorBidi"/>
          <w:szCs w:val="24"/>
        </w:rPr>
        <w:t>with slight changes</w:t>
      </w:r>
      <w:r w:rsidRPr="0094776B">
        <w:rPr>
          <w:rFonts w:cstheme="majorBidi"/>
          <w:szCs w:val="24"/>
        </w:rPr>
        <w:t xml:space="preserve"> </w:t>
      </w:r>
      <w:r>
        <w:rPr>
          <w:rFonts w:cstheme="majorBidi"/>
          <w:szCs w:val="24"/>
        </w:rPr>
        <w:t xml:space="preserve">in </w:t>
      </w:r>
      <w:r w:rsidRPr="0094776B">
        <w:rPr>
          <w:rFonts w:cstheme="majorBidi"/>
          <w:szCs w:val="24"/>
        </w:rPr>
        <w:t xml:space="preserve">trunk-flexed gaits </w:t>
      </w:r>
      <w:r>
        <w:rPr>
          <w:rFonts w:cstheme="majorBidi"/>
          <w:szCs w:val="24"/>
        </w:rPr>
        <w:t>compared with</w:t>
      </w:r>
      <w:r w:rsidRPr="0094776B">
        <w:rPr>
          <w:rFonts w:cstheme="majorBidi"/>
          <w:szCs w:val="24"/>
        </w:rPr>
        <w:t xml:space="preserve"> upright walking (RE). However, the temporal parameters</w:t>
      </w:r>
      <w:r w:rsidRPr="0094776B">
        <w:rPr>
          <w:rFonts w:cstheme="majorBidi"/>
          <w:szCs w:val="24"/>
          <w:lang w:val="en-US"/>
        </w:rPr>
        <w:t xml:space="preserve"> </w:t>
      </w:r>
      <w:r>
        <w:rPr>
          <w:rFonts w:cstheme="majorBidi"/>
          <w:szCs w:val="24"/>
          <w:lang w:val="en-US"/>
        </w:rPr>
        <w:t>underwent significant changes when individual effects of trunk posture and ground surface were considered</w:t>
      </w:r>
      <w:r w:rsidRPr="0094776B">
        <w:rPr>
          <w:rFonts w:cstheme="majorBidi"/>
          <w:szCs w:val="24"/>
        </w:rPr>
        <w:t xml:space="preserve">. </w:t>
      </w:r>
      <w:r>
        <w:rPr>
          <w:rFonts w:cstheme="majorBidi"/>
          <w:szCs w:val="24"/>
          <w:lang w:val="en-US"/>
        </w:rPr>
        <w:t xml:space="preserve">Furthermore, the hypothesis that the gait patterns exhibit accentuated adaptations in trunk-flexed gaits while walking on the US was poorly supported, as only </w:t>
      </w:r>
      <w:r>
        <w:rPr>
          <w:rFonts w:cstheme="majorBidi"/>
          <w:szCs w:val="24"/>
          <w:u w:color="000000" w:themeColor="text1"/>
          <w:lang w:val="en-US"/>
        </w:rPr>
        <w:t xml:space="preserve">peak ankle </w:t>
      </w:r>
      <w:r>
        <w:rPr>
          <w:rFonts w:cstheme="majorBidi"/>
          <w:szCs w:val="24"/>
          <w:lang w:val="en-US"/>
        </w:rPr>
        <w:t>plantar</w:t>
      </w:r>
      <w:r w:rsidRPr="0045755E">
        <w:rPr>
          <w:rFonts w:cstheme="majorBidi"/>
          <w:szCs w:val="24"/>
          <w:lang w:val="en-US"/>
        </w:rPr>
        <w:t xml:space="preserve">flexion </w:t>
      </w:r>
      <w:r>
        <w:rPr>
          <w:rFonts w:cstheme="majorBidi"/>
          <w:szCs w:val="24"/>
          <w:u w:color="000000" w:themeColor="text1"/>
          <w:lang w:val="en-US"/>
        </w:rPr>
        <w:t>angle and VGRF 2</w:t>
      </w:r>
      <w:r w:rsidRPr="00787559">
        <w:rPr>
          <w:rFonts w:cstheme="majorBidi"/>
          <w:szCs w:val="24"/>
          <w:u w:color="000000" w:themeColor="text1"/>
          <w:vertAlign w:val="superscript"/>
          <w:lang w:val="en-US"/>
        </w:rPr>
        <w:t>nd</w:t>
      </w:r>
      <w:r>
        <w:rPr>
          <w:rFonts w:cstheme="majorBidi"/>
          <w:szCs w:val="24"/>
          <w:u w:color="000000" w:themeColor="text1"/>
          <w:lang w:val="en-US"/>
        </w:rPr>
        <w:t xml:space="preserve"> peak </w:t>
      </w:r>
      <w:r>
        <w:rPr>
          <w:rFonts w:cstheme="majorBidi"/>
          <w:szCs w:val="24"/>
          <w:lang w:val="en-US"/>
        </w:rPr>
        <w:t xml:space="preserve">demonstrated a </w:t>
      </w:r>
      <w:r>
        <w:rPr>
          <w:rFonts w:cstheme="majorBidi"/>
          <w:szCs w:val="24"/>
          <w:u w:color="000000" w:themeColor="text1"/>
          <w:lang w:val="en-US"/>
        </w:rPr>
        <w:t xml:space="preserve">reduction with an increase of trunk flexion. </w:t>
      </w:r>
      <w:r>
        <w:rPr>
          <w:rFonts w:cstheme="majorBidi"/>
          <w:szCs w:val="24"/>
          <w:lang w:val="en-US"/>
        </w:rPr>
        <w:t xml:space="preserve">An observation of a reduced between-posture differences in kinematics, kinetics and STPG </w:t>
      </w:r>
      <w:r>
        <w:rPr>
          <w:rFonts w:cstheme="majorBidi"/>
          <w:szCs w:val="24"/>
        </w:rPr>
        <w:t>across</w:t>
      </w:r>
      <w:r w:rsidRPr="0094776B">
        <w:rPr>
          <w:rFonts w:cstheme="majorBidi"/>
          <w:szCs w:val="24"/>
        </w:rPr>
        <w:t xml:space="preserve"> US</w:t>
      </w:r>
      <w:r>
        <w:rPr>
          <w:rFonts w:cstheme="majorBidi"/>
          <w:szCs w:val="24"/>
          <w:lang w:val="en-US"/>
        </w:rPr>
        <w:t xml:space="preserve"> might be attributed to the capability of young, healthy individuals in successful </w:t>
      </w:r>
      <w:r w:rsidRPr="009C5D2A">
        <w:rPr>
          <w:rFonts w:cstheme="majorBidi"/>
          <w:szCs w:val="24"/>
          <w:lang w:val="en-US"/>
        </w:rPr>
        <w:t>convert</w:t>
      </w:r>
      <w:r>
        <w:rPr>
          <w:rFonts w:cstheme="majorBidi"/>
          <w:szCs w:val="24"/>
          <w:lang w:val="en-US"/>
        </w:rPr>
        <w:t>ing</w:t>
      </w:r>
      <w:r w:rsidRPr="009C5D2A">
        <w:rPr>
          <w:rFonts w:cstheme="majorBidi"/>
          <w:szCs w:val="24"/>
          <w:lang w:val="en-US"/>
        </w:rPr>
        <w:t xml:space="preserve"> the </w:t>
      </w:r>
      <w:r>
        <w:rPr>
          <w:rFonts w:cstheme="majorBidi"/>
          <w:szCs w:val="24"/>
          <w:lang w:val="en-US"/>
        </w:rPr>
        <w:t xml:space="preserve">visual </w:t>
      </w:r>
      <w:r w:rsidRPr="009C5D2A">
        <w:rPr>
          <w:rFonts w:cstheme="majorBidi"/>
          <w:szCs w:val="24"/>
          <w:lang w:val="en-US"/>
        </w:rPr>
        <w:t xml:space="preserve">perception into a suitable plan, and </w:t>
      </w:r>
      <w:r>
        <w:rPr>
          <w:rFonts w:cstheme="majorBidi"/>
          <w:szCs w:val="24"/>
          <w:lang w:val="en-US"/>
        </w:rPr>
        <w:t>eventually</w:t>
      </w:r>
      <w:r w:rsidRPr="009C5D2A">
        <w:rPr>
          <w:rFonts w:cstheme="majorBidi"/>
          <w:szCs w:val="24"/>
          <w:lang w:val="en-US"/>
        </w:rPr>
        <w:t xml:space="preserve"> </w:t>
      </w:r>
      <w:r>
        <w:rPr>
          <w:rFonts w:cstheme="majorBidi"/>
          <w:szCs w:val="24"/>
          <w:lang w:val="en-US"/>
        </w:rPr>
        <w:t>to</w:t>
      </w:r>
      <w:r w:rsidRPr="009C5D2A">
        <w:rPr>
          <w:rFonts w:cstheme="majorBidi"/>
          <w:szCs w:val="24"/>
          <w:lang w:val="en-US"/>
        </w:rPr>
        <w:t xml:space="preserve"> </w:t>
      </w:r>
      <w:r>
        <w:rPr>
          <w:rFonts w:cstheme="majorBidi"/>
          <w:szCs w:val="24"/>
          <w:lang w:val="en-US"/>
        </w:rPr>
        <w:t>appropriate</w:t>
      </w:r>
      <w:r w:rsidRPr="009C5D2A">
        <w:rPr>
          <w:rFonts w:cstheme="majorBidi"/>
          <w:szCs w:val="24"/>
          <w:lang w:val="en-US"/>
        </w:rPr>
        <w:t xml:space="preserve"> </w:t>
      </w:r>
      <w:r>
        <w:rPr>
          <w:rFonts w:cstheme="majorBidi"/>
          <w:szCs w:val="24"/>
          <w:lang w:val="en-US"/>
        </w:rPr>
        <w:t xml:space="preserve">motor strategies. </w:t>
      </w:r>
      <w:r>
        <w:rPr>
          <w:rFonts w:cstheme="majorBidi"/>
          <w:szCs w:val="24"/>
          <w:u w:color="000000" w:themeColor="text1"/>
          <w:lang w:val="en-US"/>
        </w:rPr>
        <w:t>However, for an individual main effect of posture and ground surface, we observed more kinematic adjustments than kinetic ones in gait patterns.</w:t>
      </w:r>
    </w:p>
    <w:p w:rsidR="0077564E" w:rsidRDefault="0077564E" w:rsidP="0077564E">
      <w:pPr>
        <w:spacing w:before="240" w:line="360" w:lineRule="auto"/>
        <w:jc w:val="both"/>
        <w:rPr>
          <w:rFonts w:cstheme="majorBidi"/>
          <w:color w:val="auto"/>
          <w:szCs w:val="24"/>
          <w:lang w:val="en-US"/>
        </w:rPr>
      </w:pPr>
      <w:bookmarkStart w:id="10" w:name="_Hlk504939693"/>
      <w:r w:rsidRPr="0054351E">
        <w:rPr>
          <w:rFonts w:cstheme="majorBidi"/>
          <w:color w:val="auto"/>
          <w:szCs w:val="24"/>
          <w:lang w:val="en-US"/>
        </w:rPr>
        <w:t>During level walking, with increasing trunk flexion participants tended to transit from stance to swing with a lower unloading rate, due to attenuated vertical GRF at the end of the stance, and to complete the strides with a reduced trailing step time and a restricted ankle range of motion, due to a sustained flexion, leading to a swifter gait velocity</w:t>
      </w:r>
      <w:r>
        <w:rPr>
          <w:rFonts w:cstheme="majorBidi"/>
          <w:color w:val="auto"/>
          <w:szCs w:val="24"/>
          <w:lang w:val="en-US"/>
        </w:rPr>
        <w:t xml:space="preserve"> </w:t>
      </w:r>
      <w:bookmarkEnd w:id="10"/>
      <w:r>
        <w:rPr>
          <w:rFonts w:cstheme="majorBidi"/>
          <w:lang w:val="en-US"/>
        </w:rPr>
        <w:t>(</w:t>
      </w:r>
      <w:r w:rsidRPr="00486949">
        <w:rPr>
          <w:rStyle w:val="FigChar"/>
        </w:rPr>
        <w:fldChar w:fldCharType="begin"/>
      </w:r>
      <w:r w:rsidRPr="00486949">
        <w:rPr>
          <w:rStyle w:val="FigChar"/>
        </w:rPr>
        <w:instrText xml:space="preserve"> REF _Ref504337802 \h </w:instrText>
      </w:r>
      <w:r>
        <w:rPr>
          <w:rStyle w:val="FigChar"/>
        </w:rPr>
        <w:instrText xml:space="preserve"> \* MERGEFORMAT </w:instrText>
      </w:r>
      <w:r w:rsidRPr="00486949">
        <w:rPr>
          <w:rStyle w:val="FigChar"/>
        </w:rPr>
      </w:r>
      <w:r w:rsidRPr="00486949">
        <w:rPr>
          <w:rStyle w:val="FigChar"/>
        </w:rPr>
        <w:fldChar w:fldCharType="separate"/>
      </w:r>
      <w:r w:rsidR="006F1297" w:rsidRPr="006F1297">
        <w:rPr>
          <w:rStyle w:val="FigChar"/>
        </w:rPr>
        <w:t>Fig. 2</w:t>
      </w:r>
      <w:r w:rsidRPr="00486949">
        <w:rPr>
          <w:rStyle w:val="FigChar"/>
        </w:rPr>
        <w:fldChar w:fldCharType="end"/>
      </w:r>
      <w:r w:rsidRPr="00C66902">
        <w:rPr>
          <w:rStyle w:val="CitationChar"/>
        </w:rPr>
        <w:t>,</w:t>
      </w:r>
      <w:r>
        <w:rPr>
          <w:rStyle w:val="CrossReferenceChar"/>
        </w:rPr>
        <w:t xml:space="preserve"> </w:t>
      </w:r>
      <w:r w:rsidRPr="00F06103">
        <w:rPr>
          <w:rStyle w:val="CrossReferenceChar"/>
        </w:rPr>
        <w:fldChar w:fldCharType="begin"/>
      </w:r>
      <w:r w:rsidRPr="00F06103">
        <w:rPr>
          <w:rStyle w:val="CrossReferenceChar"/>
        </w:rPr>
        <w:instrText xml:space="preserve"> REF _Ref493511340 \h </w:instrText>
      </w:r>
      <w:r>
        <w:rPr>
          <w:rStyle w:val="CrossReferenceChar"/>
        </w:rPr>
        <w:instrText xml:space="preserve"> \* MERGEFORMAT </w:instrText>
      </w:r>
      <w:r w:rsidRPr="00F06103">
        <w:rPr>
          <w:rStyle w:val="CrossReferenceChar"/>
        </w:rPr>
      </w:r>
      <w:r w:rsidRPr="00F06103">
        <w:rPr>
          <w:rStyle w:val="CrossReferenceChar"/>
        </w:rPr>
        <w:fldChar w:fldCharType="separate"/>
      </w:r>
      <w:r w:rsidR="006F1297" w:rsidRPr="006F1297">
        <w:rPr>
          <w:rStyle w:val="CrossReferenceChar"/>
        </w:rPr>
        <w:t>Table 1</w:t>
      </w:r>
      <w:r w:rsidRPr="00F06103">
        <w:rPr>
          <w:rStyle w:val="CrossReferenceChar"/>
        </w:rPr>
        <w:fldChar w:fldCharType="end"/>
      </w:r>
      <w:r>
        <w:rPr>
          <w:rFonts w:cstheme="majorBidi"/>
          <w:lang w:val="en-US"/>
        </w:rPr>
        <w:t>)</w:t>
      </w:r>
      <w:r w:rsidRPr="0054351E">
        <w:rPr>
          <w:rFonts w:cstheme="majorBidi"/>
          <w:color w:val="auto"/>
          <w:szCs w:val="24"/>
          <w:lang w:val="en-US"/>
        </w:rPr>
        <w:t xml:space="preserve">. </w:t>
      </w:r>
      <w:r w:rsidRPr="0094776B">
        <w:rPr>
          <w:rFonts w:cstheme="majorBidi"/>
          <w:color w:val="auto"/>
          <w:lang w:val="en-US"/>
        </w:rPr>
        <w:t xml:space="preserve">In fact, during the voluntary stepping, as observed in able-bodied walkers, the anticipatory postural </w:t>
      </w:r>
      <w:r w:rsidRPr="0094776B">
        <w:rPr>
          <w:rFonts w:cstheme="majorBidi"/>
          <w:color w:val="auto"/>
          <w:lang w:val="en-US"/>
        </w:rPr>
        <w:lastRenderedPageBreak/>
        <w:t xml:space="preserve">adjustments for the maintenance of stability </w:t>
      </w:r>
      <w:r w:rsidRPr="00E928A3">
        <w:rPr>
          <w:rStyle w:val="CitationChar"/>
        </w:rPr>
        <w:fldChar w:fldCharType="begin"/>
      </w:r>
      <w:r>
        <w:rPr>
          <w:rStyle w:val="CitationChar"/>
        </w:rPr>
        <w:instrText xml:space="preserve"> ADDIN EN.CITE &lt;EndNote&gt;&lt;Cite&gt;&lt;Author&gt;Schoneburg&lt;/Author&gt;&lt;Year&gt;2013&lt;/Year&gt;&lt;RecNum&gt;1919&lt;/RecNum&gt;&lt;DisplayText&gt;[22]&lt;/DisplayText&gt;&lt;record&gt;&lt;rec-number&gt;1919&lt;/rec-number&gt;&lt;foreign-keys&gt;&lt;key app="EN" db-id="vzxx99s5yztat2ef5dtx5tw9tv9zzzzr2vzs"&gt;1919&lt;/key&gt;&lt;/foreign-keys&gt;&lt;ref-type name="Journal Article"&gt;17&lt;/ref-type&gt;&lt;contributors&gt;&lt;authors&gt;&lt;author&gt;Schoneburg, Bernadette&lt;/author&gt;&lt;author&gt;Mancini, Martina&lt;/author&gt;&lt;author&gt;Horak, Fay&lt;/author&gt;&lt;author&gt;Nutt, John G&lt;/author&gt;&lt;/authors&gt;&lt;/contributors&gt;&lt;titles&gt;&lt;title&gt;Framework for understanding balance dysfunction in Parkinson&amp;apos;s disease&lt;/title&gt;&lt;secondary-title&gt;Movement disorders&lt;/secondary-title&gt;&lt;/titles&gt;&lt;periodical&gt;&lt;full-title&gt;Movement disorders&lt;/full-title&gt;&lt;/periodical&gt;&lt;pages&gt;1474-1482&lt;/pages&gt;&lt;volume&gt;28&lt;/volume&gt;&lt;number&gt;11&lt;/number&gt;&lt;dates&gt;&lt;year&gt;2013&lt;/year&gt;&lt;/dates&gt;&lt;isbn&gt;1531-8257&lt;/isbn&gt;&lt;urls&gt;&lt;/urls&gt;&lt;/record&gt;&lt;/Cite&gt;&lt;/EndNote&gt;</w:instrText>
      </w:r>
      <w:r w:rsidRPr="00E928A3">
        <w:rPr>
          <w:rStyle w:val="CitationChar"/>
        </w:rPr>
        <w:fldChar w:fldCharType="separate"/>
      </w:r>
      <w:r>
        <w:rPr>
          <w:rStyle w:val="CitationChar"/>
        </w:rPr>
        <w:t>[</w:t>
      </w:r>
      <w:hyperlink w:anchor="_ENREF_22" w:tooltip="Schoneburg, 2013 #1919" w:history="1">
        <w:r w:rsidR="002356FE">
          <w:rPr>
            <w:rStyle w:val="CitationChar"/>
          </w:rPr>
          <w:t>22</w:t>
        </w:r>
      </w:hyperlink>
      <w:r>
        <w:rPr>
          <w:rStyle w:val="CitationChar"/>
        </w:rPr>
        <w:t>]</w:t>
      </w:r>
      <w:r w:rsidRPr="00E928A3">
        <w:rPr>
          <w:rStyle w:val="CitationChar"/>
        </w:rPr>
        <w:fldChar w:fldCharType="end"/>
      </w:r>
      <w:r w:rsidRPr="0094776B">
        <w:rPr>
          <w:rFonts w:cstheme="majorBidi"/>
          <w:color w:val="auto"/>
          <w:lang w:val="en-US"/>
        </w:rPr>
        <w:t xml:space="preserve"> may allow modulations of the motor program</w:t>
      </w:r>
      <w:r>
        <w:rPr>
          <w:rFonts w:cstheme="majorBidi"/>
          <w:color w:val="auto"/>
          <w:lang w:val="en-US"/>
        </w:rPr>
        <w:t>.</w:t>
      </w:r>
      <w:r w:rsidRPr="0094776B">
        <w:rPr>
          <w:rFonts w:cstheme="majorBidi"/>
          <w:color w:val="auto"/>
          <w:lang w:val="en-US"/>
        </w:rPr>
        <w:t xml:space="preserve"> </w:t>
      </w:r>
      <w:r>
        <w:rPr>
          <w:rFonts w:cstheme="majorBidi"/>
          <w:color w:val="000000"/>
          <w:szCs w:val="24"/>
          <w:lang w:val="en-US"/>
        </w:rPr>
        <w:t xml:space="preserve">Moreover, the control of dynamic stability </w:t>
      </w:r>
      <w:r w:rsidRPr="00457379">
        <w:rPr>
          <w:rFonts w:cstheme="majorBidi"/>
          <w:color w:val="000000"/>
          <w:szCs w:val="24"/>
          <w:lang w:val="en-US"/>
        </w:rPr>
        <w:t>can be enhanced with customized feed-forward strategies</w:t>
      </w:r>
      <w:r>
        <w:rPr>
          <w:rFonts w:cstheme="majorBidi"/>
          <w:color w:val="000000"/>
          <w:szCs w:val="24"/>
          <w:lang w:val="en-US"/>
        </w:rPr>
        <w:t xml:space="preserve"> </w:t>
      </w:r>
      <w:r w:rsidRPr="00E928A3">
        <w:rPr>
          <w:rStyle w:val="CitationChar"/>
        </w:rPr>
        <w:fldChar w:fldCharType="begin">
          <w:fldData xml:space="preserve">PEVuZE5vdGU+PENpdGU+PEF1dGhvcj5CbGlja2hhbjwvQXV0aG9yPjxZZWFyPjIwMTM8L1llYXI+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</w:fldData>
        </w:fldChar>
      </w:r>
      <w:r>
        <w:rPr>
          <w:rStyle w:val="CitationChar"/>
        </w:rPr>
        <w:instrText xml:space="preserve"> ADDIN EN.CITE </w:instrText>
      </w:r>
      <w:r>
        <w:rPr>
          <w:rStyle w:val="CitationChar"/>
        </w:rPr>
        <w:fldChar w:fldCharType="begin">
          <w:fldData xml:space="preserve">PEVuZE5vdGU+PENpdGU+PEF1dGhvcj5CbGlja2hhbjwvQXV0aG9yPjxZZWFyPjIwMTM8L1llYXI+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</w:fldData>
        </w:fldChar>
      </w:r>
      <w:r>
        <w:rPr>
          <w:rStyle w:val="CitationChar"/>
        </w:rPr>
        <w:instrText xml:space="preserve"> ADDIN EN.CITE.DATA </w:instrText>
      </w:r>
      <w:r>
        <w:rPr>
          <w:rStyle w:val="CitationChar"/>
        </w:rPr>
      </w:r>
      <w:r>
        <w:rPr>
          <w:rStyle w:val="CitationChar"/>
        </w:rPr>
        <w:fldChar w:fldCharType="end"/>
      </w:r>
      <w:r w:rsidRPr="00E928A3">
        <w:rPr>
          <w:rStyle w:val="CitationChar"/>
        </w:rPr>
      </w:r>
      <w:r w:rsidRPr="00E928A3">
        <w:rPr>
          <w:rStyle w:val="CitationChar"/>
        </w:rPr>
        <w:fldChar w:fldCharType="separate"/>
      </w:r>
      <w:r>
        <w:rPr>
          <w:rStyle w:val="CitationChar"/>
        </w:rPr>
        <w:t>[</w:t>
      </w:r>
      <w:hyperlink w:anchor="_ENREF_23" w:tooltip="Blickhan, 2013 #1454" w:history="1">
        <w:r w:rsidR="002356FE">
          <w:rPr>
            <w:rStyle w:val="CitationChar"/>
          </w:rPr>
          <w:t>23</w:t>
        </w:r>
      </w:hyperlink>
      <w:r>
        <w:rPr>
          <w:rStyle w:val="CitationChar"/>
        </w:rPr>
        <w:t>]</w:t>
      </w:r>
      <w:r w:rsidRPr="00E928A3">
        <w:rPr>
          <w:rStyle w:val="CitationChar"/>
        </w:rPr>
        <w:fldChar w:fldCharType="end"/>
      </w:r>
      <w:r w:rsidRPr="00457379">
        <w:rPr>
          <w:rFonts w:cstheme="majorBidi"/>
          <w:color w:val="000000"/>
          <w:szCs w:val="24"/>
          <w:lang w:val="en-US"/>
        </w:rPr>
        <w:t xml:space="preserve">. In this study, </w:t>
      </w:r>
      <w:r w:rsidRPr="00457379">
        <w:rPr>
          <w:rFonts w:cstheme="majorBidi"/>
          <w:szCs w:val="24"/>
          <w:lang w:val="en-US"/>
        </w:rPr>
        <w:t>the availability of visual perception of the perturbation</w:t>
      </w:r>
      <w:r>
        <w:rPr>
          <w:rFonts w:cstheme="majorBidi"/>
          <w:szCs w:val="24"/>
          <w:lang w:val="en-US"/>
        </w:rPr>
        <w:t xml:space="preserve"> </w:t>
      </w:r>
      <w:r w:rsidRPr="00457379">
        <w:rPr>
          <w:rFonts w:cstheme="majorBidi"/>
          <w:szCs w:val="24"/>
          <w:lang w:val="en-US"/>
        </w:rPr>
        <w:t xml:space="preserve">may have facilitated adjustments in gait pattern of participants to </w:t>
      </w:r>
      <w:r>
        <w:rPr>
          <w:rFonts w:cstheme="majorBidi"/>
          <w:szCs w:val="24"/>
          <w:lang w:val="en-US"/>
        </w:rPr>
        <w:t>an</w:t>
      </w:r>
      <w:r w:rsidRPr="00457379">
        <w:rPr>
          <w:rFonts w:cstheme="majorBidi"/>
          <w:szCs w:val="24"/>
          <w:lang w:val="en-US"/>
        </w:rPr>
        <w:t xml:space="preserve"> expected twofold perturbation. </w:t>
      </w:r>
      <w:r>
        <w:rPr>
          <w:rFonts w:cstheme="majorBidi"/>
          <w:szCs w:val="24"/>
          <w:lang w:val="en-US"/>
        </w:rPr>
        <w:t xml:space="preserve">This can be judged from observing a few ground-surface related effects of posture on gait parameters </w:t>
      </w:r>
      <w:r>
        <w:rPr>
          <w:rFonts w:cstheme="majorBidi"/>
          <w:lang w:val="en-US"/>
        </w:rPr>
        <w:t>(</w:t>
      </w:r>
      <w:r w:rsidRPr="00486949">
        <w:rPr>
          <w:rStyle w:val="FigChar"/>
        </w:rPr>
        <w:fldChar w:fldCharType="begin"/>
      </w:r>
      <w:r w:rsidRPr="00486949">
        <w:rPr>
          <w:rStyle w:val="FigChar"/>
        </w:rPr>
        <w:instrText xml:space="preserve"> REF _Ref504337802 \h </w:instrText>
      </w:r>
      <w:r>
        <w:rPr>
          <w:rStyle w:val="FigChar"/>
        </w:rPr>
        <w:instrText xml:space="preserve"> \* MERGEFORMAT </w:instrText>
      </w:r>
      <w:r w:rsidRPr="00486949">
        <w:rPr>
          <w:rStyle w:val="FigChar"/>
        </w:rPr>
      </w:r>
      <w:r w:rsidRPr="00486949">
        <w:rPr>
          <w:rStyle w:val="FigChar"/>
        </w:rPr>
        <w:fldChar w:fldCharType="separate"/>
      </w:r>
      <w:r w:rsidR="006F1297" w:rsidRPr="006F1297">
        <w:rPr>
          <w:rStyle w:val="FigChar"/>
        </w:rPr>
        <w:t>Fig. 2</w:t>
      </w:r>
      <w:r w:rsidRPr="00486949">
        <w:rPr>
          <w:rStyle w:val="FigChar"/>
        </w:rPr>
        <w:fldChar w:fldCharType="end"/>
      </w:r>
      <w:r w:rsidRPr="00C66902">
        <w:rPr>
          <w:rStyle w:val="CitationChar"/>
        </w:rPr>
        <w:t>,</w:t>
      </w:r>
      <w:r>
        <w:rPr>
          <w:rStyle w:val="CrossReferenceChar"/>
        </w:rPr>
        <w:t xml:space="preserve"> </w:t>
      </w:r>
      <w:r w:rsidRPr="00F06103">
        <w:rPr>
          <w:rStyle w:val="CrossReferenceChar"/>
        </w:rPr>
        <w:fldChar w:fldCharType="begin"/>
      </w:r>
      <w:r w:rsidRPr="00F06103">
        <w:rPr>
          <w:rStyle w:val="CrossReferenceChar"/>
        </w:rPr>
        <w:instrText xml:space="preserve"> REF _Ref493511340 \h </w:instrText>
      </w:r>
      <w:r>
        <w:rPr>
          <w:rStyle w:val="CrossReferenceChar"/>
        </w:rPr>
        <w:instrText xml:space="preserve"> \* MERGEFORMAT </w:instrText>
      </w:r>
      <w:r w:rsidRPr="00F06103">
        <w:rPr>
          <w:rStyle w:val="CrossReferenceChar"/>
        </w:rPr>
      </w:r>
      <w:r w:rsidRPr="00F06103">
        <w:rPr>
          <w:rStyle w:val="CrossReferenceChar"/>
        </w:rPr>
        <w:fldChar w:fldCharType="separate"/>
      </w:r>
      <w:r w:rsidR="006F1297" w:rsidRPr="006F1297">
        <w:rPr>
          <w:rStyle w:val="CrossReferenceChar"/>
        </w:rPr>
        <w:t>Table 1</w:t>
      </w:r>
      <w:r w:rsidRPr="00F06103">
        <w:rPr>
          <w:rStyle w:val="CrossReferenceChar"/>
        </w:rPr>
        <w:fldChar w:fldCharType="end"/>
      </w:r>
      <w:r>
        <w:rPr>
          <w:rFonts w:cstheme="majorBidi"/>
          <w:lang w:val="en-US"/>
        </w:rPr>
        <w:t>)</w:t>
      </w:r>
      <w:r>
        <w:rPr>
          <w:rFonts w:cstheme="majorBidi"/>
          <w:szCs w:val="24"/>
          <w:lang w:val="en-US"/>
        </w:rPr>
        <w:t>.</w:t>
      </w:r>
    </w:p>
    <w:p w:rsidR="0077564E" w:rsidRDefault="0077564E" w:rsidP="0077564E">
      <w:pPr>
        <w:spacing w:before="240" w:line="360" w:lineRule="auto"/>
        <w:jc w:val="both"/>
        <w:rPr>
          <w:rFonts w:cstheme="majorBidi"/>
          <w:szCs w:val="24"/>
          <w:lang w:val="en-US"/>
        </w:rPr>
      </w:pPr>
      <w:r>
        <w:rPr>
          <w:rFonts w:cstheme="majorBidi"/>
          <w:color w:val="auto"/>
          <w:szCs w:val="24"/>
          <w:lang w:val="en-US"/>
        </w:rPr>
        <w:t xml:space="preserve">When </w:t>
      </w:r>
      <w:r w:rsidRPr="0094776B">
        <w:rPr>
          <w:rFonts w:cstheme="majorBidi"/>
          <w:color w:val="auto"/>
          <w:szCs w:val="24"/>
          <w:lang w:val="en-US"/>
        </w:rPr>
        <w:t>ignoring the effect of the ground</w:t>
      </w:r>
      <w:r>
        <w:rPr>
          <w:rFonts w:cstheme="majorBidi"/>
          <w:color w:val="auto"/>
          <w:szCs w:val="24"/>
          <w:lang w:val="en-US"/>
        </w:rPr>
        <w:t xml:space="preserve"> (i.e. posture main effect)</w:t>
      </w:r>
      <w:r w:rsidRPr="0094776B">
        <w:rPr>
          <w:rFonts w:cstheme="majorBidi"/>
          <w:color w:val="auto"/>
          <w:szCs w:val="24"/>
          <w:lang w:val="en-US"/>
        </w:rPr>
        <w:t>, the duration of temporal parameters decreased, except for an increase of cadence</w:t>
      </w:r>
      <w:r>
        <w:rPr>
          <w:rFonts w:cstheme="majorBidi"/>
          <w:color w:val="auto"/>
          <w:szCs w:val="24"/>
          <w:lang w:val="en-US"/>
        </w:rPr>
        <w:t xml:space="preserve"> (</w:t>
      </w:r>
      <w:r w:rsidRPr="00486949">
        <w:rPr>
          <w:rStyle w:val="FigChar"/>
        </w:rPr>
        <w:fldChar w:fldCharType="begin"/>
      </w:r>
      <w:r w:rsidRPr="00486949">
        <w:rPr>
          <w:rStyle w:val="FigChar"/>
        </w:rPr>
        <w:instrText xml:space="preserve"> REF _Ref504337840 \h </w:instrText>
      </w:r>
      <w:r>
        <w:rPr>
          <w:rStyle w:val="FigChar"/>
        </w:rPr>
        <w:instrText xml:space="preserve"> \* MERGEFORMAT </w:instrText>
      </w:r>
      <w:r w:rsidRPr="00486949">
        <w:rPr>
          <w:rStyle w:val="FigChar"/>
        </w:rPr>
      </w:r>
      <w:r w:rsidRPr="00486949">
        <w:rPr>
          <w:rStyle w:val="FigChar"/>
        </w:rPr>
        <w:fldChar w:fldCharType="separate"/>
      </w:r>
      <w:r w:rsidR="006F1297" w:rsidRPr="006F1297">
        <w:rPr>
          <w:rStyle w:val="FigChar"/>
        </w:rPr>
        <w:t>Fig. 3</w:t>
      </w:r>
      <w:r w:rsidRPr="00486949">
        <w:rPr>
          <w:rStyle w:val="FigChar"/>
        </w:rPr>
        <w:fldChar w:fldCharType="end"/>
      </w:r>
      <w:r>
        <w:rPr>
          <w:rFonts w:cstheme="majorBidi"/>
          <w:color w:val="auto"/>
          <w:szCs w:val="24"/>
          <w:lang w:val="en-US"/>
        </w:rPr>
        <w:t>)</w:t>
      </w:r>
      <w:r w:rsidRPr="0094776B">
        <w:rPr>
          <w:rFonts w:cstheme="majorBidi"/>
          <w:color w:val="auto"/>
          <w:szCs w:val="24"/>
          <w:lang w:val="en-US"/>
        </w:rPr>
        <w:t xml:space="preserve">. </w:t>
      </w:r>
      <w:r>
        <w:rPr>
          <w:rFonts w:cstheme="majorBidi"/>
          <w:color w:val="auto"/>
          <w:szCs w:val="24"/>
          <w:lang w:val="en-US"/>
        </w:rPr>
        <w:t>This finding is in line</w:t>
      </w:r>
      <w:r w:rsidRPr="0094776B">
        <w:rPr>
          <w:rFonts w:cstheme="majorBidi"/>
          <w:color w:val="auto"/>
          <w:szCs w:val="24"/>
          <w:lang w:val="en-US"/>
        </w:rPr>
        <w:t xml:space="preserve"> with </w:t>
      </w:r>
      <w:r>
        <w:rPr>
          <w:rFonts w:cstheme="majorBidi"/>
          <w:color w:val="auto"/>
          <w:szCs w:val="24"/>
          <w:lang w:val="en-US"/>
        </w:rPr>
        <w:t xml:space="preserve">the results of </w:t>
      </w:r>
      <w:r w:rsidRPr="0094776B">
        <w:rPr>
          <w:rFonts w:cstheme="majorBidi"/>
          <w:color w:val="auto"/>
          <w:szCs w:val="24"/>
          <w:lang w:val="en-US"/>
        </w:rPr>
        <w:t xml:space="preserve">our previous </w:t>
      </w:r>
      <w:r>
        <w:rPr>
          <w:rFonts w:cstheme="majorBidi"/>
          <w:color w:val="auto"/>
          <w:szCs w:val="24"/>
          <w:lang w:val="en-US"/>
        </w:rPr>
        <w:t>study</w:t>
      </w:r>
      <w:r w:rsidRPr="0094776B">
        <w:rPr>
          <w:rFonts w:cstheme="majorBidi"/>
          <w:color w:val="auto"/>
          <w:szCs w:val="24"/>
          <w:lang w:val="en-US"/>
        </w:rPr>
        <w:t xml:space="preserve"> </w:t>
      </w:r>
      <w:r w:rsidRPr="00C66902">
        <w:rPr>
          <w:rStyle w:val="CitationChar"/>
        </w:rPr>
        <w:fldChar w:fldCharType="begin"/>
      </w:r>
      <w:r w:rsidRPr="00C66902">
        <w:rPr>
          <w:rStyle w:val="CitationChar"/>
        </w:rPr>
        <w:instrText xml:space="preserve"> ADDIN EN.CITE &lt;EndNote&gt;&lt;Cite&gt;&lt;Author&gt;Aminiaghdam&lt;/Author&gt;&lt;Year&gt;2017&lt;/Year&gt;&lt;RecNum&gt;1558&lt;/RecNum&gt;&lt;DisplayText&gt;[15]&lt;/DisplayText&gt;&lt;record&gt;&lt;rec-number&gt;1558&lt;/rec-number&gt;&lt;foreign-keys&gt;&lt;key app="EN" db-id="vzxx99s5yztat2ef5dtx5tw9tv9zzzzr2vzs"&gt;1558&lt;/key&gt;&lt;/foreign-keys&gt;&lt;ref-type name="Journal Article"&gt;17&lt;/ref-type&gt;&lt;contributors&gt;&lt;authors&gt;&lt;author&gt;Aminiaghdam, S.&lt;/author&gt;&lt;author&gt;Rode, C.&lt;/author&gt;&lt;author&gt;Muller, R.&lt;/author&gt;&lt;author&gt;Blickhan, R.&lt;/author&gt;&lt;/authors&gt;&lt;/contributors&gt;&lt;auth-address&gt;Department of Motion Science, Institute of Sport Sciences, Friedrich Schiller University Jena, Seidelstrasse 20, Jena 07740, Germany soran.aminiaghdam@uni-jena.de.&amp;#xD;Department of Motion Science, Institute of Sport Sciences, Friedrich Schiller University Jena, Seidelstrasse 20, Jena 07740, Germany.&lt;/auth-address&gt;&lt;titles&gt;&lt;title&gt;Increasing trunk flexion transforms human leg function into that of birds despite different leg morphology&lt;/title&gt;&lt;secondary-title&gt;J Exp Biol&lt;/secondary-title&gt;&lt;/titles&gt;&lt;periodical&gt;&lt;full-title&gt;J Exp Biol&lt;/full-title&gt;&lt;/periodical&gt;&lt;pages&gt;478-486&lt;/pages&gt;&lt;volume&gt;220&lt;/volume&gt;&lt;number&gt;Pt 3&lt;/number&gt;&lt;edition&gt;2016/11/27&lt;/edition&gt;&lt;dates&gt;&lt;year&gt;2017&lt;/year&gt;&lt;pub-dates&gt;&lt;date&gt;Feb 01&lt;/date&gt;&lt;/pub-dates&gt;&lt;/dates&gt;&lt;isbn&gt;1477-9145 (Electronic)&amp;#xD;0022-0949 (Linking)&lt;/isbn&gt;&lt;accession-num&gt;27888201&lt;/accession-num&gt;&lt;urls&gt;&lt;related-urls&gt;&lt;url&gt;http://www.ncbi.nlm.nih.gov/pubmed/27888201&lt;/url&gt;&lt;/related-urls&gt;&lt;/urls&gt;&lt;electronic-resource-num&gt;10.1242/jeb.148312&amp;#xD;jeb.148312 [pii]&lt;/electronic-resource-num&gt;&lt;language&gt;eng&lt;/language&gt;&lt;/record&gt;&lt;/Cite&gt;&lt;/EndNote&gt;</w:instrText>
      </w:r>
      <w:r w:rsidRPr="00C66902">
        <w:rPr>
          <w:rStyle w:val="CitationChar"/>
        </w:rPr>
        <w:fldChar w:fldCharType="separate"/>
      </w:r>
      <w:r w:rsidRPr="00C66902">
        <w:rPr>
          <w:rStyle w:val="CitationChar"/>
        </w:rPr>
        <w:t>[</w:t>
      </w:r>
      <w:hyperlink w:anchor="_ENREF_15" w:tooltip="Aminiaghdam, 2017 #1558" w:history="1">
        <w:r w:rsidR="002356FE" w:rsidRPr="00C66902">
          <w:rPr>
            <w:rStyle w:val="CitationChar"/>
          </w:rPr>
          <w:t>15</w:t>
        </w:r>
      </w:hyperlink>
      <w:r w:rsidRPr="00C66902">
        <w:rPr>
          <w:rStyle w:val="CitationChar"/>
        </w:rPr>
        <w:t>]</w:t>
      </w:r>
      <w:r w:rsidRPr="00C66902">
        <w:rPr>
          <w:rStyle w:val="CitationChar"/>
        </w:rPr>
        <w:fldChar w:fldCharType="end"/>
      </w:r>
      <w:r w:rsidRPr="00C66902">
        <w:t xml:space="preserve"> </w:t>
      </w:r>
      <w:r w:rsidRPr="0094776B">
        <w:rPr>
          <w:rFonts w:cstheme="majorBidi"/>
          <w:color w:val="auto"/>
          <w:szCs w:val="24"/>
          <w:lang w:val="en-US"/>
        </w:rPr>
        <w:t xml:space="preserve">where we reported the similar </w:t>
      </w:r>
      <w:r>
        <w:rPr>
          <w:rFonts w:cstheme="majorBidi"/>
          <w:color w:val="auto"/>
          <w:szCs w:val="24"/>
          <w:lang w:val="en-US"/>
        </w:rPr>
        <w:t>adaptations</w:t>
      </w:r>
      <w:r w:rsidRPr="0094776B">
        <w:rPr>
          <w:rFonts w:cstheme="majorBidi"/>
          <w:color w:val="auto"/>
          <w:szCs w:val="24"/>
          <w:lang w:val="en-US"/>
        </w:rPr>
        <w:t xml:space="preserve"> during level walking whilst proceeding to a maximal sagittal trunk flexion (~ 70° trunk flexion). Alongside with </w:t>
      </w:r>
      <w:r>
        <w:rPr>
          <w:rFonts w:cstheme="majorBidi"/>
          <w:color w:val="auto"/>
          <w:szCs w:val="24"/>
          <w:lang w:val="en-US"/>
        </w:rPr>
        <w:t xml:space="preserve">observed </w:t>
      </w:r>
      <w:r w:rsidRPr="0094776B">
        <w:rPr>
          <w:rFonts w:cstheme="majorBidi"/>
          <w:color w:val="auto"/>
          <w:szCs w:val="24"/>
          <w:lang w:val="en-US"/>
        </w:rPr>
        <w:t>kinematic and kinetic asymmetries in the axial leg function</w:t>
      </w:r>
      <w:r>
        <w:rPr>
          <w:rFonts w:cstheme="majorBidi"/>
          <w:color w:val="auto"/>
          <w:szCs w:val="24"/>
          <w:lang w:val="en-US"/>
        </w:rPr>
        <w:t>,</w:t>
      </w:r>
      <w:r w:rsidRPr="0094776B">
        <w:rPr>
          <w:rFonts w:cstheme="majorBidi"/>
          <w:color w:val="auto"/>
          <w:szCs w:val="24"/>
          <w:lang w:val="en-US"/>
        </w:rPr>
        <w:t xml:space="preserve"> walking with such a posture led to </w:t>
      </w:r>
      <w:r w:rsidRPr="0094776B">
        <w:rPr>
          <w:rFonts w:ascii="Cambria Math" w:hAnsi="Cambria Math" w:cs="Cambria Math"/>
          <w:color w:val="auto"/>
          <w:szCs w:val="24"/>
          <w:lang w:val="en-US"/>
        </w:rPr>
        <w:t>∼</w:t>
      </w:r>
      <w:r w:rsidRPr="0094776B">
        <w:rPr>
          <w:rFonts w:cstheme="majorBidi"/>
          <w:color w:val="auto"/>
          <w:szCs w:val="24"/>
          <w:lang w:val="en-US"/>
        </w:rPr>
        <w:t xml:space="preserve">10% greater gait velocity and cadence, and </w:t>
      </w:r>
      <w:r w:rsidRPr="0094776B">
        <w:rPr>
          <w:rFonts w:ascii="Cambria Math" w:hAnsi="Cambria Math" w:cs="Cambria Math"/>
          <w:color w:val="auto"/>
          <w:szCs w:val="24"/>
          <w:lang w:val="en-US"/>
        </w:rPr>
        <w:t>∼</w:t>
      </w:r>
      <w:r w:rsidRPr="0094776B">
        <w:rPr>
          <w:rFonts w:cstheme="majorBidi"/>
          <w:color w:val="auto"/>
          <w:szCs w:val="24"/>
          <w:lang w:val="en-US"/>
        </w:rPr>
        <w:t>5% shorter swing duration while the step length remained unchanged as compared to RE gait. As we argued there</w:t>
      </w:r>
      <w:r>
        <w:rPr>
          <w:rFonts w:cstheme="majorBidi"/>
          <w:color w:val="auto"/>
          <w:szCs w:val="24"/>
          <w:lang w:val="en-US"/>
        </w:rPr>
        <w:t xml:space="preserve"> </w:t>
      </w:r>
      <w:r w:rsidRPr="00C66902">
        <w:rPr>
          <w:rStyle w:val="CitationChar"/>
        </w:rPr>
        <w:fldChar w:fldCharType="begin"/>
      </w:r>
      <w:r w:rsidRPr="00C66902">
        <w:rPr>
          <w:rStyle w:val="CitationChar"/>
        </w:rPr>
        <w:instrText xml:space="preserve"> ADDIN EN.CITE &lt;EndNote&gt;&lt;Cite&gt;&lt;Author&gt;Aminiaghdam&lt;/Author&gt;&lt;Year&gt;2017&lt;/Year&gt;&lt;RecNum&gt;1558&lt;/RecNum&gt;&lt;DisplayText&gt;[15]&lt;/DisplayText&gt;&lt;record&gt;&lt;rec-number&gt;1558&lt;/rec-number&gt;&lt;foreign-keys&gt;&lt;key app="EN" db-id="vzxx99s5yztat2ef5dtx5tw9tv9zzzzr2vzs"&gt;1558&lt;/key&gt;&lt;/foreign-keys&gt;&lt;ref-type name="Journal Article"&gt;17&lt;/ref-type&gt;&lt;contributors&gt;&lt;authors&gt;&lt;author&gt;Aminiaghdam, S.&lt;/author&gt;&lt;author&gt;Rode, C.&lt;/author&gt;&lt;author&gt;Muller, R.&lt;/author&gt;&lt;author&gt;Blickhan, R.&lt;/author&gt;&lt;/authors&gt;&lt;/contributors&gt;&lt;auth-address&gt;Department of Motion Science, Institute of Sport Sciences, Friedrich Schiller University Jena, Seidelstrasse 20, Jena 07740, Germany soran.aminiaghdam@uni-jena.de.&amp;#xD;Department of Motion Science, Institute of Sport Sciences, Friedrich Schiller University Jena, Seidelstrasse 20, Jena 07740, Germany.&lt;/auth-address&gt;&lt;titles&gt;&lt;title&gt;Increasing trunk flexion transforms human leg function into that of birds despite different leg morphology&lt;/title&gt;&lt;secondary-title&gt;J Exp Biol&lt;/secondary-title&gt;&lt;/titles&gt;&lt;periodical&gt;&lt;full-title&gt;J Exp Biol&lt;/full-title&gt;&lt;/periodical&gt;&lt;pages&gt;478-486&lt;/pages&gt;&lt;volume&gt;220&lt;/volume&gt;&lt;number&gt;Pt 3&lt;/number&gt;&lt;edition&gt;2016/11/27&lt;/edition&gt;&lt;dates&gt;&lt;year&gt;2017&lt;/year&gt;&lt;pub-dates&gt;&lt;date&gt;Feb 01&lt;/date&gt;&lt;/pub-dates&gt;&lt;/dates&gt;&lt;isbn&gt;1477-9145 (Electronic)&amp;#xD;0022-0949 (Linking)&lt;/isbn&gt;&lt;accession-num&gt;27888201&lt;/accession-num&gt;&lt;urls&gt;&lt;related-urls&gt;&lt;url&gt;http://www.ncbi.nlm.nih.gov/pubmed/27888201&lt;/url&gt;&lt;/related-urls&gt;&lt;/urls&gt;&lt;electronic-resource-num&gt;10.1242/jeb.148312&amp;#xD;jeb.148312 [pii]&lt;/electronic-resource-num&gt;&lt;language&gt;eng&lt;/language&gt;&lt;/record&gt;&lt;/Cite&gt;&lt;/EndNote&gt;</w:instrText>
      </w:r>
      <w:r w:rsidRPr="00C66902">
        <w:rPr>
          <w:rStyle w:val="CitationChar"/>
        </w:rPr>
        <w:fldChar w:fldCharType="separate"/>
      </w:r>
      <w:r w:rsidRPr="00C66902">
        <w:rPr>
          <w:rStyle w:val="CitationChar"/>
        </w:rPr>
        <w:t>[</w:t>
      </w:r>
      <w:hyperlink w:anchor="_ENREF_15" w:tooltip="Aminiaghdam, 2017 #1558" w:history="1">
        <w:r w:rsidR="002356FE" w:rsidRPr="00C66902">
          <w:rPr>
            <w:rStyle w:val="CitationChar"/>
          </w:rPr>
          <w:t>15</w:t>
        </w:r>
      </w:hyperlink>
      <w:r w:rsidRPr="00C66902">
        <w:rPr>
          <w:rStyle w:val="CitationChar"/>
        </w:rPr>
        <w:t>]</w:t>
      </w:r>
      <w:r w:rsidRPr="00C66902">
        <w:rPr>
          <w:rStyle w:val="CitationChar"/>
        </w:rPr>
        <w:fldChar w:fldCharType="end"/>
      </w:r>
      <w:r w:rsidRPr="0094776B">
        <w:rPr>
          <w:rFonts w:cstheme="majorBidi"/>
          <w:color w:val="auto"/>
          <w:szCs w:val="24"/>
          <w:lang w:val="en-US"/>
        </w:rPr>
        <w:t xml:space="preserve">, with the </w:t>
      </w:r>
      <w:r>
        <w:rPr>
          <w:rFonts w:cstheme="majorBidi"/>
          <w:color w:val="auto"/>
          <w:szCs w:val="24"/>
          <w:lang w:val="en-US"/>
        </w:rPr>
        <w:t>equal</w:t>
      </w:r>
      <w:r w:rsidRPr="0094776B">
        <w:rPr>
          <w:rFonts w:cstheme="majorBidi"/>
          <w:color w:val="auto"/>
          <w:szCs w:val="24"/>
          <w:lang w:val="en-US"/>
        </w:rPr>
        <w:t xml:space="preserve"> step lengths and lower vertical impulse per step, the support of the body weight requires a higher cadence, which in turn enforces higher walking speeds. </w:t>
      </w:r>
      <w:r w:rsidRPr="0094776B">
        <w:rPr>
          <w:rFonts w:cstheme="majorBidi"/>
          <w:lang w:val="en-US"/>
        </w:rPr>
        <w:t xml:space="preserve">An increase of walking speed </w:t>
      </w:r>
      <w:r>
        <w:rPr>
          <w:rFonts w:cstheme="majorBidi"/>
          <w:lang w:val="en-US"/>
        </w:rPr>
        <w:t xml:space="preserve">over </w:t>
      </w:r>
      <w:r w:rsidRPr="0094776B">
        <w:rPr>
          <w:rFonts w:cstheme="majorBidi"/>
          <w:lang w:val="en-US"/>
        </w:rPr>
        <w:t xml:space="preserve">ES </w:t>
      </w:r>
      <w:r>
        <w:rPr>
          <w:rFonts w:cstheme="majorBidi"/>
          <w:lang w:val="en-US"/>
        </w:rPr>
        <w:t xml:space="preserve">with increasing trunk flexion </w:t>
      </w:r>
      <w:r w:rsidRPr="0094776B">
        <w:rPr>
          <w:rFonts w:cstheme="majorBidi"/>
          <w:lang w:val="en-US"/>
        </w:rPr>
        <w:t>was induced by a reduction in the stride duration while the stride length remained unchanged</w:t>
      </w:r>
      <w:r>
        <w:rPr>
          <w:rFonts w:cstheme="majorBidi"/>
          <w:lang w:val="en-US"/>
        </w:rPr>
        <w:t xml:space="preserve"> (</w:t>
      </w:r>
      <w:r w:rsidRPr="00F06103">
        <w:rPr>
          <w:rStyle w:val="CrossReferenceChar"/>
        </w:rPr>
        <w:fldChar w:fldCharType="begin"/>
      </w:r>
      <w:r w:rsidRPr="00F06103">
        <w:rPr>
          <w:rStyle w:val="CrossReferenceChar"/>
        </w:rPr>
        <w:instrText xml:space="preserve"> REF _Ref493511340 \h </w:instrText>
      </w:r>
      <w:r>
        <w:rPr>
          <w:rStyle w:val="CrossReferenceChar"/>
        </w:rPr>
        <w:instrText xml:space="preserve"> \* MERGEFORMAT </w:instrText>
      </w:r>
      <w:r w:rsidRPr="00F06103">
        <w:rPr>
          <w:rStyle w:val="CrossReferenceChar"/>
        </w:rPr>
      </w:r>
      <w:r w:rsidRPr="00F06103">
        <w:rPr>
          <w:rStyle w:val="CrossReferenceChar"/>
        </w:rPr>
        <w:fldChar w:fldCharType="separate"/>
      </w:r>
      <w:r w:rsidR="006F1297" w:rsidRPr="006F1297">
        <w:rPr>
          <w:rStyle w:val="CrossReferenceChar"/>
        </w:rPr>
        <w:t>Table 1</w:t>
      </w:r>
      <w:r w:rsidRPr="00F06103">
        <w:rPr>
          <w:rStyle w:val="CrossReferenceChar"/>
        </w:rPr>
        <w:fldChar w:fldCharType="end"/>
      </w:r>
      <w:r>
        <w:rPr>
          <w:rFonts w:cstheme="majorBidi"/>
          <w:lang w:val="en-US"/>
        </w:rPr>
        <w:t>)</w:t>
      </w:r>
      <w:r w:rsidRPr="0094776B">
        <w:rPr>
          <w:rFonts w:cstheme="majorBidi"/>
          <w:lang w:val="en-US"/>
        </w:rPr>
        <w:t xml:space="preserve">. Previously, the study of </w:t>
      </w:r>
      <w:r>
        <w:rPr>
          <w:rFonts w:cstheme="majorBidi"/>
          <w:lang w:val="en-US"/>
        </w:rPr>
        <w:t xml:space="preserve">the </w:t>
      </w:r>
      <w:r w:rsidRPr="0094776B">
        <w:rPr>
          <w:rFonts w:cstheme="majorBidi"/>
          <w:lang w:val="en-US"/>
        </w:rPr>
        <w:t xml:space="preserve">effects of walking velocity on stability of gait confirmed that walking at higher rates may lead to a more local dynamic stability (i.e. the trunk) </w:t>
      </w:r>
      <w:r w:rsidRPr="00C66902">
        <w:rPr>
          <w:rStyle w:val="CitationChar"/>
        </w:rPr>
        <w:fldChar w:fldCharType="begin"/>
      </w:r>
      <w:r>
        <w:rPr>
          <w:rStyle w:val="CitationChar"/>
        </w:rPr>
        <w:instrText xml:space="preserve"> ADDIN EN.CITE &lt;EndNote&gt;&lt;Cite&gt;&lt;Author&gt;Bruijn&lt;/Author&gt;&lt;Year&gt;2009&lt;/Year&gt;&lt;RecNum&gt;1922&lt;/RecNum&gt;&lt;DisplayText&gt;[24]&lt;/DisplayText&gt;&lt;record&gt;&lt;rec-number&gt;1922&lt;/rec-number&gt;&lt;foreign-keys&gt;&lt;key app="EN" db-id="vzxx99s5yztat2ef5dtx5tw9tv9zzzzr2vzs"&gt;1922&lt;/key&gt;&lt;/foreign-keys&gt;&lt;ref-type name="Journal Article"&gt;17&lt;/ref-type&gt;&lt;contributors&gt;&lt;authors&gt;&lt;author&gt;Bruijn, Sjoerd M&lt;/author&gt;&lt;author&gt;van Dieën, Jaap H&lt;/author&gt;&lt;author&gt;Meijer, Onno G&lt;/author&gt;&lt;author&gt;Beek, Peter J&lt;/author&gt;&lt;/authors&gt;&lt;/contributors&gt;&lt;titles&gt;&lt;title&gt;Is slow walking more stable?&lt;/title&gt;&lt;secondary-title&gt;Journal of biomechanics&lt;/secondary-title&gt;&lt;/titles&gt;&lt;periodical&gt;&lt;full-title&gt;Journal of biomechanics&lt;/full-title&gt;&lt;/periodical&gt;&lt;pages&gt;1506-1512&lt;/pages&gt;&lt;volume&gt;42&lt;/volume&gt;&lt;number&gt;10&lt;/number&gt;&lt;dates&gt;&lt;year&gt;2009&lt;/year&gt;&lt;/dates&gt;&lt;isbn&gt;0021-9290&lt;/isbn&gt;&lt;urls&gt;&lt;/urls&gt;&lt;/record&gt;&lt;/Cite&gt;&lt;/EndNote&gt;</w:instrText>
      </w:r>
      <w:r w:rsidRPr="00C66902">
        <w:rPr>
          <w:rStyle w:val="CitationChar"/>
        </w:rPr>
        <w:fldChar w:fldCharType="separate"/>
      </w:r>
      <w:r>
        <w:rPr>
          <w:rStyle w:val="CitationChar"/>
        </w:rPr>
        <w:t>[</w:t>
      </w:r>
      <w:hyperlink w:anchor="_ENREF_24" w:tooltip="Bruijn, 2009 #1922" w:history="1">
        <w:r w:rsidR="002356FE">
          <w:rPr>
            <w:rStyle w:val="CitationChar"/>
          </w:rPr>
          <w:t>24</w:t>
        </w:r>
      </w:hyperlink>
      <w:r>
        <w:rPr>
          <w:rStyle w:val="CitationChar"/>
        </w:rPr>
        <w:t>]</w:t>
      </w:r>
      <w:r w:rsidRPr="00C66902">
        <w:rPr>
          <w:rStyle w:val="CitationChar"/>
        </w:rPr>
        <w:fldChar w:fldCharType="end"/>
      </w:r>
      <w:r w:rsidRPr="0094776B">
        <w:rPr>
          <w:rFonts w:cstheme="majorBidi"/>
          <w:lang w:val="en-US"/>
        </w:rPr>
        <w:t xml:space="preserve">. The results of a study by </w:t>
      </w:r>
      <w:proofErr w:type="spellStart"/>
      <w:r w:rsidRPr="0094776B">
        <w:rPr>
          <w:rFonts w:cstheme="majorBidi"/>
          <w:lang w:val="en-US"/>
        </w:rPr>
        <w:t>Granacher</w:t>
      </w:r>
      <w:proofErr w:type="spellEnd"/>
      <w:r w:rsidRPr="0094776B">
        <w:rPr>
          <w:rFonts w:cstheme="majorBidi"/>
          <w:lang w:val="en-US"/>
        </w:rPr>
        <w:t xml:space="preserve"> et al. </w:t>
      </w:r>
      <w:r w:rsidRPr="00C66902">
        <w:rPr>
          <w:rStyle w:val="CitationChar"/>
        </w:rPr>
        <w:fldChar w:fldCharType="begin"/>
      </w:r>
      <w:r>
        <w:rPr>
          <w:rStyle w:val="CitationChar"/>
        </w:rPr>
        <w:instrText xml:space="preserve"> ADDIN EN.CITE &lt;EndNote&gt;&lt;Cite&gt;&lt;Author&gt;Granacher&lt;/Author&gt;&lt;Year&gt;2010&lt;/Year&gt;&lt;RecNum&gt;1921&lt;/RecNum&gt;&lt;DisplayText&gt;[25]&lt;/DisplayText&gt;&lt;record&gt;&lt;rec-number&gt;1921&lt;/rec-number&gt;&lt;foreign-keys&gt;&lt;key app="EN" db-id="vzxx99s5yztat2ef5dtx5tw9tv9zzzzr2vzs"&gt;1921&lt;/key&gt;&lt;/foreign-keys&gt;&lt;ref-type name="Journal Article"&gt;17&lt;/ref-type&gt;&lt;contributors&gt;&lt;authors&gt;&lt;author&gt;Granacher, Urs&lt;/author&gt;&lt;author&gt;Wolf, Irene&lt;/author&gt;&lt;author&gt;Wehrle, Anja&lt;/author&gt;&lt;author&gt;Bridenbaugh, Stephanie&lt;/author&gt;&lt;author&gt;Kressig, Reto W&lt;/author&gt;&lt;/authors&gt;&lt;/contributors&gt;&lt;titles&gt;&lt;title&gt;Effects of muscle fatigue on gait characteristics under single and dual-task conditions in young and older adults&lt;/title&gt;&lt;secondary-title&gt;Journal of neuroengineering and rehabilitation&lt;/secondary-title&gt;&lt;/titles&gt;&lt;periodical&gt;&lt;full-title&gt;Journal of neuroengineering and rehabilitation&lt;/full-title&gt;&lt;/periodical&gt;&lt;pages&gt;56&lt;/pages&gt;&lt;volume&gt;7&lt;/volume&gt;&lt;number&gt;1&lt;/number&gt;&lt;dates&gt;&lt;year&gt;2010&lt;/year&gt;&lt;/dates&gt;&lt;isbn&gt;1743-0003&lt;/isbn&gt;&lt;urls&gt;&lt;/urls&gt;&lt;/record&gt;&lt;/Cite&gt;&lt;/EndNote&gt;</w:instrText>
      </w:r>
      <w:r w:rsidRPr="00C66902">
        <w:rPr>
          <w:rStyle w:val="CitationChar"/>
        </w:rPr>
        <w:fldChar w:fldCharType="separate"/>
      </w:r>
      <w:r>
        <w:rPr>
          <w:rStyle w:val="CitationChar"/>
        </w:rPr>
        <w:t>[</w:t>
      </w:r>
      <w:hyperlink w:anchor="_ENREF_25" w:tooltip="Granacher, 2010 #1921" w:history="1">
        <w:r w:rsidR="002356FE">
          <w:rPr>
            <w:rStyle w:val="CitationChar"/>
          </w:rPr>
          <w:t>25</w:t>
        </w:r>
      </w:hyperlink>
      <w:r>
        <w:rPr>
          <w:rStyle w:val="CitationChar"/>
        </w:rPr>
        <w:t>]</w:t>
      </w:r>
      <w:r w:rsidRPr="00C66902">
        <w:rPr>
          <w:rStyle w:val="CitationChar"/>
        </w:rPr>
        <w:fldChar w:fldCharType="end"/>
      </w:r>
      <w:r w:rsidRPr="0094776B">
        <w:rPr>
          <w:rFonts w:cstheme="majorBidi"/>
          <w:lang w:val="en-US"/>
        </w:rPr>
        <w:t xml:space="preserve"> examining the STPG in young and old adults in response to a muscle fatigue under concurrent performance of a cognitive interference revealed that older adults walk faster with longer strides in order to overcome the sense of physical pain caused by fatigue. The same findings have been reported by </w:t>
      </w:r>
      <w:r w:rsidRPr="00C83D5A">
        <w:rPr>
          <w:rFonts w:cstheme="majorBidi"/>
          <w:szCs w:val="24"/>
          <w:lang w:val="en-US"/>
        </w:rPr>
        <w:t>Barbieri et al.</w:t>
      </w:r>
      <w:r w:rsidRPr="0094776B">
        <w:rPr>
          <w:rFonts w:cstheme="majorBidi"/>
          <w:szCs w:val="24"/>
          <w:lang w:val="en-US"/>
        </w:rPr>
        <w:t xml:space="preserve"> </w:t>
      </w:r>
      <w:r w:rsidRPr="00C66902">
        <w:rPr>
          <w:rStyle w:val="CitationChar"/>
        </w:rPr>
        <w:fldChar w:fldCharType="begin">
          <w:fldData xml:space="preserve">PEVuZE5vdGU+PENpdGU+PEF1dGhvcj5CYXJiaWVyaTwvQXV0aG9yPjxZZWFyPjIwMTQ8L1llYXI+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</w:fldData>
        </w:fldChar>
      </w:r>
      <w:r>
        <w:rPr>
          <w:rStyle w:val="CitationChar"/>
        </w:rPr>
        <w:instrText xml:space="preserve"> ADDIN EN.CITE </w:instrText>
      </w:r>
      <w:r>
        <w:rPr>
          <w:rStyle w:val="CitationChar"/>
        </w:rPr>
        <w:fldChar w:fldCharType="begin">
          <w:fldData xml:space="preserve">PEVuZE5vdGU+PENpdGU+PEF1dGhvcj5CYXJiaWVyaTwvQXV0aG9yPjxZZWFyPjIwMTQ8L1llYXI+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</w:fldData>
        </w:fldChar>
      </w:r>
      <w:r>
        <w:rPr>
          <w:rStyle w:val="CitationChar"/>
        </w:rPr>
        <w:instrText xml:space="preserve"> ADDIN EN.CITE.DATA </w:instrText>
      </w:r>
      <w:r>
        <w:rPr>
          <w:rStyle w:val="CitationChar"/>
        </w:rPr>
      </w:r>
      <w:r>
        <w:rPr>
          <w:rStyle w:val="CitationChar"/>
        </w:rPr>
        <w:fldChar w:fldCharType="end"/>
      </w:r>
      <w:r w:rsidRPr="00C66902">
        <w:rPr>
          <w:rStyle w:val="CitationChar"/>
        </w:rPr>
      </w:r>
      <w:r w:rsidRPr="00C66902">
        <w:rPr>
          <w:rStyle w:val="CitationChar"/>
        </w:rPr>
        <w:fldChar w:fldCharType="separate"/>
      </w:r>
      <w:r>
        <w:rPr>
          <w:rStyle w:val="CitationChar"/>
        </w:rPr>
        <w:t>[</w:t>
      </w:r>
      <w:hyperlink w:anchor="_ENREF_26" w:tooltip="Barbieri, 2014 #1418" w:history="1">
        <w:r w:rsidR="002356FE">
          <w:rPr>
            <w:rStyle w:val="CitationChar"/>
          </w:rPr>
          <w:t>26</w:t>
        </w:r>
      </w:hyperlink>
      <w:r>
        <w:rPr>
          <w:rStyle w:val="CitationChar"/>
        </w:rPr>
        <w:t>]</w:t>
      </w:r>
      <w:r w:rsidRPr="00C66902">
        <w:rPr>
          <w:rStyle w:val="CitationChar"/>
        </w:rPr>
        <w:fldChar w:fldCharType="end"/>
      </w:r>
      <w:r w:rsidRPr="0094776B">
        <w:rPr>
          <w:rFonts w:cstheme="majorBidi"/>
          <w:szCs w:val="24"/>
          <w:lang w:val="en-US"/>
        </w:rPr>
        <w:t xml:space="preserve">. </w:t>
      </w:r>
    </w:p>
    <w:p w:rsidR="0077564E" w:rsidRPr="0001216B" w:rsidRDefault="0077564E" w:rsidP="0077564E">
      <w:pPr>
        <w:autoSpaceDE w:val="0"/>
        <w:autoSpaceDN w:val="0"/>
        <w:adjustRightInd w:val="0"/>
        <w:spacing w:after="0" w:line="360" w:lineRule="auto"/>
        <w:jc w:val="both"/>
        <w:rPr>
          <w:rFonts w:cstheme="majorBidi"/>
          <w:color w:val="auto"/>
          <w:szCs w:val="24"/>
          <w:lang w:val="en-US"/>
        </w:rPr>
      </w:pPr>
      <w:r w:rsidRPr="0001216B">
        <w:rPr>
          <w:rFonts w:cstheme="majorBidi"/>
          <w:color w:val="auto"/>
          <w:szCs w:val="24"/>
          <w:lang w:val="en-US"/>
        </w:rPr>
        <w:t xml:space="preserve">The control of the postural configuration with a forward situated BCOM necessitates some compensatory kinematic adjustments to maintain the BCOM in a situation </w:t>
      </w:r>
      <w:proofErr w:type="gramStart"/>
      <w:r w:rsidRPr="0001216B">
        <w:rPr>
          <w:rFonts w:cstheme="majorBidi"/>
          <w:color w:val="auto"/>
          <w:szCs w:val="24"/>
          <w:lang w:val="en-US"/>
        </w:rPr>
        <w:t>similar to</w:t>
      </w:r>
      <w:proofErr w:type="gramEnd"/>
      <w:r w:rsidRPr="0001216B">
        <w:rPr>
          <w:rFonts w:cstheme="majorBidi"/>
          <w:color w:val="auto"/>
          <w:szCs w:val="24"/>
          <w:lang w:val="en-US"/>
        </w:rPr>
        <w:t xml:space="preserve"> that of upright walking. In fact, the upright posture transforms increasingly into a zig-zag-like configuration </w:t>
      </w:r>
      <w:r>
        <w:rPr>
          <w:rFonts w:cstheme="majorBidi"/>
          <w:color w:val="auto"/>
          <w:szCs w:val="24"/>
          <w:lang w:val="en-US"/>
        </w:rPr>
        <w:t xml:space="preserve">(i.e., </w:t>
      </w:r>
      <w:r w:rsidRPr="0001216B">
        <w:rPr>
          <w:rFonts w:cstheme="majorBidi"/>
          <w:color w:val="auto"/>
          <w:szCs w:val="24"/>
          <w:lang w:val="en-US"/>
        </w:rPr>
        <w:t>more crouched lower limb postures</w:t>
      </w:r>
      <w:r>
        <w:rPr>
          <w:rFonts w:cstheme="majorBidi"/>
          <w:color w:val="auto"/>
          <w:szCs w:val="24"/>
          <w:lang w:val="en-US"/>
        </w:rPr>
        <w:t xml:space="preserve">) </w:t>
      </w:r>
      <w:r w:rsidRPr="0001216B">
        <w:rPr>
          <w:rFonts w:cstheme="majorBidi"/>
          <w:color w:val="auto"/>
          <w:szCs w:val="24"/>
          <w:lang w:val="en-US"/>
        </w:rPr>
        <w:t xml:space="preserve">with an increase of trunk flexion </w:t>
      </w:r>
      <w:r w:rsidRPr="00C66902">
        <w:rPr>
          <w:rStyle w:val="CitationChar"/>
        </w:rPr>
        <w:fldChar w:fldCharType="begin"/>
      </w:r>
      <w:r w:rsidRPr="00C66902">
        <w:rPr>
          <w:rStyle w:val="CitationChar"/>
        </w:rPr>
        <w:instrText xml:space="preserve"> ADDIN EN.CITE &lt;EndNote&gt;&lt;Cite&gt;&lt;Author&gt;Aminiaghdam&lt;/Author&gt;&lt;Year&gt;2017&lt;/Year&gt;&lt;RecNum&gt;1558&lt;/RecNum&gt;&lt;DisplayText&gt;[15]&lt;/DisplayText&gt;&lt;record&gt;&lt;rec-number&gt;1558&lt;/rec-number&gt;&lt;foreign-keys&gt;&lt;key app="EN" db-id="vzxx99s5yztat2ef5dtx5tw9tv9zzzzr2vzs"&gt;1558&lt;/key&gt;&lt;/foreign-keys&gt;&lt;ref-type name="Journal Article"&gt;17&lt;/ref-type&gt;&lt;contributors&gt;&lt;authors&gt;&lt;author&gt;Aminiaghdam, S.&lt;/author&gt;&lt;author&gt;Rode, C.&lt;/author&gt;&lt;author&gt;Muller, R.&lt;/author&gt;&lt;author&gt;Blickhan, R.&lt;/author&gt;&lt;/authors&gt;&lt;/contributors&gt;&lt;auth-address&gt;Department of Motion Science, Institute of Sport Sciences, Friedrich Schiller University Jena, Seidelstrasse 20, Jena 07740, Germany soran.aminiaghdam@uni-jena.de.&amp;#xD;Department of Motion Science, Institute of Sport Sciences, Friedrich Schiller University Jena, Seidelstrasse 20, Jena 07740, Germany.&lt;/auth-address&gt;&lt;titles&gt;&lt;title&gt;Increasing trunk flexion transforms human leg function into that of birds despite different leg morphology&lt;/title&gt;&lt;secondary-title&gt;J Exp Biol&lt;/secondary-title&gt;&lt;/titles&gt;&lt;periodical&gt;&lt;full-title&gt;J Exp Biol&lt;/full-title&gt;&lt;/periodical&gt;&lt;pages&gt;478-486&lt;/pages&gt;&lt;volume&gt;220&lt;/volume&gt;&lt;number&gt;Pt 3&lt;/number&gt;&lt;edition&gt;2016/11/27&lt;/edition&gt;&lt;dates&gt;&lt;year&gt;2017&lt;/year&gt;&lt;pub-dates&gt;&lt;date&gt;Feb 01&lt;/date&gt;&lt;/pub-dates&gt;&lt;/dates&gt;&lt;isbn&gt;1477-9145 (Electronic)&amp;#xD;0022-0949 (Linking)&lt;/isbn&gt;&lt;accession-num&gt;27888201&lt;/accession-num&gt;&lt;urls&gt;&lt;related-urls&gt;&lt;url&gt;http://www.ncbi.nlm.nih.gov/pubmed/27888201&lt;/url&gt;&lt;/related-urls&gt;&lt;/urls&gt;&lt;electronic-resource-num&gt;10.1242/jeb.148312&amp;#xD;jeb.148312 [pii]&lt;/electronic-resource-num&gt;&lt;language&gt;eng&lt;/language&gt;&lt;/record&gt;&lt;/Cite&gt;&lt;/EndNote&gt;</w:instrText>
      </w:r>
      <w:r w:rsidRPr="00C66902">
        <w:rPr>
          <w:rStyle w:val="CitationChar"/>
        </w:rPr>
        <w:fldChar w:fldCharType="separate"/>
      </w:r>
      <w:r w:rsidRPr="00C66902">
        <w:rPr>
          <w:rStyle w:val="CitationChar"/>
        </w:rPr>
        <w:t>[</w:t>
      </w:r>
      <w:hyperlink w:anchor="_ENREF_15" w:tooltip="Aminiaghdam, 2017 #1558" w:history="1">
        <w:r w:rsidR="002356FE" w:rsidRPr="00C66902">
          <w:rPr>
            <w:rStyle w:val="CitationChar"/>
          </w:rPr>
          <w:t>15</w:t>
        </w:r>
      </w:hyperlink>
      <w:r w:rsidRPr="00C66902">
        <w:rPr>
          <w:rStyle w:val="CitationChar"/>
        </w:rPr>
        <w:t>]</w:t>
      </w:r>
      <w:r w:rsidRPr="00C66902">
        <w:rPr>
          <w:rStyle w:val="CitationChar"/>
        </w:rPr>
        <w:fldChar w:fldCharType="end"/>
      </w:r>
      <w:r w:rsidRPr="0001216B">
        <w:rPr>
          <w:rFonts w:cstheme="majorBidi"/>
          <w:color w:val="auto"/>
          <w:szCs w:val="24"/>
          <w:lang w:val="en-US"/>
        </w:rPr>
        <w:t xml:space="preserve">. In trunk-flexed gait, an anterior displacement of the BCOM </w:t>
      </w:r>
      <w:r>
        <w:rPr>
          <w:rFonts w:cstheme="majorBidi"/>
          <w:color w:val="auto"/>
          <w:szCs w:val="24"/>
          <w:lang w:val="en-US"/>
        </w:rPr>
        <w:t xml:space="preserve">is offset by a </w:t>
      </w:r>
      <w:r w:rsidRPr="0001216B">
        <w:rPr>
          <w:rFonts w:cstheme="majorBidi"/>
          <w:color w:val="auto"/>
          <w:szCs w:val="24"/>
          <w:lang w:val="en-US"/>
        </w:rPr>
        <w:t xml:space="preserve">posterior shift </w:t>
      </w:r>
      <w:r>
        <w:rPr>
          <w:rFonts w:cstheme="majorBidi"/>
          <w:color w:val="auto"/>
          <w:szCs w:val="24"/>
          <w:lang w:val="en-US"/>
        </w:rPr>
        <w:t xml:space="preserve">in </w:t>
      </w:r>
      <w:r w:rsidRPr="0001216B">
        <w:rPr>
          <w:rFonts w:cstheme="majorBidi"/>
          <w:color w:val="auto"/>
          <w:szCs w:val="24"/>
          <w:lang w:val="en-US"/>
        </w:rPr>
        <w:t>hip</w:t>
      </w:r>
      <w:r>
        <w:rPr>
          <w:rFonts w:cstheme="majorBidi"/>
          <w:color w:val="auto"/>
          <w:szCs w:val="24"/>
          <w:lang w:val="en-US"/>
        </w:rPr>
        <w:t xml:space="preserve"> leading to </w:t>
      </w:r>
      <w:r w:rsidRPr="0001216B">
        <w:rPr>
          <w:rFonts w:cstheme="majorBidi"/>
          <w:color w:val="auto"/>
          <w:szCs w:val="24"/>
          <w:lang w:val="en-US"/>
        </w:rPr>
        <w:t>a flatter leg angle at touchdown</w:t>
      </w:r>
      <w:r>
        <w:rPr>
          <w:rFonts w:cstheme="majorBidi"/>
          <w:color w:val="auto"/>
          <w:szCs w:val="24"/>
          <w:lang w:val="en-US"/>
        </w:rPr>
        <w:t xml:space="preserve"> </w:t>
      </w:r>
      <w:r w:rsidRPr="00C66902">
        <w:rPr>
          <w:rStyle w:val="CitationChar"/>
        </w:rPr>
        <w:fldChar w:fldCharType="begin">
          <w:fldData xml:space="preserve">PEVuZE5vdGU+PENpdGU+PEF1dGhvcj5BbWluaWFnaGRhbTwvQXV0aG9yPjxZZWFyPjIwMTc8L1ll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</w:fldData>
        </w:fldChar>
      </w:r>
      <w:r w:rsidRPr="00C66902">
        <w:rPr>
          <w:rStyle w:val="CitationChar"/>
        </w:rPr>
        <w:instrText xml:space="preserve"> ADDIN EN.CITE </w:instrText>
      </w:r>
      <w:r w:rsidRPr="00C66902">
        <w:rPr>
          <w:rStyle w:val="CitationChar"/>
        </w:rPr>
        <w:fldChar w:fldCharType="begin">
          <w:fldData xml:space="preserve">PEVuZE5vdGU+PENpdGU+PEF1dGhvcj5BbWluaWFnaGRhbTwvQXV0aG9yPjxZZWFyPjIwMTc8L1ll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</w:fldData>
        </w:fldChar>
      </w:r>
      <w:r w:rsidRPr="00C66902">
        <w:rPr>
          <w:rStyle w:val="CitationChar"/>
        </w:rPr>
        <w:instrText xml:space="preserve"> ADDIN EN.CITE.DATA </w:instrText>
      </w:r>
      <w:r w:rsidRPr="00C66902">
        <w:rPr>
          <w:rStyle w:val="CitationChar"/>
        </w:rPr>
      </w:r>
      <w:r w:rsidRPr="00C66902">
        <w:rPr>
          <w:rStyle w:val="CitationChar"/>
        </w:rPr>
        <w:fldChar w:fldCharType="end"/>
      </w:r>
      <w:r w:rsidRPr="00C66902">
        <w:rPr>
          <w:rStyle w:val="CitationChar"/>
        </w:rPr>
      </w:r>
      <w:r w:rsidRPr="00C66902">
        <w:rPr>
          <w:rStyle w:val="CitationChar"/>
        </w:rPr>
        <w:fldChar w:fldCharType="separate"/>
      </w:r>
      <w:r w:rsidRPr="00C66902">
        <w:rPr>
          <w:rStyle w:val="CitationChar"/>
        </w:rPr>
        <w:t>[</w:t>
      </w:r>
      <w:hyperlink w:anchor="_ENREF_15" w:tooltip="Aminiaghdam, 2017 #1558" w:history="1">
        <w:r w:rsidR="002356FE" w:rsidRPr="00C66902">
          <w:rPr>
            <w:rStyle w:val="CitationChar"/>
          </w:rPr>
          <w:t>15</w:t>
        </w:r>
      </w:hyperlink>
      <w:r w:rsidRPr="00C66902">
        <w:rPr>
          <w:rStyle w:val="CitationChar"/>
        </w:rPr>
        <w:t xml:space="preserve">, </w:t>
      </w:r>
      <w:hyperlink w:anchor="_ENREF_17" w:tooltip="Saha, 2008 #402" w:history="1">
        <w:r w:rsidR="002356FE" w:rsidRPr="00C66902">
          <w:rPr>
            <w:rStyle w:val="CitationChar"/>
          </w:rPr>
          <w:t>17</w:t>
        </w:r>
      </w:hyperlink>
      <w:r w:rsidRPr="00C66902">
        <w:rPr>
          <w:rStyle w:val="CitationChar"/>
        </w:rPr>
        <w:t>]</w:t>
      </w:r>
      <w:r w:rsidRPr="00C66902">
        <w:rPr>
          <w:rStyle w:val="CitationChar"/>
        </w:rPr>
        <w:fldChar w:fldCharType="end"/>
      </w:r>
      <w:r w:rsidRPr="0001216B">
        <w:rPr>
          <w:rFonts w:cstheme="majorBidi"/>
          <w:color w:val="auto"/>
          <w:szCs w:val="24"/>
          <w:lang w:val="en-US"/>
        </w:rPr>
        <w:t xml:space="preserve">. </w:t>
      </w:r>
      <w:r w:rsidRPr="00867B0C">
        <w:rPr>
          <w:rFonts w:cstheme="majorBidi"/>
          <w:color w:val="auto"/>
          <w:lang w:val="en-US"/>
        </w:rPr>
        <w:t>D</w:t>
      </w:r>
      <w:r>
        <w:rPr>
          <w:rFonts w:cstheme="majorBidi"/>
          <w:color w:val="auto"/>
          <w:lang w:val="en-US"/>
        </w:rPr>
        <w:t xml:space="preserve">espite this, </w:t>
      </w:r>
      <w:r w:rsidRPr="00867B0C">
        <w:rPr>
          <w:rFonts w:cstheme="majorBidi"/>
          <w:color w:val="auto"/>
          <w:lang w:val="en-US"/>
        </w:rPr>
        <w:t xml:space="preserve">which may contribute to a shorter step length </w:t>
      </w:r>
      <w:r>
        <w:rPr>
          <w:rFonts w:cstheme="majorBidi"/>
          <w:color w:val="auto"/>
          <w:lang w:val="en-US"/>
        </w:rPr>
        <w:t>by</w:t>
      </w:r>
      <w:r w:rsidRPr="00867B0C">
        <w:rPr>
          <w:rFonts w:cstheme="majorBidi"/>
          <w:color w:val="auto"/>
          <w:lang w:val="en-US"/>
        </w:rPr>
        <w:t xml:space="preserve"> restricting a forward progress of the leading leg, </w:t>
      </w:r>
      <w:r>
        <w:rPr>
          <w:rFonts w:cstheme="majorBidi"/>
          <w:color w:val="auto"/>
          <w:lang w:val="en-US"/>
        </w:rPr>
        <w:t xml:space="preserve">the </w:t>
      </w:r>
      <w:r w:rsidRPr="00867B0C">
        <w:rPr>
          <w:rFonts w:cstheme="majorBidi"/>
          <w:color w:val="auto"/>
          <w:lang w:val="en-US"/>
        </w:rPr>
        <w:t>participants in our study were found to perform the walking tasks under almost unchanged stride and step lengths during both ES and US walking</w:t>
      </w:r>
      <w:r>
        <w:rPr>
          <w:rFonts w:cstheme="majorBidi"/>
          <w:color w:val="auto"/>
          <w:lang w:val="en-US"/>
        </w:rPr>
        <w:t xml:space="preserve"> </w:t>
      </w:r>
      <w:r>
        <w:rPr>
          <w:rFonts w:cstheme="majorBidi"/>
          <w:lang w:val="en-US"/>
        </w:rPr>
        <w:t>(</w:t>
      </w:r>
      <w:r w:rsidRPr="00F06103">
        <w:rPr>
          <w:rStyle w:val="CrossReferenceChar"/>
        </w:rPr>
        <w:fldChar w:fldCharType="begin"/>
      </w:r>
      <w:r w:rsidRPr="00F06103">
        <w:rPr>
          <w:rStyle w:val="CrossReferenceChar"/>
        </w:rPr>
        <w:instrText xml:space="preserve"> REF _Ref493511340 \h </w:instrText>
      </w:r>
      <w:r>
        <w:rPr>
          <w:rStyle w:val="CrossReferenceChar"/>
        </w:rPr>
        <w:instrText xml:space="preserve"> \* MERGEFORMAT </w:instrText>
      </w:r>
      <w:r w:rsidRPr="00F06103">
        <w:rPr>
          <w:rStyle w:val="CrossReferenceChar"/>
        </w:rPr>
      </w:r>
      <w:r w:rsidRPr="00F06103">
        <w:rPr>
          <w:rStyle w:val="CrossReferenceChar"/>
        </w:rPr>
        <w:fldChar w:fldCharType="separate"/>
      </w:r>
      <w:r w:rsidR="006F1297" w:rsidRPr="006F1297">
        <w:rPr>
          <w:rStyle w:val="CrossReferenceChar"/>
        </w:rPr>
        <w:t>Table 1</w:t>
      </w:r>
      <w:r w:rsidRPr="00F06103">
        <w:rPr>
          <w:rStyle w:val="CrossReferenceChar"/>
        </w:rPr>
        <w:fldChar w:fldCharType="end"/>
      </w:r>
      <w:r>
        <w:rPr>
          <w:rFonts w:cstheme="majorBidi"/>
          <w:lang w:val="en-US"/>
        </w:rPr>
        <w:t>)</w:t>
      </w:r>
      <w:r w:rsidRPr="00867B0C">
        <w:rPr>
          <w:rFonts w:cstheme="majorBidi"/>
          <w:color w:val="auto"/>
          <w:lang w:val="en-US"/>
        </w:rPr>
        <w:t xml:space="preserve">. This is inconsistent with findings of a research by </w:t>
      </w:r>
      <w:proofErr w:type="spellStart"/>
      <w:r w:rsidRPr="00867B0C">
        <w:rPr>
          <w:rFonts w:cstheme="majorBidi"/>
          <w:color w:val="auto"/>
          <w:lang w:val="en-US"/>
        </w:rPr>
        <w:t>Saha</w:t>
      </w:r>
      <w:proofErr w:type="spellEnd"/>
      <w:r w:rsidRPr="00867B0C">
        <w:rPr>
          <w:rFonts w:cstheme="majorBidi"/>
          <w:color w:val="auto"/>
          <w:lang w:val="en-US"/>
        </w:rPr>
        <w:t xml:space="preserve"> et al.</w:t>
      </w:r>
      <w:r>
        <w:rPr>
          <w:rFonts w:cstheme="majorBidi"/>
          <w:color w:val="auto"/>
          <w:lang w:val="en-US"/>
        </w:rPr>
        <w:t xml:space="preserve"> </w:t>
      </w:r>
      <w:r w:rsidRPr="00C66902">
        <w:rPr>
          <w:rStyle w:val="CitationChar"/>
        </w:rPr>
        <w:fldChar w:fldCharType="begin"/>
      </w:r>
      <w:r w:rsidRPr="00C66902">
        <w:rPr>
          <w:rStyle w:val="CitationChar"/>
        </w:rPr>
        <w:instrText xml:space="preserve"> ADDIN EN.CITE &lt;EndNote&gt;&lt;Cite&gt;&lt;Author&gt;Saha&lt;/Author&gt;&lt;Year&gt;2008&lt;/Year&gt;&lt;RecNum&gt;402&lt;/RecNum&gt;&lt;DisplayText&gt;[17]&lt;/DisplayText&gt;&lt;record&gt;&lt;rec-number&gt;402&lt;/rec-number&gt;&lt;foreign-keys&gt;&lt;key app="EN" db-id="vzxx99s5yztat2ef5dtx5tw9tv9zzzzr2vzs"&gt;402&lt;/key&gt;&lt;/foreign-keys&gt;&lt;ref-type name="Journal Article"&gt;17&lt;/ref-type&gt;&lt;contributors&gt;&lt;authors&gt;&lt;author&gt;Saha, D.&lt;/author&gt;&lt;author&gt;Gard, S.&lt;/author&gt;&lt;author&gt;Fatone, S.&lt;/author&gt;&lt;/authors&gt;&lt;/contributors&gt;&lt;auth-address&gt;Northwestern University Prosthetics Research Laboratory &amp;amp; Rehabilitation Engineering Research Program, Chicago, IL 60611, United States. d-saha@northwestern.edu&lt;/auth-address&gt;&lt;titles&gt;&lt;title&gt;The effect of trunk flexion on able-bodied gait&lt;/title&gt;&lt;secondary-title&gt;Gait Posture&lt;/secondary-title&gt;&lt;/titles&gt;&lt;periodical&gt;&lt;full-title&gt;Gait Posture&lt;/full-title&gt;&lt;/periodical&gt;&lt;pages&gt;653-60&lt;/pages&gt;&lt;volume&gt;27&lt;/volume&gt;&lt;number&gt;4&lt;/number&gt;&lt;edition&gt;2007/10/09&lt;/edition&gt;&lt;keywords&gt;&lt;keyword&gt;Adaptation, Physiological&lt;/keyword&gt;&lt;keyword&gt;Adult&lt;/keyword&gt;&lt;keyword&gt;Analysis of Variance&lt;/keyword&gt;&lt;keyword&gt;Biomechanical Phenomena&lt;/keyword&gt;&lt;keyword&gt;Female&lt;/keyword&gt;&lt;keyword&gt;Gait/*physiology&lt;/keyword&gt;&lt;keyword&gt;Humans&lt;/keyword&gt;&lt;keyword&gt;Male&lt;/keyword&gt;&lt;keyword&gt;Posture/*physiology&lt;/keyword&gt;&lt;keyword&gt;Statistics, Nonparametric&lt;/keyword&gt;&lt;keyword&gt;Thorax/*physiology&lt;/keyword&gt;&lt;keyword&gt;Walking/physiology&lt;/keyword&gt;&lt;/keywords&gt;&lt;dates&gt;&lt;year&gt;2008&lt;/year&gt;&lt;pub-dates&gt;&lt;date&gt;May&lt;/date&gt;&lt;/pub-dates&gt;&lt;/dates&gt;&lt;isbn&gt;0966-6362 (Print)&amp;#xD;0966-6362 (Linking)&lt;/isbn&gt;&lt;accession-num&gt;17920272&lt;/accession-num&gt;&lt;urls&gt;&lt;related-urls&gt;&lt;url&gt;http://www.ncbi.nlm.nih.gov/pubmed/17920272&lt;/url&gt;&lt;/related-urls&gt;&lt;/urls&gt;&lt;electronic-resource-num&gt;S0966-6362(07)00214-7 [pii]&amp;#xD;10.1016/j.gaitpost.2007.08.009&lt;/electronic-resource-num&gt;&lt;language&gt;eng&lt;/language&gt;&lt;/record&gt;&lt;/Cite&gt;&lt;/EndNote&gt;</w:instrText>
      </w:r>
      <w:r w:rsidRPr="00C66902">
        <w:rPr>
          <w:rStyle w:val="CitationChar"/>
        </w:rPr>
        <w:fldChar w:fldCharType="separate"/>
      </w:r>
      <w:r w:rsidRPr="00C66902">
        <w:rPr>
          <w:rStyle w:val="CitationChar"/>
        </w:rPr>
        <w:t>[</w:t>
      </w:r>
      <w:hyperlink w:anchor="_ENREF_17" w:tooltip="Saha, 2008 #402" w:history="1">
        <w:r w:rsidR="002356FE" w:rsidRPr="00C66902">
          <w:rPr>
            <w:rStyle w:val="CitationChar"/>
          </w:rPr>
          <w:t>17</w:t>
        </w:r>
      </w:hyperlink>
      <w:r w:rsidRPr="00C66902">
        <w:rPr>
          <w:rStyle w:val="CitationChar"/>
        </w:rPr>
        <w:t>]</w:t>
      </w:r>
      <w:r w:rsidRPr="00C66902">
        <w:rPr>
          <w:rStyle w:val="CitationChar"/>
        </w:rPr>
        <w:fldChar w:fldCharType="end"/>
      </w:r>
      <w:r w:rsidRPr="00867B0C">
        <w:rPr>
          <w:rFonts w:cstheme="majorBidi"/>
          <w:color w:val="auto"/>
          <w:lang w:val="en-US"/>
        </w:rPr>
        <w:t xml:space="preserve"> who reported a reduction in the step length of able</w:t>
      </w:r>
      <w:r>
        <w:rPr>
          <w:rFonts w:cstheme="majorBidi"/>
          <w:color w:val="auto"/>
          <w:lang w:val="en-US"/>
        </w:rPr>
        <w:t>-bodied trunk-flexed posture</w:t>
      </w:r>
      <w:r w:rsidRPr="00867B0C">
        <w:rPr>
          <w:rFonts w:cstheme="majorBidi"/>
          <w:color w:val="auto"/>
          <w:lang w:val="en-US"/>
        </w:rPr>
        <w:t xml:space="preserve"> </w:t>
      </w:r>
      <w:r>
        <w:rPr>
          <w:rFonts w:cstheme="majorBidi"/>
          <w:color w:val="auto"/>
          <w:lang w:val="en-US"/>
        </w:rPr>
        <w:lastRenderedPageBreak/>
        <w:t>while</w:t>
      </w:r>
      <w:r w:rsidRPr="00867B0C">
        <w:rPr>
          <w:rFonts w:cstheme="majorBidi"/>
          <w:color w:val="auto"/>
          <w:lang w:val="en-US"/>
        </w:rPr>
        <w:t xml:space="preserve"> </w:t>
      </w:r>
      <w:r>
        <w:rPr>
          <w:rFonts w:cstheme="majorBidi"/>
          <w:color w:val="auto"/>
          <w:lang w:val="en-US"/>
        </w:rPr>
        <w:t xml:space="preserve">level </w:t>
      </w:r>
      <w:r w:rsidRPr="00867B0C">
        <w:rPr>
          <w:rFonts w:cstheme="majorBidi"/>
          <w:color w:val="auto"/>
          <w:lang w:val="en-US"/>
        </w:rPr>
        <w:t xml:space="preserve">walking </w:t>
      </w:r>
      <w:r>
        <w:rPr>
          <w:rFonts w:cstheme="majorBidi"/>
          <w:color w:val="auto"/>
          <w:lang w:val="en-US"/>
        </w:rPr>
        <w:t xml:space="preserve">with a </w:t>
      </w:r>
      <w:r w:rsidRPr="00867B0C">
        <w:rPr>
          <w:rFonts w:cstheme="majorBidi"/>
          <w:color w:val="auto"/>
          <w:lang w:val="en-US"/>
        </w:rPr>
        <w:t xml:space="preserve">normal velocity. Given achieving a stride length of the RE gait under trunk-flexed conditions may require more muscular effort, it is therefore reasonable to argue that participants strived to favor stability over gait energetics by increasing </w:t>
      </w:r>
      <w:r>
        <w:rPr>
          <w:rFonts w:cstheme="majorBidi"/>
          <w:color w:val="auto"/>
          <w:lang w:val="en-US"/>
        </w:rPr>
        <w:t xml:space="preserve">e.g. </w:t>
      </w:r>
      <w:r w:rsidRPr="00867B0C">
        <w:rPr>
          <w:rFonts w:cstheme="majorBidi"/>
          <w:color w:val="auto"/>
          <w:lang w:val="en-US"/>
        </w:rPr>
        <w:t xml:space="preserve">the </w:t>
      </w:r>
      <w:r>
        <w:rPr>
          <w:rFonts w:cstheme="majorBidi"/>
          <w:color w:val="auto"/>
          <w:lang w:val="en-US"/>
        </w:rPr>
        <w:t>anterior boundary of base of support</w:t>
      </w:r>
      <w:r w:rsidRPr="00867B0C">
        <w:rPr>
          <w:rFonts w:cstheme="majorBidi"/>
          <w:color w:val="auto"/>
          <w:lang w:val="en-US"/>
        </w:rPr>
        <w:t>. This finding</w:t>
      </w:r>
      <w:r>
        <w:rPr>
          <w:rFonts w:cstheme="majorBidi"/>
          <w:color w:val="auto"/>
          <w:lang w:val="en-US"/>
        </w:rPr>
        <w:t xml:space="preserve"> has been supported by</w:t>
      </w:r>
      <w:r w:rsidRPr="00867B0C">
        <w:rPr>
          <w:rFonts w:cstheme="majorBidi"/>
          <w:color w:val="auto"/>
          <w:lang w:val="en-US"/>
        </w:rPr>
        <w:t xml:space="preserve"> Barbieri et al. </w:t>
      </w:r>
      <w:r w:rsidRPr="00C66902">
        <w:rPr>
          <w:rStyle w:val="CitationChar"/>
        </w:rPr>
        <w:fldChar w:fldCharType="begin">
          <w:fldData xml:space="preserve">PEVuZE5vdGU+PENpdGU+PEF1dGhvcj5CYXJiaWVyaTwvQXV0aG9yPjxZZWFyPjIwMTQ8L1llYXI+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</w:fldData>
        </w:fldChar>
      </w:r>
      <w:r>
        <w:rPr>
          <w:rStyle w:val="CitationChar"/>
        </w:rPr>
        <w:instrText xml:space="preserve"> ADDIN EN.CITE </w:instrText>
      </w:r>
      <w:r>
        <w:rPr>
          <w:rStyle w:val="CitationChar"/>
        </w:rPr>
        <w:fldChar w:fldCharType="begin">
          <w:fldData xml:space="preserve">PEVuZE5vdGU+PENpdGU+PEF1dGhvcj5CYXJiaWVyaTwvQXV0aG9yPjxZZWFyPjIwMTQ8L1llYXI+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</w:fldData>
        </w:fldChar>
      </w:r>
      <w:r>
        <w:rPr>
          <w:rStyle w:val="CitationChar"/>
        </w:rPr>
        <w:instrText xml:space="preserve"> ADDIN EN.CITE.DATA </w:instrText>
      </w:r>
      <w:r>
        <w:rPr>
          <w:rStyle w:val="CitationChar"/>
        </w:rPr>
      </w:r>
      <w:r>
        <w:rPr>
          <w:rStyle w:val="CitationChar"/>
        </w:rPr>
        <w:fldChar w:fldCharType="end"/>
      </w:r>
      <w:r w:rsidRPr="00C66902">
        <w:rPr>
          <w:rStyle w:val="CitationChar"/>
        </w:rPr>
      </w:r>
      <w:r w:rsidRPr="00C66902">
        <w:rPr>
          <w:rStyle w:val="CitationChar"/>
        </w:rPr>
        <w:fldChar w:fldCharType="separate"/>
      </w:r>
      <w:r>
        <w:rPr>
          <w:rStyle w:val="CitationChar"/>
        </w:rPr>
        <w:t>[</w:t>
      </w:r>
      <w:hyperlink w:anchor="_ENREF_26" w:tooltip="Barbieri, 2014 #1418" w:history="1">
        <w:r w:rsidR="002356FE">
          <w:rPr>
            <w:rStyle w:val="CitationChar"/>
          </w:rPr>
          <w:t>26</w:t>
        </w:r>
      </w:hyperlink>
      <w:r>
        <w:rPr>
          <w:rStyle w:val="CitationChar"/>
        </w:rPr>
        <w:t>]</w:t>
      </w:r>
      <w:r w:rsidRPr="00C66902">
        <w:rPr>
          <w:rStyle w:val="CitationChar"/>
        </w:rPr>
        <w:fldChar w:fldCharType="end"/>
      </w:r>
      <w:r>
        <w:rPr>
          <w:rFonts w:cstheme="majorBidi"/>
          <w:color w:val="auto"/>
          <w:lang w:val="en-US"/>
        </w:rPr>
        <w:t xml:space="preserve"> </w:t>
      </w:r>
      <w:r w:rsidRPr="00867B0C">
        <w:rPr>
          <w:rFonts w:cstheme="majorBidi"/>
          <w:color w:val="auto"/>
          <w:lang w:val="en-US"/>
        </w:rPr>
        <w:t>who</w:t>
      </w:r>
      <w:r>
        <w:rPr>
          <w:rFonts w:cstheme="majorBidi"/>
          <w:color w:val="auto"/>
          <w:lang w:val="en-US"/>
        </w:rPr>
        <w:t>se study</w:t>
      </w:r>
      <w:r w:rsidRPr="00867B0C">
        <w:rPr>
          <w:rFonts w:cstheme="majorBidi"/>
          <w:color w:val="auto"/>
          <w:lang w:val="en-US"/>
        </w:rPr>
        <w:t xml:space="preserve"> showed the same mechanism during both level and uneven walking, but with pronounced effects in older cohorts. </w:t>
      </w:r>
    </w:p>
    <w:p w:rsidR="0077564E" w:rsidRDefault="0077564E" w:rsidP="0077564E">
      <w:pPr>
        <w:spacing w:before="240" w:line="360" w:lineRule="auto"/>
        <w:jc w:val="both"/>
        <w:rPr>
          <w:rFonts w:cstheme="majorBidi"/>
          <w:szCs w:val="24"/>
          <w:lang w:val="en-US"/>
        </w:rPr>
      </w:pPr>
      <w:r>
        <w:rPr>
          <w:rFonts w:cstheme="majorBidi"/>
          <w:szCs w:val="24"/>
          <w:lang w:val="en-US"/>
        </w:rPr>
        <w:t xml:space="preserve">Here, an increase of degrees in trunk flexion angle was associated with a decreased hip range of motion and greater hip flexion and ankle dorsiflexion </w:t>
      </w:r>
      <w:r>
        <w:rPr>
          <w:rFonts w:cstheme="majorBidi"/>
          <w:color w:val="auto"/>
          <w:szCs w:val="24"/>
          <w:lang w:val="en-US"/>
        </w:rPr>
        <w:t>(</w:t>
      </w:r>
      <w:r w:rsidRPr="00C97478">
        <w:rPr>
          <w:rStyle w:val="CitationChar"/>
        </w:rPr>
        <w:fldChar w:fldCharType="begin"/>
      </w:r>
      <w:r w:rsidRPr="00C97478">
        <w:rPr>
          <w:rStyle w:val="CitationChar"/>
        </w:rPr>
        <w:instrText xml:space="preserve"> REF _Ref504337840 \h </w:instrText>
      </w:r>
      <w:r>
        <w:rPr>
          <w:rStyle w:val="CitationChar"/>
        </w:rPr>
        <w:instrText xml:space="preserve"> \* MERGEFORMAT </w:instrText>
      </w:r>
      <w:r w:rsidRPr="00C97478">
        <w:rPr>
          <w:rStyle w:val="CitationChar"/>
        </w:rPr>
      </w:r>
      <w:r w:rsidRPr="00C97478">
        <w:rPr>
          <w:rStyle w:val="CitationChar"/>
        </w:rPr>
        <w:fldChar w:fldCharType="separate"/>
      </w:r>
      <w:r w:rsidR="006F1297" w:rsidRPr="006F1297">
        <w:rPr>
          <w:rStyle w:val="CitationChar"/>
        </w:rPr>
        <w:t>Fig. 3</w:t>
      </w:r>
      <w:r w:rsidRPr="00C97478">
        <w:rPr>
          <w:rStyle w:val="CitationChar"/>
        </w:rPr>
        <w:fldChar w:fldCharType="end"/>
      </w:r>
      <w:r>
        <w:rPr>
          <w:rFonts w:cstheme="majorBidi"/>
          <w:color w:val="auto"/>
          <w:szCs w:val="24"/>
          <w:lang w:val="en-US"/>
        </w:rPr>
        <w:t>)</w:t>
      </w:r>
      <w:r>
        <w:rPr>
          <w:rFonts w:cstheme="majorBidi"/>
          <w:szCs w:val="24"/>
          <w:lang w:val="en-US"/>
        </w:rPr>
        <w:t>, while knee joint kinematics remained nearly unchanged. The compensatory kinematics adaptations in lower limb in response to alteration in trunk orientation caused changes in the vertical GRF parameters accordingly. T</w:t>
      </w:r>
      <w:r w:rsidRPr="00102CEE">
        <w:rPr>
          <w:rFonts w:cstheme="majorBidi"/>
          <w:szCs w:val="24"/>
          <w:lang w:val="en-US"/>
        </w:rPr>
        <w:t xml:space="preserve">he </w:t>
      </w:r>
      <w:r>
        <w:rPr>
          <w:rFonts w:cstheme="majorBidi"/>
          <w:szCs w:val="24"/>
          <w:lang w:val="en-US"/>
        </w:rPr>
        <w:t>g</w:t>
      </w:r>
      <w:r w:rsidRPr="00102CEE">
        <w:rPr>
          <w:rFonts w:cstheme="majorBidi"/>
          <w:szCs w:val="24"/>
          <w:lang w:val="en-US"/>
        </w:rPr>
        <w:t>reater downward acceleration</w:t>
      </w:r>
      <w:r>
        <w:rPr>
          <w:rFonts w:cstheme="majorBidi"/>
          <w:szCs w:val="24"/>
          <w:lang w:val="en-US"/>
        </w:rPr>
        <w:t xml:space="preserve"> </w:t>
      </w:r>
      <w:r w:rsidRPr="00102CEE">
        <w:rPr>
          <w:rFonts w:cstheme="majorBidi"/>
          <w:szCs w:val="24"/>
          <w:lang w:val="en-US"/>
        </w:rPr>
        <w:t xml:space="preserve">of the body at initial contact </w:t>
      </w:r>
      <w:r>
        <w:rPr>
          <w:rFonts w:cstheme="majorBidi"/>
          <w:szCs w:val="24"/>
          <w:lang w:val="en-US"/>
        </w:rPr>
        <w:t xml:space="preserve">must be controlled </w:t>
      </w:r>
      <w:r w:rsidRPr="0047246B">
        <w:rPr>
          <w:rFonts w:cstheme="majorBidi"/>
          <w:szCs w:val="24"/>
          <w:lang w:val="en-US"/>
        </w:rPr>
        <w:t>by increased hip muscle forces necessary to balance</w:t>
      </w:r>
      <w:r>
        <w:rPr>
          <w:rFonts w:cstheme="majorBidi"/>
          <w:szCs w:val="24"/>
          <w:lang w:val="en-US"/>
        </w:rPr>
        <w:t xml:space="preserve"> a forward-bent </w:t>
      </w:r>
      <w:r w:rsidRPr="0047246B">
        <w:rPr>
          <w:rFonts w:cstheme="majorBidi"/>
          <w:szCs w:val="24"/>
          <w:lang w:val="en-US"/>
        </w:rPr>
        <w:t>trunk.</w:t>
      </w:r>
      <w:r>
        <w:rPr>
          <w:rFonts w:cstheme="majorBidi"/>
          <w:szCs w:val="24"/>
          <w:lang w:val="en-US"/>
        </w:rPr>
        <w:t xml:space="preserve"> This, in turn, leads to an exertion of greater forces earlier in the stance which may be responsible for the higher loading rates observed during walking with bent postures </w:t>
      </w:r>
      <w:r>
        <w:rPr>
          <w:rFonts w:cstheme="majorBidi"/>
          <w:color w:val="auto"/>
          <w:szCs w:val="24"/>
          <w:lang w:val="en-US"/>
        </w:rPr>
        <w:t>(</w:t>
      </w:r>
      <w:r w:rsidRPr="00C97478">
        <w:rPr>
          <w:rStyle w:val="CitationChar"/>
        </w:rPr>
        <w:fldChar w:fldCharType="begin"/>
      </w:r>
      <w:r w:rsidRPr="00C97478">
        <w:rPr>
          <w:rStyle w:val="CitationChar"/>
        </w:rPr>
        <w:instrText xml:space="preserve"> REF _Ref504337840 \h </w:instrText>
      </w:r>
      <w:r>
        <w:rPr>
          <w:rStyle w:val="CitationChar"/>
        </w:rPr>
        <w:instrText xml:space="preserve"> \* MERGEFORMAT </w:instrText>
      </w:r>
      <w:r w:rsidRPr="00C97478">
        <w:rPr>
          <w:rStyle w:val="CitationChar"/>
        </w:rPr>
      </w:r>
      <w:r w:rsidRPr="00C97478">
        <w:rPr>
          <w:rStyle w:val="CitationChar"/>
        </w:rPr>
        <w:fldChar w:fldCharType="separate"/>
      </w:r>
      <w:r w:rsidR="006F1297" w:rsidRPr="006F1297">
        <w:rPr>
          <w:rStyle w:val="CitationChar"/>
        </w:rPr>
        <w:t>Fig. 3</w:t>
      </w:r>
      <w:r w:rsidRPr="00C97478">
        <w:rPr>
          <w:rStyle w:val="CitationChar"/>
        </w:rPr>
        <w:fldChar w:fldCharType="end"/>
      </w:r>
      <w:r>
        <w:rPr>
          <w:rFonts w:cstheme="majorBidi"/>
          <w:color w:val="auto"/>
          <w:szCs w:val="24"/>
          <w:lang w:val="en-US"/>
        </w:rPr>
        <w:t>)</w:t>
      </w:r>
      <w:r>
        <w:rPr>
          <w:rFonts w:cstheme="majorBidi"/>
          <w:szCs w:val="24"/>
          <w:lang w:val="en-US"/>
        </w:rPr>
        <w:t xml:space="preserve">. In able-bodied walking with an imposed bent posture, </w:t>
      </w:r>
      <w:proofErr w:type="spellStart"/>
      <w:r w:rsidRPr="00867B0C">
        <w:rPr>
          <w:rFonts w:cstheme="majorBidi"/>
          <w:color w:val="auto"/>
          <w:lang w:val="en-US"/>
        </w:rPr>
        <w:t>Saha</w:t>
      </w:r>
      <w:proofErr w:type="spellEnd"/>
      <w:r w:rsidRPr="00867B0C">
        <w:rPr>
          <w:rFonts w:cstheme="majorBidi"/>
          <w:color w:val="auto"/>
          <w:lang w:val="en-US"/>
        </w:rPr>
        <w:t xml:space="preserve"> et al.</w:t>
      </w:r>
      <w:r>
        <w:rPr>
          <w:rFonts w:cstheme="majorBidi"/>
          <w:color w:val="auto"/>
          <w:lang w:val="en-US"/>
        </w:rPr>
        <w:t xml:space="preserve"> </w:t>
      </w:r>
      <w:r w:rsidRPr="00C66902">
        <w:rPr>
          <w:rStyle w:val="CitationChar"/>
        </w:rPr>
        <w:fldChar w:fldCharType="begin"/>
      </w:r>
      <w:r w:rsidRPr="00C66902">
        <w:rPr>
          <w:rStyle w:val="CitationChar"/>
        </w:rPr>
        <w:instrText xml:space="preserve"> ADDIN EN.CITE &lt;EndNote&gt;&lt;Cite&gt;&lt;Author&gt;Saha&lt;/Author&gt;&lt;Year&gt;2008&lt;/Year&gt;&lt;RecNum&gt;402&lt;/RecNum&gt;&lt;DisplayText&gt;[17]&lt;/DisplayText&gt;&lt;record&gt;&lt;rec-number&gt;402&lt;/rec-number&gt;&lt;foreign-keys&gt;&lt;key app="EN" db-id="vzxx99s5yztat2ef5dtx5tw9tv9zzzzr2vzs"&gt;402&lt;/key&gt;&lt;/foreign-keys&gt;&lt;ref-type name="Journal Article"&gt;17&lt;/ref-type&gt;&lt;contributors&gt;&lt;authors&gt;&lt;author&gt;Saha, D.&lt;/author&gt;&lt;author&gt;Gard, S.&lt;/author&gt;&lt;author&gt;Fatone, S.&lt;/author&gt;&lt;/authors&gt;&lt;/contributors&gt;&lt;auth-address&gt;Northwestern University Prosthetics Research Laboratory &amp;amp; Rehabilitation Engineering Research Program, Chicago, IL 60611, United States. d-saha@northwestern.edu&lt;/auth-address&gt;&lt;titles&gt;&lt;title&gt;The effect of trunk flexion on able-bodied gait&lt;/title&gt;&lt;secondary-title&gt;Gait Posture&lt;/secondary-title&gt;&lt;/titles&gt;&lt;periodical&gt;&lt;full-title&gt;Gait Posture&lt;/full-title&gt;&lt;/periodical&gt;&lt;pages&gt;653-60&lt;/pages&gt;&lt;volume&gt;27&lt;/volume&gt;&lt;number&gt;4&lt;/number&gt;&lt;edition&gt;2007/10/09&lt;/edition&gt;&lt;keywords&gt;&lt;keyword&gt;Adaptation, Physiological&lt;/keyword&gt;&lt;keyword&gt;Adult&lt;/keyword&gt;&lt;keyword&gt;Analysis of Variance&lt;/keyword&gt;&lt;keyword&gt;Biomechanical Phenomena&lt;/keyword&gt;&lt;keyword&gt;Female&lt;/keyword&gt;&lt;keyword&gt;Gait/*physiology&lt;/keyword&gt;&lt;keyword&gt;Humans&lt;/keyword&gt;&lt;keyword&gt;Male&lt;/keyword&gt;&lt;keyword&gt;Posture/*physiology&lt;/keyword&gt;&lt;keyword&gt;Statistics, Nonparametric&lt;/keyword&gt;&lt;keyword&gt;Thorax/*physiology&lt;/keyword&gt;&lt;keyword&gt;Walking/physiology&lt;/keyword&gt;&lt;/keywords&gt;&lt;dates&gt;&lt;year&gt;2008&lt;/year&gt;&lt;pub-dates&gt;&lt;date&gt;May&lt;/date&gt;&lt;/pub-dates&gt;&lt;/dates&gt;&lt;isbn&gt;0966-6362 (Print)&amp;#xD;0966-6362 (Linking)&lt;/isbn&gt;&lt;accession-num&gt;17920272&lt;/accession-num&gt;&lt;urls&gt;&lt;related-urls&gt;&lt;url&gt;http://www.ncbi.nlm.nih.gov/pubmed/17920272&lt;/url&gt;&lt;/related-urls&gt;&lt;/urls&gt;&lt;electronic-resource-num&gt;S0966-6362(07)00214-7 [pii]&amp;#xD;10.1016/j.gaitpost.2007.08.009&lt;/electronic-resource-num&gt;&lt;language&gt;eng&lt;/language&gt;&lt;/record&gt;&lt;/Cite&gt;&lt;/EndNote&gt;</w:instrText>
      </w:r>
      <w:r w:rsidRPr="00C66902">
        <w:rPr>
          <w:rStyle w:val="CitationChar"/>
        </w:rPr>
        <w:fldChar w:fldCharType="separate"/>
      </w:r>
      <w:r w:rsidRPr="00C66902">
        <w:rPr>
          <w:rStyle w:val="CitationChar"/>
        </w:rPr>
        <w:t>[</w:t>
      </w:r>
      <w:hyperlink w:anchor="_ENREF_17" w:tooltip="Saha, 2008 #402" w:history="1">
        <w:r w:rsidR="002356FE" w:rsidRPr="00C66902">
          <w:rPr>
            <w:rStyle w:val="CitationChar"/>
          </w:rPr>
          <w:t>17</w:t>
        </w:r>
      </w:hyperlink>
      <w:r w:rsidRPr="00C66902">
        <w:rPr>
          <w:rStyle w:val="CitationChar"/>
        </w:rPr>
        <w:t>]</w:t>
      </w:r>
      <w:r w:rsidRPr="00C66902">
        <w:rPr>
          <w:rStyle w:val="CitationChar"/>
        </w:rPr>
        <w:fldChar w:fldCharType="end"/>
      </w:r>
      <w:r>
        <w:rPr>
          <w:rFonts w:cstheme="majorBidi"/>
          <w:color w:val="auto"/>
          <w:lang w:val="en-US"/>
        </w:rPr>
        <w:t xml:space="preserve"> </w:t>
      </w:r>
      <w:r>
        <w:rPr>
          <w:rFonts w:cstheme="majorBidi"/>
          <w:szCs w:val="24"/>
          <w:lang w:val="en-US"/>
        </w:rPr>
        <w:t xml:space="preserve">observed faster loading rates and an increased knee flexion. Although in our study the participants demonstrated faster loading rates across both ES and US during trunk-flexed gaits, alongside with increased hip and ankle flexion; however, the peak flexion and range of motion in knee joint were not significantly changed </w:t>
      </w:r>
      <w:r>
        <w:rPr>
          <w:rFonts w:cstheme="majorBidi"/>
          <w:lang w:val="en-US"/>
        </w:rPr>
        <w:t>(</w:t>
      </w:r>
      <w:r w:rsidRPr="00F06103">
        <w:rPr>
          <w:rStyle w:val="CrossReferenceChar"/>
        </w:rPr>
        <w:fldChar w:fldCharType="begin"/>
      </w:r>
      <w:r w:rsidRPr="00F06103">
        <w:rPr>
          <w:rStyle w:val="CrossReferenceChar"/>
        </w:rPr>
        <w:instrText xml:space="preserve"> REF _Ref493511340 \h </w:instrText>
      </w:r>
      <w:r>
        <w:rPr>
          <w:rStyle w:val="CrossReferenceChar"/>
        </w:rPr>
        <w:instrText xml:space="preserve"> \* MERGEFORMAT </w:instrText>
      </w:r>
      <w:r w:rsidRPr="00F06103">
        <w:rPr>
          <w:rStyle w:val="CrossReferenceChar"/>
        </w:rPr>
      </w:r>
      <w:r w:rsidRPr="00F06103">
        <w:rPr>
          <w:rStyle w:val="CrossReferenceChar"/>
        </w:rPr>
        <w:fldChar w:fldCharType="separate"/>
      </w:r>
      <w:r w:rsidR="006F1297" w:rsidRPr="006F1297">
        <w:rPr>
          <w:rStyle w:val="CrossReferenceChar"/>
        </w:rPr>
        <w:t>Table 1</w:t>
      </w:r>
      <w:r w:rsidRPr="00F06103">
        <w:rPr>
          <w:rStyle w:val="CrossReferenceChar"/>
        </w:rPr>
        <w:fldChar w:fldCharType="end"/>
      </w:r>
      <w:r>
        <w:rPr>
          <w:rFonts w:cstheme="majorBidi"/>
          <w:lang w:val="en-US"/>
        </w:rPr>
        <w:t>)</w:t>
      </w:r>
      <w:r>
        <w:rPr>
          <w:rFonts w:cstheme="majorBidi"/>
          <w:szCs w:val="24"/>
          <w:lang w:val="en-US"/>
        </w:rPr>
        <w:t xml:space="preserve">. </w:t>
      </w:r>
    </w:p>
    <w:p w:rsidR="0077564E" w:rsidRDefault="0077564E" w:rsidP="0077564E">
      <w:pPr>
        <w:autoSpaceDE w:val="0"/>
        <w:autoSpaceDN w:val="0"/>
        <w:adjustRightInd w:val="0"/>
        <w:spacing w:after="0" w:line="360" w:lineRule="auto"/>
        <w:jc w:val="both"/>
        <w:rPr>
          <w:rFonts w:cstheme="majorBidi"/>
          <w:color w:val="auto"/>
          <w:lang w:val="en-US"/>
        </w:rPr>
      </w:pPr>
      <w:r>
        <w:rPr>
          <w:rFonts w:cstheme="majorBidi"/>
          <w:lang w:val="en-US"/>
        </w:rPr>
        <w:t xml:space="preserve">Furthermore, when </w:t>
      </w:r>
      <w:r w:rsidRPr="0094776B">
        <w:rPr>
          <w:rFonts w:cstheme="majorBidi"/>
          <w:lang w:val="en-US"/>
        </w:rPr>
        <w:t>the effect of posture was ignored</w:t>
      </w:r>
      <w:r>
        <w:rPr>
          <w:rFonts w:cstheme="majorBidi"/>
          <w:lang w:val="en-US"/>
        </w:rPr>
        <w:t xml:space="preserve"> (i.e. ground surface main effect)</w:t>
      </w:r>
      <w:r w:rsidRPr="0094776B">
        <w:rPr>
          <w:rFonts w:cstheme="majorBidi"/>
          <w:lang w:val="en-US"/>
        </w:rPr>
        <w:t xml:space="preserve">, some </w:t>
      </w:r>
      <w:r>
        <w:rPr>
          <w:rFonts w:cstheme="majorBidi"/>
          <w:lang w:val="en-US"/>
        </w:rPr>
        <w:t xml:space="preserve">gait </w:t>
      </w:r>
      <w:r w:rsidRPr="0094776B">
        <w:rPr>
          <w:rFonts w:cstheme="majorBidi"/>
          <w:lang w:val="en-US"/>
        </w:rPr>
        <w:t xml:space="preserve">temporal parameters including </w:t>
      </w:r>
      <w:r w:rsidRPr="0094776B">
        <w:rPr>
          <w:rFonts w:cstheme="majorBidi"/>
          <w:color w:val="auto"/>
          <w:szCs w:val="24"/>
          <w:lang w:val="en-US"/>
        </w:rPr>
        <w:t xml:space="preserve">stride, stance, single support and leading step durations </w:t>
      </w:r>
      <w:r>
        <w:rPr>
          <w:rFonts w:cstheme="majorBidi"/>
          <w:lang w:val="en-US"/>
        </w:rPr>
        <w:t>across</w:t>
      </w:r>
      <w:r w:rsidRPr="0094776B">
        <w:rPr>
          <w:rFonts w:cstheme="majorBidi"/>
          <w:lang w:val="en-US"/>
        </w:rPr>
        <w:t xml:space="preserve"> </w:t>
      </w:r>
      <w:r w:rsidRPr="0094776B">
        <w:rPr>
          <w:rFonts w:cstheme="majorBidi"/>
          <w:color w:val="auto"/>
          <w:szCs w:val="24"/>
          <w:lang w:val="en-US"/>
        </w:rPr>
        <w:t xml:space="preserve">US </w:t>
      </w:r>
      <w:r w:rsidRPr="0094776B">
        <w:rPr>
          <w:rFonts w:cstheme="majorBidi"/>
          <w:lang w:val="en-US"/>
        </w:rPr>
        <w:t xml:space="preserve">increased compared with ES </w:t>
      </w:r>
      <w:r>
        <w:rPr>
          <w:rFonts w:cstheme="majorBidi"/>
          <w:lang w:val="en-US"/>
        </w:rPr>
        <w:t>(</w:t>
      </w:r>
      <w:r w:rsidRPr="00486949">
        <w:rPr>
          <w:rStyle w:val="FigChar"/>
        </w:rPr>
        <w:fldChar w:fldCharType="begin"/>
      </w:r>
      <w:r w:rsidRPr="00486949">
        <w:rPr>
          <w:rStyle w:val="FigChar"/>
        </w:rPr>
        <w:instrText xml:space="preserve"> REF _Ref504337870 \h </w:instrText>
      </w:r>
      <w:r>
        <w:rPr>
          <w:rStyle w:val="FigChar"/>
        </w:rPr>
        <w:instrText xml:space="preserve"> \* MERGEFORMAT </w:instrText>
      </w:r>
      <w:r w:rsidRPr="00486949">
        <w:rPr>
          <w:rStyle w:val="FigChar"/>
        </w:rPr>
      </w:r>
      <w:r w:rsidRPr="00486949">
        <w:rPr>
          <w:rStyle w:val="FigChar"/>
        </w:rPr>
        <w:fldChar w:fldCharType="separate"/>
      </w:r>
      <w:r w:rsidR="006F1297" w:rsidRPr="006F1297">
        <w:rPr>
          <w:rStyle w:val="FigChar"/>
        </w:rPr>
        <w:t>Fig. 4</w:t>
      </w:r>
      <w:r w:rsidRPr="00486949">
        <w:rPr>
          <w:rStyle w:val="FigChar"/>
        </w:rPr>
        <w:fldChar w:fldCharType="end"/>
      </w:r>
      <w:r>
        <w:rPr>
          <w:rFonts w:cstheme="majorBidi"/>
          <w:lang w:val="en-US"/>
        </w:rPr>
        <w:t>)</w:t>
      </w:r>
      <w:r w:rsidRPr="0094776B">
        <w:rPr>
          <w:rFonts w:cstheme="majorBidi"/>
          <w:lang w:val="en-US"/>
        </w:rPr>
        <w:t>. Th</w:t>
      </w:r>
      <w:r>
        <w:rPr>
          <w:rFonts w:cstheme="majorBidi"/>
          <w:lang w:val="en-US"/>
        </w:rPr>
        <w:t>ese adjustments in step</w:t>
      </w:r>
      <w:r w:rsidRPr="0094776B">
        <w:rPr>
          <w:rFonts w:cstheme="majorBidi"/>
          <w:lang w:val="en-US"/>
        </w:rPr>
        <w:t xml:space="preserve"> </w:t>
      </w:r>
      <w:r>
        <w:rPr>
          <w:rFonts w:cstheme="majorBidi"/>
          <w:lang w:val="en-US"/>
        </w:rPr>
        <w:t xml:space="preserve">parameters </w:t>
      </w:r>
      <w:r w:rsidRPr="0094776B">
        <w:rPr>
          <w:rFonts w:cstheme="majorBidi"/>
          <w:lang w:val="en-US"/>
        </w:rPr>
        <w:t>sugges</w:t>
      </w:r>
      <w:r>
        <w:rPr>
          <w:rFonts w:cstheme="majorBidi"/>
          <w:lang w:val="en-US"/>
        </w:rPr>
        <w:t xml:space="preserve">t </w:t>
      </w:r>
      <w:r w:rsidRPr="0094776B">
        <w:rPr>
          <w:rFonts w:cstheme="majorBidi"/>
          <w:lang w:val="en-US"/>
        </w:rPr>
        <w:t xml:space="preserve">that the negotiation of a 10cm drop </w:t>
      </w:r>
      <w:r>
        <w:rPr>
          <w:rFonts w:cstheme="majorBidi"/>
          <w:lang w:val="en-US"/>
        </w:rPr>
        <w:t xml:space="preserve">at the sight of the second contact </w:t>
      </w:r>
      <w:r w:rsidRPr="0094776B">
        <w:rPr>
          <w:rFonts w:cstheme="majorBidi"/>
          <w:lang w:val="en-US"/>
        </w:rPr>
        <w:t xml:space="preserve">requires </w:t>
      </w:r>
      <w:r>
        <w:rPr>
          <w:rFonts w:cstheme="majorBidi"/>
          <w:lang w:val="en-US"/>
        </w:rPr>
        <w:t xml:space="preserve">a </w:t>
      </w:r>
      <w:r w:rsidRPr="0094776B">
        <w:rPr>
          <w:rFonts w:cstheme="majorBidi"/>
        </w:rPr>
        <w:t xml:space="preserve">distinct contribution from the spatial strategy and the temporal strategy, i.e. </w:t>
      </w:r>
      <w:r>
        <w:rPr>
          <w:rFonts w:cstheme="majorBidi"/>
        </w:rPr>
        <w:t xml:space="preserve">an </w:t>
      </w:r>
      <w:r w:rsidRPr="0094776B">
        <w:rPr>
          <w:rFonts w:cstheme="majorBidi"/>
        </w:rPr>
        <w:t>unchanged placement of the foot, but</w:t>
      </w:r>
      <w:r>
        <w:rPr>
          <w:rFonts w:cstheme="majorBidi"/>
        </w:rPr>
        <w:t xml:space="preserve"> an</w:t>
      </w:r>
      <w:r w:rsidRPr="0094776B">
        <w:rPr>
          <w:rFonts w:cstheme="majorBidi"/>
        </w:rPr>
        <w:t xml:space="preserve"> increased inter-limb timing. </w:t>
      </w:r>
      <w:r>
        <w:rPr>
          <w:rFonts w:cstheme="majorBidi"/>
        </w:rPr>
        <w:t xml:space="preserve">In walking over </w:t>
      </w:r>
      <w:r w:rsidRPr="00F91B1A">
        <w:rPr>
          <w:rFonts w:cstheme="majorBidi"/>
        </w:rPr>
        <w:t>uneven terrain treadmill</w:t>
      </w:r>
      <w:r>
        <w:rPr>
          <w:rFonts w:cstheme="majorBidi"/>
        </w:rPr>
        <w:t xml:space="preserve">, subjects were found not to </w:t>
      </w:r>
      <w:r w:rsidRPr="00F91B1A">
        <w:rPr>
          <w:rFonts w:cstheme="majorBidi"/>
        </w:rPr>
        <w:t>change their step width</w:t>
      </w:r>
      <w:r>
        <w:rPr>
          <w:rFonts w:cstheme="majorBidi"/>
        </w:rPr>
        <w:t xml:space="preserve">, while </w:t>
      </w:r>
      <w:r w:rsidRPr="00F91B1A">
        <w:rPr>
          <w:rFonts w:cstheme="majorBidi"/>
        </w:rPr>
        <w:t>step length and width variability increased significantly</w:t>
      </w:r>
      <w:r>
        <w:rPr>
          <w:rFonts w:cstheme="majorBidi"/>
        </w:rPr>
        <w:t xml:space="preserve"> </w:t>
      </w:r>
      <w:r w:rsidRPr="00C66902">
        <w:rPr>
          <w:rStyle w:val="CitationChar"/>
        </w:rPr>
        <w:fldChar w:fldCharType="begin"/>
      </w:r>
      <w:r>
        <w:rPr>
          <w:rStyle w:val="CitationChar"/>
        </w:rPr>
        <w:instrText xml:space="preserve"> ADDIN EN.CITE &lt;EndNote&gt;&lt;Cite&gt;&lt;Author&gt;Voloshina&lt;/Author&gt;&lt;Year&gt;2015&lt;/Year&gt;&lt;RecNum&gt;1940&lt;/RecNum&gt;&lt;DisplayText&gt;[27]&lt;/DisplayText&gt;&lt;record&gt;&lt;rec-number&gt;1940&lt;/rec-number&gt;&lt;foreign-keys&gt;&lt;key app="EN" db-id="vzxx99s5yztat2ef5dtx5tw9tv9zzzzr2vzs"&gt;1940&lt;/key&gt;&lt;/foreign-keys&gt;&lt;ref-type name="Journal Article"&gt;17&lt;/ref-type&gt;&lt;contributors&gt;&lt;authors&gt;&lt;author&gt;Voloshina, Alexandra S&lt;/author&gt;&lt;/authors&gt;&lt;/contributors&gt;&lt;titles&gt;&lt;title&gt;Biomechanics and Energetics of Bipedal Locomotion on Uneven Terrain&lt;/title&gt;&lt;/titles&gt;&lt;dates&gt;&lt;year&gt;2015&lt;/year&gt;&lt;/dates&gt;&lt;urls&gt;&lt;/urls&gt;&lt;/record&gt;&lt;/Cite&gt;&lt;/EndNote&gt;</w:instrText>
      </w:r>
      <w:r w:rsidRPr="00C66902">
        <w:rPr>
          <w:rStyle w:val="CitationChar"/>
        </w:rPr>
        <w:fldChar w:fldCharType="separate"/>
      </w:r>
      <w:r>
        <w:rPr>
          <w:rStyle w:val="CitationChar"/>
        </w:rPr>
        <w:t>[</w:t>
      </w:r>
      <w:hyperlink w:anchor="_ENREF_27" w:tooltip="Voloshina, 2015 #1940" w:history="1">
        <w:r w:rsidR="002356FE">
          <w:rPr>
            <w:rStyle w:val="CitationChar"/>
          </w:rPr>
          <w:t>27</w:t>
        </w:r>
      </w:hyperlink>
      <w:r>
        <w:rPr>
          <w:rStyle w:val="CitationChar"/>
        </w:rPr>
        <w:t>]</w:t>
      </w:r>
      <w:r w:rsidRPr="00C66902">
        <w:rPr>
          <w:rStyle w:val="CitationChar"/>
        </w:rPr>
        <w:fldChar w:fldCharType="end"/>
      </w:r>
      <w:r>
        <w:t xml:space="preserve">. Moreover, </w:t>
      </w:r>
      <w:proofErr w:type="spellStart"/>
      <w:r>
        <w:t>i</w:t>
      </w:r>
      <w:r w:rsidRPr="0094776B">
        <w:rPr>
          <w:rFonts w:cstheme="majorBidi"/>
          <w:color w:val="auto"/>
          <w:lang w:val="en-US"/>
        </w:rPr>
        <w:t>t</w:t>
      </w:r>
      <w:proofErr w:type="spellEnd"/>
      <w:r w:rsidRPr="0094776B">
        <w:rPr>
          <w:rFonts w:cstheme="majorBidi"/>
          <w:color w:val="auto"/>
          <w:lang w:val="en-US"/>
        </w:rPr>
        <w:t xml:space="preserve"> seems that modulation of the </w:t>
      </w:r>
      <w:r w:rsidRPr="0094776B">
        <w:rPr>
          <w:rFonts w:cstheme="majorBidi"/>
          <w:color w:val="auto"/>
        </w:rPr>
        <w:t>BCOM</w:t>
      </w:r>
      <w:r w:rsidRPr="0094776B">
        <w:rPr>
          <w:rFonts w:cstheme="majorBidi"/>
          <w:color w:val="auto"/>
          <w:lang w:val="en-US"/>
        </w:rPr>
        <w:t xml:space="preserve"> to negotiate visible changes in ground level requires a longer time. </w:t>
      </w:r>
      <w:r>
        <w:rPr>
          <w:rFonts w:cstheme="majorBidi"/>
          <w:color w:val="auto"/>
          <w:lang w:val="en-US"/>
        </w:rPr>
        <w:t>I</w:t>
      </w:r>
      <w:r w:rsidRPr="0094776B">
        <w:rPr>
          <w:rFonts w:cstheme="majorBidi"/>
          <w:color w:val="auto"/>
          <w:lang w:val="en-US"/>
        </w:rPr>
        <w:t xml:space="preserve">n </w:t>
      </w:r>
      <w:r>
        <w:rPr>
          <w:rFonts w:cstheme="majorBidi"/>
          <w:color w:val="auto"/>
          <w:lang w:val="en-US"/>
        </w:rPr>
        <w:t>a recent</w:t>
      </w:r>
      <w:r w:rsidRPr="0094776B">
        <w:rPr>
          <w:rFonts w:cstheme="majorBidi"/>
          <w:color w:val="auto"/>
          <w:lang w:val="en-US"/>
        </w:rPr>
        <w:t xml:space="preserve"> </w:t>
      </w:r>
      <w:r>
        <w:rPr>
          <w:rFonts w:cstheme="majorBidi"/>
          <w:color w:val="auto"/>
          <w:lang w:val="en-US"/>
        </w:rPr>
        <w:t>study</w:t>
      </w:r>
      <w:r w:rsidRPr="0094776B">
        <w:rPr>
          <w:rFonts w:cstheme="majorBidi"/>
          <w:color w:val="auto"/>
          <w:lang w:val="en-US"/>
        </w:rPr>
        <w:t xml:space="preserve"> </w:t>
      </w:r>
      <w:r w:rsidRPr="0077564E">
        <w:rPr>
          <w:rStyle w:val="CitationChar"/>
        </w:rPr>
        <w:fldChar w:fldCharType="begin"/>
      </w:r>
      <w:r>
        <w:rPr>
          <w:rStyle w:val="CitationChar"/>
        </w:rPr>
        <w:instrText xml:space="preserve"> ADDIN EN.CITE &lt;EndNote&gt;&lt;Cite&gt;&lt;Author&gt;Aminiaghdam&lt;/Author&gt;&lt;Year&gt;2017&lt;/Year&gt;&lt;RecNum&gt;1944&lt;/RecNum&gt;&lt;DisplayText&gt;[18]&lt;/DisplayText&gt;&lt;record&gt;&lt;rec-number&gt;1944&lt;/rec-number&gt;&lt;foreign-keys&gt;&lt;key app="EN" db-id="vzxx99s5yztat2ef5dtx5tw9tv9zzzzr2vzs"&gt;1944&lt;/key&gt;&lt;/foreign-keys&gt;&lt;ref-type name="Journal Article"&gt;17&lt;/ref-type&gt;&lt;contributors&gt;&lt;authors&gt;&lt;author&gt;Aminiaghdam, Soran&lt;/author&gt;&lt;author&gt;Rode, Christian&lt;/author&gt;&lt;/authors&gt;&lt;/contributors&gt;&lt;titles&gt;&lt;title&gt;Effects of altered sagittal trunk orientation on kinetic pattern in able-bodied walking on uneven ground&lt;/title&gt;&lt;secondary-title&gt;Biology Open&lt;/secondary-title&gt;&lt;/titles&gt;&lt;periodical&gt;&lt;full-title&gt;Biology Open&lt;/full-title&gt;&lt;/periodical&gt;&lt;pages&gt;1000-1007&lt;/pages&gt;&lt;volume&gt;6&lt;/volume&gt;&lt;number&gt;7&lt;/number&gt;&lt;dates&gt;&lt;year&gt;2017&lt;/year&gt;&lt;/dates&gt;&lt;isbn&gt;2046-6390&lt;/isbn&gt;&lt;urls&gt;&lt;/urls&gt;&lt;/record&gt;&lt;/Cite&gt;&lt;/EndNote&gt;</w:instrText>
      </w:r>
      <w:r w:rsidRPr="0077564E">
        <w:rPr>
          <w:rStyle w:val="CitationChar"/>
        </w:rPr>
        <w:fldChar w:fldCharType="separate"/>
      </w:r>
      <w:r>
        <w:rPr>
          <w:rStyle w:val="CitationChar"/>
        </w:rPr>
        <w:t>[</w:t>
      </w:r>
      <w:hyperlink w:anchor="_ENREF_18" w:tooltip="Aminiaghdam, 2017 #1944" w:history="1">
        <w:r w:rsidR="002356FE">
          <w:rPr>
            <w:rStyle w:val="CitationChar"/>
          </w:rPr>
          <w:t>18</w:t>
        </w:r>
      </w:hyperlink>
      <w:r>
        <w:rPr>
          <w:rStyle w:val="CitationChar"/>
        </w:rPr>
        <w:t>]</w:t>
      </w:r>
      <w:r w:rsidRPr="0077564E">
        <w:rPr>
          <w:rStyle w:val="CitationChar"/>
        </w:rPr>
        <w:fldChar w:fldCharType="end"/>
      </w:r>
      <w:r>
        <w:rPr>
          <w:rFonts w:cstheme="majorBidi"/>
          <w:color w:val="auto"/>
          <w:lang w:val="en-US"/>
        </w:rPr>
        <w:t>,</w:t>
      </w:r>
      <w:r w:rsidRPr="0094776B">
        <w:rPr>
          <w:rFonts w:cstheme="majorBidi"/>
          <w:color w:val="auto"/>
          <w:lang w:val="en-US"/>
        </w:rPr>
        <w:t xml:space="preserve"> </w:t>
      </w:r>
      <w:r>
        <w:rPr>
          <w:rFonts w:cstheme="majorBidi"/>
          <w:color w:val="auto"/>
          <w:lang w:val="en-US"/>
        </w:rPr>
        <w:t>it was shown</w:t>
      </w:r>
      <w:r w:rsidRPr="0094776B">
        <w:rPr>
          <w:rFonts w:cstheme="majorBidi"/>
          <w:color w:val="auto"/>
          <w:lang w:val="en-US"/>
        </w:rPr>
        <w:t xml:space="preserve"> that </w:t>
      </w:r>
      <w:r>
        <w:rPr>
          <w:rFonts w:cstheme="majorBidi"/>
          <w:color w:val="auto"/>
          <w:lang w:val="en-US"/>
        </w:rPr>
        <w:t>in</w:t>
      </w:r>
      <w:r w:rsidRPr="0094776B">
        <w:rPr>
          <w:rFonts w:cstheme="majorBidi"/>
          <w:color w:val="auto"/>
          <w:lang w:val="en-US"/>
        </w:rPr>
        <w:t xml:space="preserve"> preparation to </w:t>
      </w:r>
      <w:r>
        <w:rPr>
          <w:rFonts w:cstheme="majorBidi"/>
          <w:color w:val="auto"/>
          <w:lang w:val="en-US"/>
        </w:rPr>
        <w:t>stepdown across uneven ground,</w:t>
      </w:r>
      <w:r w:rsidRPr="0094776B">
        <w:rPr>
          <w:rFonts w:cstheme="majorBidi"/>
          <w:color w:val="auto"/>
          <w:lang w:val="en-US"/>
        </w:rPr>
        <w:t xml:space="preserve"> individuals increase the contact </w:t>
      </w:r>
      <w:r>
        <w:rPr>
          <w:rFonts w:cstheme="majorBidi"/>
          <w:color w:val="auto"/>
          <w:lang w:val="en-US"/>
        </w:rPr>
        <w:t>time in the pre-perturbation contact relative to the unperturbed contact</w:t>
      </w:r>
      <w:r w:rsidRPr="0094776B">
        <w:rPr>
          <w:rFonts w:cstheme="majorBidi"/>
          <w:color w:val="auto"/>
          <w:lang w:val="en-US"/>
        </w:rPr>
        <w:t xml:space="preserve">, but this tended to decrease with increasing trunk flexion. Muller et al. </w:t>
      </w:r>
      <w:r w:rsidRPr="00C66902">
        <w:rPr>
          <w:rStyle w:val="CitationChar"/>
        </w:rPr>
        <w:fldChar w:fldCharType="begin">
          <w:fldData xml:space="preserve">PEVuZE5vdGU+PENpdGU+PEF1dGhvcj5NdWxsZXI8L0F1dGhvcj48WWVhcj4yMDE0PC9ZZWFyPjxS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</w:fldData>
        </w:fldChar>
      </w:r>
      <w:r>
        <w:rPr>
          <w:rStyle w:val="CitationChar"/>
        </w:rPr>
        <w:instrText xml:space="preserve"> ADDIN EN.CITE </w:instrText>
      </w:r>
      <w:r>
        <w:rPr>
          <w:rStyle w:val="CitationChar"/>
        </w:rPr>
        <w:fldChar w:fldCharType="begin">
          <w:fldData xml:space="preserve">PEVuZE5vdGU+PENpdGU+PEF1dGhvcj5NdWxsZXI8L0F1dGhvcj48WWVhcj4yMDE0PC9ZZWFyPjxS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</w:fldData>
        </w:fldChar>
      </w:r>
      <w:r>
        <w:rPr>
          <w:rStyle w:val="CitationChar"/>
        </w:rPr>
        <w:instrText xml:space="preserve"> ADDIN EN.CITE.DATA </w:instrText>
      </w:r>
      <w:r>
        <w:rPr>
          <w:rStyle w:val="CitationChar"/>
        </w:rPr>
      </w:r>
      <w:r>
        <w:rPr>
          <w:rStyle w:val="CitationChar"/>
        </w:rPr>
        <w:fldChar w:fldCharType="end"/>
      </w:r>
      <w:r w:rsidRPr="00C66902">
        <w:rPr>
          <w:rStyle w:val="CitationChar"/>
        </w:rPr>
      </w:r>
      <w:r w:rsidRPr="00C66902">
        <w:rPr>
          <w:rStyle w:val="CitationChar"/>
        </w:rPr>
        <w:fldChar w:fldCharType="separate"/>
      </w:r>
      <w:r>
        <w:rPr>
          <w:rStyle w:val="CitationChar"/>
        </w:rPr>
        <w:t>[</w:t>
      </w:r>
      <w:hyperlink w:anchor="_ENREF_21" w:tooltip="Muller, 2014 #80" w:history="1">
        <w:r w:rsidR="002356FE">
          <w:rPr>
            <w:rStyle w:val="CitationChar"/>
          </w:rPr>
          <w:t>21</w:t>
        </w:r>
      </w:hyperlink>
      <w:r>
        <w:rPr>
          <w:rStyle w:val="CitationChar"/>
        </w:rPr>
        <w:t>]</w:t>
      </w:r>
      <w:r w:rsidRPr="00C66902">
        <w:rPr>
          <w:rStyle w:val="CitationChar"/>
        </w:rPr>
        <w:fldChar w:fldCharType="end"/>
      </w:r>
      <w:r w:rsidRPr="0094776B">
        <w:rPr>
          <w:rFonts w:cstheme="majorBidi"/>
          <w:color w:val="auto"/>
          <w:lang w:val="en-US"/>
        </w:rPr>
        <w:t xml:space="preserve"> also found an increased contact time in preparatory step to accommodate a visible 10cm hole; however, such adjustment did not occur when participants were </w:t>
      </w:r>
      <w:r>
        <w:rPr>
          <w:rFonts w:cstheme="majorBidi"/>
          <w:color w:val="auto"/>
          <w:lang w:val="en-US"/>
        </w:rPr>
        <w:t xml:space="preserve">traversing a camouflaged drop. </w:t>
      </w:r>
      <w:r w:rsidRPr="002020C4">
        <w:rPr>
          <w:rFonts w:cstheme="majorBidi"/>
          <w:color w:val="auto"/>
          <w:lang w:val="en-US"/>
        </w:rPr>
        <w:t xml:space="preserve">Furthermore, </w:t>
      </w:r>
      <w:r w:rsidRPr="00E765B2">
        <w:rPr>
          <w:rFonts w:cstheme="majorBidi"/>
          <w:color w:val="auto"/>
          <w:lang w:val="en-US"/>
        </w:rPr>
        <w:t xml:space="preserve">a more conservative strategy </w:t>
      </w:r>
      <w:r w:rsidRPr="00E765B2">
        <w:rPr>
          <w:rFonts w:cstheme="majorBidi"/>
          <w:color w:val="auto"/>
          <w:lang w:val="en-US"/>
        </w:rPr>
        <w:lastRenderedPageBreak/>
        <w:t>for</w:t>
      </w:r>
      <w:r>
        <w:rPr>
          <w:rFonts w:cstheme="majorBidi"/>
          <w:color w:val="auto"/>
          <w:lang w:val="en-US"/>
        </w:rPr>
        <w:t xml:space="preserve"> accommodating a 10cm visible drop in ground level was associated with some compensatory adaptations in lower limb kinematics during gait stride and force generation patterns. The participants demonstrated an increased range of motion in hip and knee joints and a greater peak knee flexion and ankle dorsiflexion in comparison to level walking </w:t>
      </w:r>
      <w:r>
        <w:rPr>
          <w:rFonts w:cstheme="majorBidi"/>
          <w:color w:val="auto"/>
          <w:szCs w:val="24"/>
          <w:lang w:val="en-US"/>
        </w:rPr>
        <w:t>(</w:t>
      </w:r>
      <w:r w:rsidRPr="00486949">
        <w:rPr>
          <w:rStyle w:val="FigChar"/>
        </w:rPr>
        <w:fldChar w:fldCharType="begin"/>
      </w:r>
      <w:r w:rsidRPr="00486949">
        <w:rPr>
          <w:rStyle w:val="FigChar"/>
        </w:rPr>
        <w:instrText xml:space="preserve"> REF _Ref504337870 \h </w:instrText>
      </w:r>
      <w:r>
        <w:rPr>
          <w:rStyle w:val="FigChar"/>
        </w:rPr>
        <w:instrText xml:space="preserve"> \* MERGEFORMAT </w:instrText>
      </w:r>
      <w:r w:rsidRPr="00486949">
        <w:rPr>
          <w:rStyle w:val="FigChar"/>
        </w:rPr>
      </w:r>
      <w:r w:rsidRPr="00486949">
        <w:rPr>
          <w:rStyle w:val="FigChar"/>
        </w:rPr>
        <w:fldChar w:fldCharType="separate"/>
      </w:r>
      <w:r w:rsidR="006F1297" w:rsidRPr="006F1297">
        <w:rPr>
          <w:rStyle w:val="FigChar"/>
        </w:rPr>
        <w:t>Fig. 4</w:t>
      </w:r>
      <w:r w:rsidRPr="00486949">
        <w:rPr>
          <w:rStyle w:val="FigChar"/>
        </w:rPr>
        <w:fldChar w:fldCharType="end"/>
      </w:r>
      <w:r>
        <w:rPr>
          <w:rFonts w:cstheme="majorBidi"/>
          <w:color w:val="auto"/>
          <w:szCs w:val="24"/>
          <w:lang w:val="en-US"/>
        </w:rPr>
        <w:t>)</w:t>
      </w:r>
      <w:r>
        <w:rPr>
          <w:rFonts w:cstheme="majorBidi"/>
          <w:color w:val="auto"/>
          <w:lang w:val="en-US"/>
        </w:rPr>
        <w:t xml:space="preserve">. It seems that such a greater hip and knee joints’ range of motion is utilized to compensate for a diminished ankle range of motion to propel trailing limb forward. Meanwhile, the participants generated forces at higher rates possibly in response to placing the contralateral foot on the lowered elevation </w:t>
      </w:r>
      <w:r>
        <w:rPr>
          <w:rFonts w:cstheme="majorBidi"/>
          <w:color w:val="auto"/>
          <w:szCs w:val="24"/>
          <w:lang w:val="en-US"/>
        </w:rPr>
        <w:t>(</w:t>
      </w:r>
      <w:r w:rsidRPr="00486949">
        <w:rPr>
          <w:rStyle w:val="FigChar"/>
        </w:rPr>
        <w:fldChar w:fldCharType="begin"/>
      </w:r>
      <w:r w:rsidRPr="00486949">
        <w:rPr>
          <w:rStyle w:val="FigChar"/>
        </w:rPr>
        <w:instrText xml:space="preserve"> REF _Ref504337870 \h </w:instrText>
      </w:r>
      <w:r>
        <w:rPr>
          <w:rStyle w:val="FigChar"/>
        </w:rPr>
        <w:instrText xml:space="preserve"> \* MERGEFORMAT </w:instrText>
      </w:r>
      <w:r w:rsidRPr="00486949">
        <w:rPr>
          <w:rStyle w:val="FigChar"/>
        </w:rPr>
      </w:r>
      <w:r w:rsidRPr="00486949">
        <w:rPr>
          <w:rStyle w:val="FigChar"/>
        </w:rPr>
        <w:fldChar w:fldCharType="separate"/>
      </w:r>
      <w:r w:rsidR="006F1297" w:rsidRPr="006F1297">
        <w:rPr>
          <w:rStyle w:val="FigChar"/>
        </w:rPr>
        <w:t>Fig. 4</w:t>
      </w:r>
      <w:r w:rsidRPr="00486949">
        <w:rPr>
          <w:rStyle w:val="FigChar"/>
        </w:rPr>
        <w:fldChar w:fldCharType="end"/>
      </w:r>
      <w:r>
        <w:rPr>
          <w:rFonts w:cstheme="majorBidi"/>
          <w:color w:val="auto"/>
          <w:szCs w:val="24"/>
          <w:lang w:val="en-US"/>
        </w:rPr>
        <w:t>)</w:t>
      </w:r>
      <w:r>
        <w:rPr>
          <w:rFonts w:cstheme="majorBidi"/>
          <w:color w:val="auto"/>
          <w:lang w:val="en-US"/>
        </w:rPr>
        <w:t xml:space="preserve">. This might </w:t>
      </w:r>
      <w:proofErr w:type="gramStart"/>
      <w:r>
        <w:rPr>
          <w:rFonts w:cstheme="majorBidi"/>
          <w:color w:val="auto"/>
          <w:lang w:val="en-US"/>
        </w:rPr>
        <w:t>be seen as</w:t>
      </w:r>
      <w:proofErr w:type="gramEnd"/>
      <w:r>
        <w:rPr>
          <w:rFonts w:cstheme="majorBidi"/>
          <w:color w:val="auto"/>
          <w:lang w:val="en-US"/>
        </w:rPr>
        <w:t xml:space="preserve"> a predictive, feedforward adjustment in motor planning by able-bodied walkers. </w:t>
      </w:r>
      <w:proofErr w:type="spellStart"/>
      <w:r w:rsidRPr="004C47BF">
        <w:t>Voloshina</w:t>
      </w:r>
      <w:proofErr w:type="spellEnd"/>
      <w:r w:rsidRPr="004C47BF">
        <w:t xml:space="preserve"> et al.</w:t>
      </w:r>
      <w:r>
        <w:t xml:space="preserve"> </w:t>
      </w:r>
      <w:r w:rsidRPr="00C66902">
        <w:rPr>
          <w:rStyle w:val="CitationChar"/>
        </w:rPr>
        <w:fldChar w:fldCharType="begin"/>
      </w:r>
      <w:r>
        <w:rPr>
          <w:rStyle w:val="CitationChar"/>
        </w:rPr>
        <w:instrText xml:space="preserve"> ADDIN EN.CITE &lt;EndNote&gt;&lt;Cite&gt;&lt;Author&gt;Voloshina&lt;/Author&gt;&lt;Year&gt;2015&lt;/Year&gt;&lt;RecNum&gt;1940&lt;/RecNum&gt;&lt;DisplayText&gt;[27]&lt;/DisplayText&gt;&lt;record&gt;&lt;rec-number&gt;1940&lt;/rec-number&gt;&lt;foreign-keys&gt;&lt;key app="EN" db-id="vzxx99s5yztat2ef5dtx5tw9tv9zzzzr2vzs"&gt;1940&lt;/key&gt;&lt;/foreign-keys&gt;&lt;ref-type name="Journal Article"&gt;17&lt;/ref-type&gt;&lt;contributors&gt;&lt;authors&gt;&lt;author&gt;Voloshina, Alexandra S&lt;/author&gt;&lt;/authors&gt;&lt;/contributors&gt;&lt;titles&gt;&lt;title&gt;Biomechanics and Energetics of Bipedal Locomotion on Uneven Terrain&lt;/title&gt;&lt;/titles&gt;&lt;dates&gt;&lt;year&gt;2015&lt;/year&gt;&lt;/dates&gt;&lt;urls&gt;&lt;/urls&gt;&lt;/record&gt;&lt;/Cite&gt;&lt;/EndNote&gt;</w:instrText>
      </w:r>
      <w:r w:rsidRPr="00C66902">
        <w:rPr>
          <w:rStyle w:val="CitationChar"/>
        </w:rPr>
        <w:fldChar w:fldCharType="separate"/>
      </w:r>
      <w:r>
        <w:rPr>
          <w:rStyle w:val="CitationChar"/>
        </w:rPr>
        <w:t>[</w:t>
      </w:r>
      <w:hyperlink w:anchor="_ENREF_27" w:tooltip="Voloshina, 2015 #1940" w:history="1">
        <w:r w:rsidR="002356FE">
          <w:rPr>
            <w:rStyle w:val="CitationChar"/>
          </w:rPr>
          <w:t>27</w:t>
        </w:r>
      </w:hyperlink>
      <w:r>
        <w:rPr>
          <w:rStyle w:val="CitationChar"/>
        </w:rPr>
        <w:t>]</w:t>
      </w:r>
      <w:r w:rsidRPr="00C66902">
        <w:rPr>
          <w:rStyle w:val="CitationChar"/>
        </w:rPr>
        <w:fldChar w:fldCharType="end"/>
      </w:r>
      <w:r>
        <w:t xml:space="preserve"> showed that walking on uneven terrain is more energetically costly due to an increase in positive knee and hip work and mean muscle activity.</w:t>
      </w:r>
      <w:r w:rsidRPr="0094776B">
        <w:rPr>
          <w:rFonts w:cstheme="majorBidi"/>
          <w:color w:val="auto"/>
          <w:lang w:val="en-US"/>
        </w:rPr>
        <w:t xml:space="preserve"> </w:t>
      </w:r>
      <w:r>
        <w:rPr>
          <w:rFonts w:cstheme="majorBidi"/>
          <w:color w:val="auto"/>
          <w:lang w:val="en-US"/>
        </w:rPr>
        <w:t xml:space="preserve">The adaptive mechanisms in gait pattern over uneven ground surface has also been demonstrated during dysfunctional stiff-knee gait in children </w:t>
      </w:r>
      <w:r w:rsidRPr="009939AC">
        <w:rPr>
          <w:rFonts w:cstheme="majorBidi"/>
          <w:color w:val="auto"/>
          <w:lang w:val="en-US"/>
        </w:rPr>
        <w:t>with cerebral palsy</w:t>
      </w:r>
      <w:r>
        <w:rPr>
          <w:rFonts w:cstheme="majorBidi"/>
          <w:color w:val="auto"/>
          <w:lang w:val="en-US"/>
        </w:rPr>
        <w:t xml:space="preserve"> </w:t>
      </w:r>
      <w:r w:rsidRPr="002356FE">
        <w:rPr>
          <w:rStyle w:val="CitationChar"/>
        </w:rPr>
        <w:fldChar w:fldCharType="begin"/>
      </w:r>
      <w:r w:rsidRPr="002356FE">
        <w:rPr>
          <w:rStyle w:val="CitationChar"/>
        </w:rPr>
        <w:instrText xml:space="preserve"> ADDIN EN.CITE &lt;EndNote&gt;&lt;Cite&gt;&lt;Author&gt;Böhm&lt;/Author&gt;&lt;Year&gt;2014&lt;/Year&gt;&lt;RecNum&gt;1941&lt;/RecNum&gt;&lt;DisplayText&gt;[28]&lt;/DisplayText&gt;&lt;record&gt;&lt;rec-number&gt;1941&lt;/rec-number&gt;&lt;foreign-keys&gt;&lt;key app="EN" db-id="vzxx99s5yztat2ef5dtx5tw9tv9zzzzr2vzs"&gt;1941&lt;/key&gt;&lt;/foreign-keys&gt;&lt;ref-type name="Journal Article"&gt;17&lt;/ref-type&gt;&lt;contributors&gt;&lt;authors&gt;&lt;author&gt;Böhm, Harald&lt;/author&gt;&lt;author&gt;Hösl, Matthias&lt;/author&gt;&lt;author&gt;Schwameder, Hermann&lt;/author&gt;&lt;author&gt;Döderlein, Leonhard&lt;/author&gt;&lt;/authors&gt;&lt;/contributors&gt;&lt;titles&gt;&lt;title&gt;Stiff-knee gait in cerebral palsy: how do patients adapt to uneven ground?&lt;/title&gt;&lt;secondary-title&gt;Gait &amp;amp; Posture&lt;/secondary-title&gt;&lt;/titles&gt;&lt;periodical&gt;&lt;full-title&gt;Gait &amp;amp; Posture&lt;/full-title&gt;&lt;/periodical&gt;&lt;pages&gt;1028-1033&lt;/pages&gt;&lt;volume&gt;39&lt;/volume&gt;&lt;number&gt;4&lt;/number&gt;&lt;dates&gt;&lt;year&gt;2014&lt;/year&gt;&lt;/dates&gt;&lt;isbn&gt;0966-6362&lt;/isbn&gt;&lt;urls&gt;&lt;/urls&gt;&lt;/record&gt;&lt;/Cite&gt;&lt;/EndNote&gt;</w:instrText>
      </w:r>
      <w:r w:rsidRPr="002356FE">
        <w:rPr>
          <w:rStyle w:val="CitationChar"/>
        </w:rPr>
        <w:fldChar w:fldCharType="separate"/>
      </w:r>
      <w:r w:rsidRPr="002356FE">
        <w:rPr>
          <w:rStyle w:val="CitationChar"/>
        </w:rPr>
        <w:t>[</w:t>
      </w:r>
      <w:hyperlink w:anchor="_ENREF_28" w:tooltip="Böhm, 2014 #1941" w:history="1">
        <w:r w:rsidR="002356FE" w:rsidRPr="002356FE">
          <w:rPr>
            <w:rStyle w:val="CitationChar"/>
          </w:rPr>
          <w:t>28</w:t>
        </w:r>
      </w:hyperlink>
      <w:r w:rsidRPr="002356FE">
        <w:rPr>
          <w:rStyle w:val="CitationChar"/>
        </w:rPr>
        <w:t>]</w:t>
      </w:r>
      <w:r w:rsidRPr="002356FE">
        <w:rPr>
          <w:rStyle w:val="CitationChar"/>
        </w:rPr>
        <w:fldChar w:fldCharType="end"/>
      </w:r>
      <w:r>
        <w:rPr>
          <w:rFonts w:cstheme="majorBidi"/>
          <w:color w:val="auto"/>
          <w:lang w:val="en-US"/>
        </w:rPr>
        <w:t xml:space="preserve">. These patients exhibit a conservative locomotion on uneven surface ground by reducing speed and cadence, as well as increasing hip and knee flexion comparable to that of </w:t>
      </w:r>
      <w:bookmarkStart w:id="11" w:name="_Hlk504895432"/>
      <w:r>
        <w:rPr>
          <w:rFonts w:cstheme="majorBidi"/>
          <w:color w:val="auto"/>
          <w:lang w:val="en-US"/>
        </w:rPr>
        <w:t>asymptomatic subjects</w:t>
      </w:r>
      <w:bookmarkEnd w:id="11"/>
      <w:r>
        <w:rPr>
          <w:rFonts w:cstheme="majorBidi"/>
          <w:color w:val="auto"/>
          <w:lang w:val="en-US"/>
        </w:rPr>
        <w:t>.</w:t>
      </w:r>
    </w:p>
    <w:p w:rsidR="0077564E" w:rsidRDefault="0077564E" w:rsidP="0077564E">
      <w:pPr>
        <w:autoSpaceDE w:val="0"/>
        <w:autoSpaceDN w:val="0"/>
        <w:adjustRightInd w:val="0"/>
        <w:spacing w:after="0" w:line="360" w:lineRule="auto"/>
        <w:jc w:val="both"/>
        <w:rPr>
          <w:rFonts w:cstheme="majorBidi"/>
          <w:szCs w:val="24"/>
          <w:u w:color="000000" w:themeColor="text1"/>
          <w:lang w:val="en-US"/>
        </w:rPr>
      </w:pPr>
    </w:p>
    <w:p w:rsidR="0077564E" w:rsidRPr="0094776B" w:rsidRDefault="0077564E" w:rsidP="0077564E">
      <w:pPr>
        <w:pStyle w:val="Heading2"/>
        <w:spacing w:after="240"/>
        <w:rPr>
          <w:lang w:val="en-US"/>
        </w:rPr>
      </w:pPr>
      <w:r w:rsidRPr="0094776B">
        <w:rPr>
          <w:lang w:val="en-US"/>
        </w:rPr>
        <w:t>Limitations and conclusion</w:t>
      </w:r>
    </w:p>
    <w:p w:rsidR="0077564E" w:rsidRPr="0094776B" w:rsidRDefault="0077564E" w:rsidP="0077564E">
      <w:pPr>
        <w:spacing w:before="240" w:line="360" w:lineRule="auto"/>
        <w:jc w:val="both"/>
        <w:rPr>
          <w:rFonts w:eastAsia="Calibri" w:cstheme="majorBidi"/>
          <w:szCs w:val="24"/>
          <w:u w:color="000000" w:themeColor="text1"/>
          <w:lang w:val="en-US"/>
        </w:rPr>
      </w:pPr>
      <w:r w:rsidRPr="0094776B">
        <w:rPr>
          <w:rFonts w:cstheme="majorBidi"/>
          <w:color w:val="auto"/>
          <w:szCs w:val="24"/>
          <w:lang w:val="en-US"/>
        </w:rPr>
        <w:t xml:space="preserve">First, </w:t>
      </w:r>
      <w:r w:rsidRPr="0094776B">
        <w:rPr>
          <w:rFonts w:eastAsia="Calibri" w:cstheme="majorBidi"/>
          <w:szCs w:val="24"/>
          <w:u w:color="000000" w:themeColor="text1"/>
          <w:lang w:val="en-US"/>
        </w:rPr>
        <w:t xml:space="preserve">to </w:t>
      </w:r>
      <w:r>
        <w:rPr>
          <w:rFonts w:eastAsia="Calibri" w:cstheme="majorBidi"/>
          <w:szCs w:val="24"/>
          <w:u w:color="000000" w:themeColor="text1"/>
          <w:lang w:val="en-US"/>
        </w:rPr>
        <w:t>reduce</w:t>
      </w:r>
      <w:r w:rsidRPr="0094776B">
        <w:rPr>
          <w:rFonts w:eastAsia="Calibri" w:cstheme="majorBidi"/>
          <w:szCs w:val="24"/>
          <w:u w:color="000000" w:themeColor="text1"/>
          <w:lang w:val="en-US"/>
        </w:rPr>
        <w:t xml:space="preserve"> the influence of the dominant leg </w:t>
      </w:r>
      <w:r w:rsidRPr="00C66902">
        <w:rPr>
          <w:rStyle w:val="CitationChar"/>
        </w:rPr>
        <w:fldChar w:fldCharType="begin"/>
      </w:r>
      <w:r>
        <w:rPr>
          <w:rStyle w:val="CitationChar"/>
        </w:rPr>
        <w:instrText xml:space="preserve"> ADDIN EN.CITE &lt;EndNote&gt;&lt;Cite&gt;&lt;Author&gt;Sadeghi&lt;/Author&gt;&lt;Year&gt;2000&lt;/Year&gt;&lt;RecNum&gt;429&lt;/RecNum&gt;&lt;DisplayText&gt;[29]&lt;/DisplayText&gt;&lt;record&gt;&lt;rec-number&gt;429&lt;/rec-number&gt;&lt;foreign-keys&gt;&lt;key app="EN" db-id="vzxx99s5yztat2ef5dtx5tw9tv9zzzzr2vzs"&gt;429&lt;/key&gt;&lt;/foreign-keys&gt;&lt;ref-type name="Journal Article"&gt;17&lt;/ref-type&gt;&lt;contributors&gt;&lt;authors&gt;&lt;author&gt;Sadeghi, H.&lt;/author&gt;&lt;author&gt;Allard, P.&lt;/author&gt;&lt;author&gt;Prince, F.&lt;/author&gt;&lt;author&gt;Labelle, H.&lt;/author&gt;&lt;/authors&gt;&lt;/contributors&gt;&lt;auth-address&gt;Research Center, Sainte-Justine Hospital, 3175 Cote-Ste-Catherine, Quebec, H3T 1C5, Montreal, Canada. sadeghih@ere.umontreal.ca&lt;/auth-address&gt;&lt;titles&gt;&lt;title&gt;Symmetry and limb dominance in able-bodied gait: a review&lt;/title&gt;&lt;secondary-title&gt;Gait Posture&lt;/secondary-title&gt;&lt;/titles&gt;&lt;periodical&gt;&lt;full-title&gt;Gait Posture&lt;/full-title&gt;&lt;/periodical&gt;&lt;pages&gt;34-45&lt;/pages&gt;&lt;volume&gt;12&lt;/volume&gt;&lt;number&gt;1&lt;/number&gt;&lt;edition&gt;2000/09/21&lt;/edition&gt;&lt;keywords&gt;&lt;keyword&gt;Biomechanical Phenomena&lt;/keyword&gt;&lt;keyword&gt;Brain/physiology&lt;/keyword&gt;&lt;keyword&gt;Electromyography&lt;/keyword&gt;&lt;keyword&gt;*Functional Laterality&lt;/keyword&gt;&lt;keyword&gt;*Gait&lt;/keyword&gt;&lt;keyword&gt;Humans&lt;/keyword&gt;&lt;keyword&gt;Leg/*physiology&lt;/keyword&gt;&lt;/keywords&gt;&lt;dates&gt;&lt;year&gt;2000&lt;/year&gt;&lt;pub-dates&gt;&lt;date&gt;Sep&lt;/date&gt;&lt;/pub-dates&gt;&lt;/dates&gt;&lt;isbn&gt;0966-6362 (Print)&amp;#xD;0966-6362 (Linking)&lt;/isbn&gt;&lt;accession-num&gt;10996295&lt;/accession-num&gt;&lt;urls&gt;&lt;related-urls&gt;&lt;url&gt;http://www.ncbi.nlm.nih.gov/pubmed/10996295&lt;/url&gt;&lt;/related-urls&gt;&lt;/urls&gt;&lt;electronic-resource-num&gt;S0966636200000709 [pii]&lt;/electronic-resource-num&gt;&lt;language&gt;eng&lt;/language&gt;&lt;/record&gt;&lt;/Cite&gt;&lt;/EndNote&gt;</w:instrText>
      </w:r>
      <w:r w:rsidRPr="00C66902">
        <w:rPr>
          <w:rStyle w:val="CitationChar"/>
        </w:rPr>
        <w:fldChar w:fldCharType="separate"/>
      </w:r>
      <w:r>
        <w:rPr>
          <w:rStyle w:val="CitationChar"/>
        </w:rPr>
        <w:t>[</w:t>
      </w:r>
      <w:hyperlink w:anchor="_ENREF_29" w:tooltip="Sadeghi, 2000 #429" w:history="1">
        <w:r w:rsidR="002356FE">
          <w:rPr>
            <w:rStyle w:val="CitationChar"/>
          </w:rPr>
          <w:t>29</w:t>
        </w:r>
      </w:hyperlink>
      <w:r>
        <w:rPr>
          <w:rStyle w:val="CitationChar"/>
        </w:rPr>
        <w:t>]</w:t>
      </w:r>
      <w:r w:rsidRPr="00C66902">
        <w:rPr>
          <w:rStyle w:val="CitationChar"/>
        </w:rPr>
        <w:fldChar w:fldCharType="end"/>
      </w:r>
      <w:r w:rsidRPr="0094776B">
        <w:rPr>
          <w:rFonts w:eastAsia="Calibri" w:cstheme="majorBidi"/>
          <w:szCs w:val="24"/>
          <w:u w:color="000000" w:themeColor="text1"/>
          <w:lang w:val="en-US"/>
        </w:rPr>
        <w:t xml:space="preserve">, we instructed all participants (five participants were left leg dominant) to strike three equidistant force plates in left-right-left sequence </w:t>
      </w:r>
      <w:r w:rsidRPr="00C66902">
        <w:rPr>
          <w:rStyle w:val="CitationChar"/>
        </w:rPr>
        <w:fldChar w:fldCharType="begin">
          <w:fldData xml:space="preserve">PEVuZE5vdGU+PENpdGU+PEF1dGhvcj5NdWxsZXI8L0F1dGhvcj48WWVhcj4yMDE0PC9ZZWFyPjxS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</w:fldData>
        </w:fldChar>
      </w:r>
      <w:r>
        <w:rPr>
          <w:rStyle w:val="CitationChar"/>
        </w:rPr>
        <w:instrText xml:space="preserve"> ADDIN EN.CITE </w:instrText>
      </w:r>
      <w:r>
        <w:rPr>
          <w:rStyle w:val="CitationChar"/>
        </w:rPr>
        <w:fldChar w:fldCharType="begin">
          <w:fldData xml:space="preserve">PEVuZE5vdGU+PENpdGU+PEF1dGhvcj5NdWxsZXI8L0F1dGhvcj48WWVhcj4yMDE0PC9ZZWFyPjxS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</w:fldData>
        </w:fldChar>
      </w:r>
      <w:r>
        <w:rPr>
          <w:rStyle w:val="CitationChar"/>
        </w:rPr>
        <w:instrText xml:space="preserve"> ADDIN EN.CITE.DATA </w:instrText>
      </w:r>
      <w:r>
        <w:rPr>
          <w:rStyle w:val="CitationChar"/>
        </w:rPr>
      </w:r>
      <w:r>
        <w:rPr>
          <w:rStyle w:val="CitationChar"/>
        </w:rPr>
        <w:fldChar w:fldCharType="end"/>
      </w:r>
      <w:r w:rsidRPr="00C66902">
        <w:rPr>
          <w:rStyle w:val="CitationChar"/>
        </w:rPr>
      </w:r>
      <w:r w:rsidRPr="00C66902">
        <w:rPr>
          <w:rStyle w:val="CitationChar"/>
        </w:rPr>
        <w:fldChar w:fldCharType="separate"/>
      </w:r>
      <w:r>
        <w:rPr>
          <w:rStyle w:val="CitationChar"/>
        </w:rPr>
        <w:t>[</w:t>
      </w:r>
      <w:hyperlink w:anchor="_ENREF_21" w:tooltip="Muller, 2014 #80" w:history="1">
        <w:r w:rsidR="002356FE">
          <w:rPr>
            <w:rStyle w:val="CitationChar"/>
          </w:rPr>
          <w:t>21</w:t>
        </w:r>
      </w:hyperlink>
      <w:r>
        <w:rPr>
          <w:rStyle w:val="CitationChar"/>
        </w:rPr>
        <w:t>]</w:t>
      </w:r>
      <w:r w:rsidRPr="00C66902">
        <w:rPr>
          <w:rStyle w:val="CitationChar"/>
        </w:rPr>
        <w:fldChar w:fldCharType="end"/>
      </w:r>
      <w:r w:rsidRPr="0094776B">
        <w:rPr>
          <w:rFonts w:eastAsia="Calibri" w:cstheme="majorBidi"/>
          <w:szCs w:val="24"/>
          <w:u w:color="000000" w:themeColor="text1"/>
          <w:lang w:val="en-US"/>
        </w:rPr>
        <w:t xml:space="preserve">. This, at the same time, may have prompted the participants to maintain constant step lengths. </w:t>
      </w:r>
      <w:r w:rsidRPr="0094776B">
        <w:rPr>
          <w:rFonts w:cstheme="majorBidi"/>
          <w:color w:val="auto"/>
          <w:szCs w:val="24"/>
          <w:lang w:val="en-US"/>
        </w:rPr>
        <w:t xml:space="preserve">Second, because of </w:t>
      </w:r>
      <w:r w:rsidRPr="0094776B">
        <w:rPr>
          <w:rFonts w:eastAsia="Calibri" w:cstheme="majorBidi"/>
          <w:szCs w:val="24"/>
          <w:u w:color="000000" w:themeColor="text1"/>
          <w:lang w:val="en-US"/>
        </w:rPr>
        <w:t xml:space="preserve">organizational reasons, level and uneven setups as well as repetitions of trunk orientations were </w:t>
      </w:r>
      <w:r>
        <w:rPr>
          <w:rFonts w:eastAsia="Calibri" w:cstheme="majorBidi"/>
          <w:szCs w:val="24"/>
          <w:u w:color="000000" w:themeColor="text1"/>
          <w:lang w:val="en-US"/>
        </w:rPr>
        <w:t>fixed</w:t>
      </w:r>
      <w:r w:rsidRPr="0094776B">
        <w:rPr>
          <w:rFonts w:eastAsia="Calibri" w:cstheme="majorBidi"/>
          <w:szCs w:val="24"/>
          <w:u w:color="000000" w:themeColor="text1"/>
          <w:lang w:val="en-US"/>
        </w:rPr>
        <w:t>, but the sequence of flexed trunk orientations were randomized per participant. Third, our evaluations were made only based on three consecutive steps and the motor behavior of participants during the experiment was likely influenced by learning experience of practice trials prior to the data collection. Fourth, the trunk posture</w:t>
      </w:r>
      <w:r>
        <w:rPr>
          <w:rFonts w:eastAsia="Calibri" w:cstheme="majorBidi"/>
          <w:szCs w:val="24"/>
          <w:u w:color="000000" w:themeColor="text1"/>
          <w:lang w:val="en-US"/>
        </w:rPr>
        <w:t>s</w:t>
      </w:r>
      <w:r w:rsidRPr="0094776B">
        <w:rPr>
          <w:rFonts w:eastAsia="Calibri" w:cstheme="majorBidi"/>
          <w:szCs w:val="24"/>
          <w:u w:color="000000" w:themeColor="text1"/>
          <w:lang w:val="en-US"/>
        </w:rPr>
        <w:t xml:space="preserve"> w</w:t>
      </w:r>
      <w:r>
        <w:rPr>
          <w:rFonts w:eastAsia="Calibri" w:cstheme="majorBidi"/>
          <w:szCs w:val="24"/>
          <w:u w:color="000000" w:themeColor="text1"/>
          <w:lang w:val="en-US"/>
        </w:rPr>
        <w:t>ere</w:t>
      </w:r>
      <w:r w:rsidRPr="0094776B">
        <w:rPr>
          <w:rFonts w:eastAsia="Calibri" w:cstheme="majorBidi"/>
          <w:szCs w:val="24"/>
          <w:u w:color="000000" w:themeColor="text1"/>
          <w:lang w:val="en-US"/>
        </w:rPr>
        <w:t xml:space="preserve"> pre-determined by the study protocol and, therefore, </w:t>
      </w:r>
      <w:r>
        <w:rPr>
          <w:rFonts w:eastAsia="Calibri" w:cstheme="majorBidi"/>
          <w:szCs w:val="24"/>
          <w:u w:color="000000" w:themeColor="text1"/>
          <w:lang w:val="en-US"/>
        </w:rPr>
        <w:t xml:space="preserve">the observed adaptations in gait patterns </w:t>
      </w:r>
      <w:r w:rsidRPr="0094776B">
        <w:rPr>
          <w:rFonts w:eastAsia="Calibri" w:cstheme="majorBidi"/>
          <w:szCs w:val="24"/>
          <w:u w:color="000000" w:themeColor="text1"/>
          <w:lang w:val="en-US"/>
        </w:rPr>
        <w:t xml:space="preserve">may differ from those of patients who have </w:t>
      </w:r>
      <w:r>
        <w:rPr>
          <w:rFonts w:eastAsia="Calibri" w:cstheme="majorBidi"/>
          <w:szCs w:val="24"/>
          <w:u w:color="000000" w:themeColor="text1"/>
          <w:lang w:val="en-US"/>
        </w:rPr>
        <w:t>age-related and/or disease-based</w:t>
      </w:r>
      <w:r w:rsidRPr="0094776B">
        <w:rPr>
          <w:rFonts w:eastAsia="Calibri" w:cstheme="majorBidi"/>
          <w:szCs w:val="24"/>
          <w:u w:color="000000" w:themeColor="text1"/>
          <w:lang w:val="en-US"/>
        </w:rPr>
        <w:t xml:space="preserve"> altered trunk posture. G</w:t>
      </w:r>
      <w:r w:rsidRPr="0094776B">
        <w:rPr>
          <w:rFonts w:cstheme="majorBidi"/>
          <w:color w:val="auto"/>
          <w:szCs w:val="24"/>
          <w:lang w:val="en-US"/>
        </w:rPr>
        <w:t xml:space="preserve">iven above limitations, the generalization of the results should therefore be </w:t>
      </w:r>
      <w:r>
        <w:rPr>
          <w:rFonts w:cstheme="majorBidi"/>
          <w:color w:val="auto"/>
          <w:szCs w:val="24"/>
          <w:lang w:val="en-US"/>
        </w:rPr>
        <w:t>treated with caution</w:t>
      </w:r>
      <w:r w:rsidRPr="0094776B">
        <w:rPr>
          <w:rFonts w:cstheme="majorBidi"/>
          <w:color w:val="auto"/>
          <w:szCs w:val="24"/>
          <w:lang w:val="en-US"/>
        </w:rPr>
        <w:t>.</w:t>
      </w:r>
    </w:p>
    <w:p w:rsidR="0077564E" w:rsidRPr="00D64CB6" w:rsidRDefault="0077564E" w:rsidP="0077564E">
      <w:pPr>
        <w:spacing w:before="240" w:line="360" w:lineRule="auto"/>
        <w:jc w:val="both"/>
        <w:rPr>
          <w:rFonts w:cstheme="majorBidi"/>
          <w:szCs w:val="24"/>
        </w:rPr>
      </w:pPr>
      <w:bookmarkStart w:id="12" w:name="_Hlk504939660"/>
      <w:bookmarkStart w:id="13" w:name="_Hlk504899636"/>
      <w:r w:rsidRPr="0094776B">
        <w:rPr>
          <w:rFonts w:cstheme="majorBidi"/>
          <w:szCs w:val="24"/>
        </w:rPr>
        <w:t xml:space="preserve">In conclusion, we observed </w:t>
      </w:r>
      <w:r>
        <w:rPr>
          <w:rFonts w:cstheme="majorBidi"/>
          <w:szCs w:val="24"/>
        </w:rPr>
        <w:t xml:space="preserve">the </w:t>
      </w:r>
      <w:r w:rsidRPr="0094776B">
        <w:rPr>
          <w:rFonts w:cstheme="majorBidi"/>
          <w:szCs w:val="24"/>
        </w:rPr>
        <w:t xml:space="preserve">distinct contribution from </w:t>
      </w:r>
      <w:r>
        <w:rPr>
          <w:rFonts w:cstheme="majorBidi"/>
          <w:szCs w:val="24"/>
        </w:rPr>
        <w:t xml:space="preserve">gait </w:t>
      </w:r>
      <w:r w:rsidRPr="0094776B">
        <w:rPr>
          <w:rFonts w:cstheme="majorBidi"/>
          <w:szCs w:val="24"/>
        </w:rPr>
        <w:t xml:space="preserve">spatial and temporal strategies. Our findings suggest that because of a visual perception of the perturbation, the pre-adaptations in the motor control and posture </w:t>
      </w:r>
      <w:r>
        <w:rPr>
          <w:rFonts w:cstheme="majorBidi"/>
          <w:szCs w:val="24"/>
        </w:rPr>
        <w:t xml:space="preserve">during trunk-flexed gait e.g. </w:t>
      </w:r>
      <w:r w:rsidRPr="0094776B">
        <w:rPr>
          <w:rFonts w:cstheme="majorBidi"/>
          <w:szCs w:val="24"/>
        </w:rPr>
        <w:t>using voluntary stepping strategies led to unchanged spatial parameters</w:t>
      </w:r>
      <w:r>
        <w:rPr>
          <w:rFonts w:cstheme="majorBidi"/>
          <w:szCs w:val="24"/>
        </w:rPr>
        <w:t xml:space="preserve">, but at the expense of substantial adaptations in </w:t>
      </w:r>
      <w:r w:rsidRPr="0094776B">
        <w:rPr>
          <w:rFonts w:cstheme="majorBidi"/>
          <w:szCs w:val="24"/>
        </w:rPr>
        <w:lastRenderedPageBreak/>
        <w:t xml:space="preserve">temporal parameters of gait. </w:t>
      </w:r>
      <w:r>
        <w:rPr>
          <w:rFonts w:cstheme="majorBidi"/>
          <w:szCs w:val="24"/>
        </w:rPr>
        <w:t>Furthermore, while adaptive capacity of able-bodied gait represents a more posture- and ground-specific adaptations in kinematics and kinetics, o</w:t>
      </w:r>
      <w:r w:rsidRPr="002C23DD">
        <w:rPr>
          <w:rFonts w:cstheme="majorBidi"/>
          <w:szCs w:val="24"/>
        </w:rPr>
        <w:t xml:space="preserve">n the uneven surface, </w:t>
      </w:r>
      <w:r>
        <w:rPr>
          <w:rFonts w:cstheme="majorBidi"/>
          <w:szCs w:val="24"/>
        </w:rPr>
        <w:t xml:space="preserve">the gait kinetic parameters </w:t>
      </w:r>
      <w:r w:rsidRPr="002C23DD">
        <w:rPr>
          <w:rFonts w:cstheme="majorBidi"/>
          <w:szCs w:val="24"/>
        </w:rPr>
        <w:t>during pre-swing phase</w:t>
      </w:r>
      <w:r>
        <w:rPr>
          <w:rFonts w:cstheme="majorBidi"/>
          <w:szCs w:val="24"/>
        </w:rPr>
        <w:t xml:space="preserve"> (ground reaction force 2</w:t>
      </w:r>
      <w:r w:rsidRPr="001D18DC">
        <w:rPr>
          <w:rFonts w:cstheme="majorBidi"/>
          <w:szCs w:val="24"/>
          <w:vertAlign w:val="superscript"/>
        </w:rPr>
        <w:t>nd</w:t>
      </w:r>
      <w:r>
        <w:rPr>
          <w:rFonts w:cstheme="majorBidi"/>
          <w:szCs w:val="24"/>
        </w:rPr>
        <w:t xml:space="preserve"> peak and unloading rate)</w:t>
      </w:r>
      <w:r w:rsidRPr="002C23DD">
        <w:rPr>
          <w:rFonts w:cstheme="majorBidi"/>
          <w:szCs w:val="24"/>
        </w:rPr>
        <w:t xml:space="preserve"> and ankle joint kinematics </w:t>
      </w:r>
      <w:r>
        <w:rPr>
          <w:rFonts w:cstheme="majorBidi"/>
          <w:szCs w:val="24"/>
        </w:rPr>
        <w:t xml:space="preserve">(range of motion and peak plantar flexion) </w:t>
      </w:r>
      <w:r w:rsidRPr="002C23DD">
        <w:rPr>
          <w:rFonts w:cstheme="majorBidi"/>
          <w:szCs w:val="24"/>
        </w:rPr>
        <w:t>were affected as a function of increasing sagittal trunk flexion.</w:t>
      </w:r>
      <w:r>
        <w:rPr>
          <w:rFonts w:cstheme="majorBidi"/>
          <w:szCs w:val="24"/>
        </w:rPr>
        <w:t xml:space="preserve"> </w:t>
      </w:r>
      <w:r w:rsidRPr="00D64CB6">
        <w:rPr>
          <w:rFonts w:cstheme="majorBidi"/>
          <w:szCs w:val="24"/>
        </w:rPr>
        <w:t xml:space="preserve">These results based on young, able-bodied adults may serve as a baseline for future studies, aiming to elucidate </w:t>
      </w:r>
      <w:r>
        <w:rPr>
          <w:rFonts w:cstheme="majorBidi"/>
          <w:szCs w:val="24"/>
        </w:rPr>
        <w:t xml:space="preserve">the </w:t>
      </w:r>
      <w:r w:rsidRPr="00D64CB6">
        <w:rPr>
          <w:rFonts w:cstheme="majorBidi"/>
          <w:szCs w:val="24"/>
        </w:rPr>
        <w:t xml:space="preserve">gait </w:t>
      </w:r>
      <w:r>
        <w:rPr>
          <w:rFonts w:cstheme="majorBidi"/>
          <w:szCs w:val="24"/>
        </w:rPr>
        <w:t>strategies in</w:t>
      </w:r>
      <w:r w:rsidRPr="00D64CB6">
        <w:rPr>
          <w:rFonts w:cstheme="majorBidi"/>
          <w:szCs w:val="24"/>
        </w:rPr>
        <w:t xml:space="preserve"> older adults and/or patients with altered trunk orientation</w:t>
      </w:r>
      <w:r>
        <w:rPr>
          <w:rFonts w:cstheme="majorBidi"/>
          <w:szCs w:val="24"/>
        </w:rPr>
        <w:t xml:space="preserve"> in challenging environments</w:t>
      </w:r>
      <w:r w:rsidRPr="00D64CB6">
        <w:rPr>
          <w:rFonts w:cstheme="majorBidi"/>
          <w:szCs w:val="24"/>
        </w:rPr>
        <w:t>.</w:t>
      </w:r>
      <w:bookmarkEnd w:id="12"/>
    </w:p>
    <w:bookmarkEnd w:id="13"/>
    <w:p w:rsidR="0077564E" w:rsidRPr="0094776B" w:rsidRDefault="0077564E" w:rsidP="0077564E">
      <w:pPr>
        <w:spacing w:before="240" w:line="360" w:lineRule="auto"/>
        <w:jc w:val="both"/>
        <w:rPr>
          <w:rFonts w:cstheme="majorBidi"/>
          <w:szCs w:val="24"/>
        </w:rPr>
      </w:pPr>
    </w:p>
    <w:p w:rsidR="0077564E" w:rsidRPr="0094776B" w:rsidRDefault="0077564E" w:rsidP="0077564E">
      <w:pPr>
        <w:rPr>
          <w:rFonts w:cstheme="majorBidi"/>
          <w:b/>
          <w:bCs/>
          <w:szCs w:val="24"/>
          <w:lang w:val="en-US"/>
        </w:rPr>
      </w:pPr>
      <w:r w:rsidRPr="0094776B">
        <w:rPr>
          <w:rFonts w:cstheme="majorBidi"/>
          <w:b/>
          <w:bCs/>
          <w:szCs w:val="24"/>
          <w:lang w:val="en-US"/>
        </w:rPr>
        <w:t xml:space="preserve">Conflict of interest statement </w:t>
      </w:r>
    </w:p>
    <w:p w:rsidR="0077564E" w:rsidRDefault="0077564E" w:rsidP="0077564E">
      <w:pPr>
        <w:rPr>
          <w:rFonts w:cstheme="majorBidi"/>
          <w:szCs w:val="24"/>
          <w:lang w:val="en-US"/>
        </w:rPr>
      </w:pPr>
      <w:r w:rsidRPr="0094776B">
        <w:rPr>
          <w:rFonts w:cstheme="majorBidi"/>
          <w:szCs w:val="24"/>
          <w:lang w:val="en-US"/>
        </w:rPr>
        <w:t>The authors</w:t>
      </w:r>
      <w:r>
        <w:rPr>
          <w:rFonts w:cstheme="majorBidi"/>
          <w:szCs w:val="24"/>
          <w:lang w:val="en-US"/>
        </w:rPr>
        <w:t xml:space="preserve"> </w:t>
      </w:r>
      <w:r w:rsidRPr="0094776B">
        <w:rPr>
          <w:rFonts w:cstheme="majorBidi"/>
          <w:szCs w:val="24"/>
          <w:lang w:val="en-US"/>
        </w:rPr>
        <w:t>declare</w:t>
      </w:r>
      <w:r>
        <w:rPr>
          <w:rFonts w:cstheme="majorBidi"/>
          <w:szCs w:val="24"/>
          <w:lang w:val="en-US"/>
        </w:rPr>
        <w:t xml:space="preserve"> </w:t>
      </w:r>
      <w:r w:rsidRPr="0094776B">
        <w:rPr>
          <w:rFonts w:cstheme="majorBidi"/>
          <w:szCs w:val="24"/>
          <w:lang w:val="en-US"/>
        </w:rPr>
        <w:t>no</w:t>
      </w:r>
      <w:r>
        <w:rPr>
          <w:rFonts w:cstheme="majorBidi"/>
          <w:szCs w:val="24"/>
          <w:lang w:val="en-US"/>
        </w:rPr>
        <w:t xml:space="preserve"> </w:t>
      </w:r>
      <w:r w:rsidRPr="0094776B">
        <w:rPr>
          <w:rFonts w:cstheme="majorBidi"/>
          <w:szCs w:val="24"/>
          <w:lang w:val="en-US"/>
        </w:rPr>
        <w:t>conflicts of</w:t>
      </w:r>
      <w:r>
        <w:rPr>
          <w:rFonts w:cstheme="majorBidi"/>
          <w:szCs w:val="24"/>
          <w:lang w:val="en-US"/>
        </w:rPr>
        <w:t xml:space="preserve"> </w:t>
      </w:r>
      <w:r w:rsidRPr="0094776B">
        <w:rPr>
          <w:rFonts w:cstheme="majorBidi"/>
          <w:szCs w:val="24"/>
          <w:lang w:val="en-US"/>
        </w:rPr>
        <w:t xml:space="preserve">interest. </w:t>
      </w:r>
    </w:p>
    <w:p w:rsidR="0077564E" w:rsidRDefault="0077564E" w:rsidP="0077564E">
      <w:pPr>
        <w:rPr>
          <w:rFonts w:cstheme="majorBidi"/>
          <w:szCs w:val="24"/>
          <w:lang w:val="en-US"/>
        </w:rPr>
      </w:pPr>
    </w:p>
    <w:p w:rsidR="0077564E" w:rsidRPr="00A14D6E" w:rsidRDefault="0077564E" w:rsidP="0077564E">
      <w:pPr>
        <w:rPr>
          <w:rFonts w:cstheme="majorBidi"/>
          <w:b/>
          <w:bCs/>
          <w:szCs w:val="24"/>
          <w:lang w:val="en-US"/>
        </w:rPr>
      </w:pPr>
      <w:r w:rsidRPr="00A14D6E">
        <w:rPr>
          <w:rFonts w:cstheme="majorBidi"/>
          <w:b/>
          <w:bCs/>
          <w:szCs w:val="24"/>
          <w:lang w:val="en-US"/>
        </w:rPr>
        <w:t xml:space="preserve">Acknowledgments </w:t>
      </w:r>
    </w:p>
    <w:p w:rsidR="0077564E" w:rsidRPr="005D475E" w:rsidRDefault="0077564E" w:rsidP="0077564E">
      <w:pPr>
        <w:jc w:val="both"/>
        <w:rPr>
          <w:rFonts w:cstheme="majorBidi"/>
          <w:szCs w:val="24"/>
          <w:lang w:val="en-US"/>
        </w:rPr>
      </w:pPr>
      <w:r w:rsidRPr="005D475E">
        <w:rPr>
          <w:rFonts w:cstheme="majorBidi"/>
          <w:szCs w:val="24"/>
          <w:lang w:val="en-US"/>
        </w:rPr>
        <w:t xml:space="preserve">This work was partially supported by the </w:t>
      </w:r>
      <w:proofErr w:type="spellStart"/>
      <w:r w:rsidRPr="005D475E">
        <w:rPr>
          <w:rFonts w:cstheme="majorBidi"/>
          <w:color w:val="auto"/>
          <w:szCs w:val="24"/>
          <w:lang w:val="en-US"/>
        </w:rPr>
        <w:t>Berufsgenossenschaft</w:t>
      </w:r>
      <w:proofErr w:type="spellEnd"/>
      <w:r w:rsidRPr="005D475E">
        <w:rPr>
          <w:rFonts w:cstheme="majorBidi"/>
          <w:color w:val="auto"/>
          <w:szCs w:val="24"/>
          <w:lang w:val="en-US"/>
        </w:rPr>
        <w:t xml:space="preserve"> </w:t>
      </w:r>
      <w:proofErr w:type="spellStart"/>
      <w:r w:rsidRPr="005D475E">
        <w:rPr>
          <w:rFonts w:cstheme="majorBidi"/>
          <w:color w:val="auto"/>
          <w:szCs w:val="24"/>
          <w:lang w:val="en-US"/>
        </w:rPr>
        <w:t>Nahrungsmittel</w:t>
      </w:r>
      <w:proofErr w:type="spellEnd"/>
      <w:r w:rsidRPr="005D475E">
        <w:rPr>
          <w:rFonts w:cstheme="majorBidi"/>
          <w:color w:val="auto"/>
          <w:szCs w:val="24"/>
          <w:lang w:val="en-US"/>
        </w:rPr>
        <w:t xml:space="preserve"> und </w:t>
      </w:r>
      <w:proofErr w:type="spellStart"/>
      <w:r w:rsidRPr="005D475E">
        <w:rPr>
          <w:rFonts w:cstheme="majorBidi"/>
          <w:color w:val="auto"/>
          <w:szCs w:val="24"/>
          <w:lang w:val="en-US"/>
        </w:rPr>
        <w:t>Gastgewerbe</w:t>
      </w:r>
      <w:proofErr w:type="spellEnd"/>
      <w:r w:rsidRPr="005D475E">
        <w:rPr>
          <w:rFonts w:cstheme="majorBidi"/>
          <w:color w:val="auto"/>
          <w:szCs w:val="24"/>
          <w:lang w:val="en-US"/>
        </w:rPr>
        <w:t xml:space="preserve"> </w:t>
      </w:r>
      <w:r w:rsidRPr="005D475E">
        <w:rPr>
          <w:rFonts w:cstheme="majorBidi"/>
          <w:szCs w:val="24"/>
          <w:lang w:val="en-US"/>
        </w:rPr>
        <w:t xml:space="preserve">(BGN).  </w:t>
      </w:r>
      <w:r w:rsidRPr="005D475E">
        <w:rPr>
          <w:rFonts w:cstheme="majorBidi"/>
          <w:szCs w:val="24"/>
          <w:lang w:val="en-US"/>
        </w:rPr>
        <w:br w:type="page"/>
      </w:r>
    </w:p>
    <w:p w:rsidR="0077564E" w:rsidRPr="0094776B" w:rsidRDefault="0077564E" w:rsidP="0077564E">
      <w:pPr>
        <w:autoSpaceDE w:val="0"/>
        <w:autoSpaceDN w:val="0"/>
        <w:adjustRightInd w:val="0"/>
        <w:spacing w:after="0" w:line="360" w:lineRule="auto"/>
        <w:rPr>
          <w:rFonts w:cstheme="majorBidi"/>
          <w:b/>
          <w:bCs/>
          <w:color w:val="auto"/>
          <w:szCs w:val="24"/>
          <w:lang w:val="en-US"/>
        </w:rPr>
      </w:pPr>
      <w:r w:rsidRPr="0094776B">
        <w:rPr>
          <w:rFonts w:cstheme="majorBidi"/>
          <w:b/>
          <w:bCs/>
          <w:color w:val="auto"/>
          <w:szCs w:val="24"/>
          <w:lang w:val="en-US"/>
        </w:rPr>
        <w:lastRenderedPageBreak/>
        <w:t xml:space="preserve">References </w:t>
      </w:r>
    </w:p>
    <w:p w:rsidR="002356FE" w:rsidRPr="002356FE" w:rsidRDefault="0077564E" w:rsidP="002356FE">
      <w:pPr>
        <w:spacing w:after="0" w:line="240" w:lineRule="auto"/>
        <w:rPr>
          <w:rFonts w:ascii="Times New Roman" w:hAnsi="Times New Roman" w:cs="Times New Roman"/>
          <w:noProof/>
        </w:rPr>
      </w:pPr>
      <w:r w:rsidRPr="0094776B">
        <w:rPr>
          <w:rFonts w:cstheme="majorBidi"/>
        </w:rPr>
        <w:fldChar w:fldCharType="begin"/>
      </w:r>
      <w:r w:rsidRPr="0094776B">
        <w:rPr>
          <w:rFonts w:cstheme="majorBidi"/>
        </w:rPr>
        <w:instrText xml:space="preserve"> ADDIN EN.REFLIST </w:instrText>
      </w:r>
      <w:r w:rsidRPr="0094776B">
        <w:rPr>
          <w:rFonts w:cstheme="majorBidi"/>
        </w:rPr>
        <w:fldChar w:fldCharType="separate"/>
      </w:r>
      <w:bookmarkStart w:id="14" w:name="_ENREF_1"/>
      <w:r w:rsidR="002356FE" w:rsidRPr="002356FE">
        <w:rPr>
          <w:rFonts w:ascii="Times New Roman" w:hAnsi="Times New Roman" w:cs="Times New Roman"/>
          <w:noProof/>
        </w:rPr>
        <w:t>[1] Winter DA. Human balance and posture control during standing and walking. Gait &amp; Posture. 1995;3:193-214.</w:t>
      </w:r>
      <w:bookmarkEnd w:id="14"/>
    </w:p>
    <w:p w:rsidR="002356FE" w:rsidRPr="002356FE" w:rsidRDefault="002356FE" w:rsidP="002356FE">
      <w:pPr>
        <w:spacing w:after="0" w:line="240" w:lineRule="auto"/>
        <w:rPr>
          <w:rFonts w:ascii="Times New Roman" w:hAnsi="Times New Roman" w:cs="Times New Roman"/>
          <w:noProof/>
        </w:rPr>
      </w:pPr>
      <w:bookmarkStart w:id="15" w:name="_ENREF_2"/>
      <w:r w:rsidRPr="002356FE">
        <w:rPr>
          <w:rFonts w:ascii="Times New Roman" w:hAnsi="Times New Roman" w:cs="Times New Roman"/>
          <w:noProof/>
        </w:rPr>
        <w:t>[2] Maus HM, Lipfert SW, Gross M, Rummel J, Seyfarth A. Upright human gait did not provide a major mechanical challenge for our ancestors. Nat Commun. 2010;1:70.</w:t>
      </w:r>
      <w:bookmarkEnd w:id="15"/>
    </w:p>
    <w:p w:rsidR="002356FE" w:rsidRPr="002356FE" w:rsidRDefault="002356FE" w:rsidP="002356FE">
      <w:pPr>
        <w:spacing w:after="0" w:line="240" w:lineRule="auto"/>
        <w:rPr>
          <w:rFonts w:ascii="Times New Roman" w:hAnsi="Times New Roman" w:cs="Times New Roman"/>
          <w:noProof/>
        </w:rPr>
      </w:pPr>
      <w:bookmarkStart w:id="16" w:name="_ENREF_3"/>
      <w:r w:rsidRPr="002356FE">
        <w:rPr>
          <w:rFonts w:ascii="Times New Roman" w:hAnsi="Times New Roman" w:cs="Times New Roman"/>
          <w:noProof/>
        </w:rPr>
        <w:t>[3] Müller R, Rode C, Aminiaghdam S, Vielemeyer J, Blickhan R. Force direction patterns promote whole body stability even in hip-flexed walking, but not upper body stability in human upright walking.  Proc R Soc A: The Royal Society; 2017. p. 20170404.</w:t>
      </w:r>
      <w:bookmarkEnd w:id="16"/>
    </w:p>
    <w:p w:rsidR="002356FE" w:rsidRPr="002356FE" w:rsidRDefault="002356FE" w:rsidP="002356FE">
      <w:pPr>
        <w:spacing w:after="0" w:line="240" w:lineRule="auto"/>
        <w:rPr>
          <w:rFonts w:ascii="Times New Roman" w:hAnsi="Times New Roman" w:cs="Times New Roman"/>
          <w:noProof/>
        </w:rPr>
      </w:pPr>
      <w:bookmarkStart w:id="17" w:name="_ENREF_4"/>
      <w:r w:rsidRPr="002356FE">
        <w:rPr>
          <w:rFonts w:ascii="Times New Roman" w:hAnsi="Times New Roman" w:cs="Times New Roman"/>
          <w:noProof/>
        </w:rPr>
        <w:t>[4] Marigold DS, Patla AE. Age-related changes in gait for multi-surface terrain. Gait &amp; Posture. 2008;27:689-96.</w:t>
      </w:r>
      <w:bookmarkEnd w:id="17"/>
    </w:p>
    <w:p w:rsidR="002356FE" w:rsidRPr="002356FE" w:rsidRDefault="002356FE" w:rsidP="002356FE">
      <w:pPr>
        <w:spacing w:after="0" w:line="240" w:lineRule="auto"/>
        <w:rPr>
          <w:rFonts w:ascii="Times New Roman" w:hAnsi="Times New Roman" w:cs="Times New Roman"/>
          <w:noProof/>
        </w:rPr>
      </w:pPr>
      <w:bookmarkStart w:id="18" w:name="_ENREF_5"/>
      <w:r w:rsidRPr="002356FE">
        <w:rPr>
          <w:rFonts w:ascii="Times New Roman" w:hAnsi="Times New Roman" w:cs="Times New Roman"/>
          <w:noProof/>
        </w:rPr>
        <w:t>[5] Fabre JM, Ellis R, Kosma M, Wood RH. Falls risk factors and a compendium of falls risk screening instruments. Journal of geriatric physical therapy. 2010;33:184-97.</w:t>
      </w:r>
      <w:bookmarkEnd w:id="18"/>
    </w:p>
    <w:p w:rsidR="002356FE" w:rsidRPr="002356FE" w:rsidRDefault="002356FE" w:rsidP="002356FE">
      <w:pPr>
        <w:spacing w:after="0" w:line="240" w:lineRule="auto"/>
        <w:rPr>
          <w:rFonts w:ascii="Times New Roman" w:hAnsi="Times New Roman" w:cs="Times New Roman"/>
          <w:noProof/>
        </w:rPr>
      </w:pPr>
      <w:bookmarkStart w:id="19" w:name="_ENREF_6"/>
      <w:r w:rsidRPr="002356FE">
        <w:rPr>
          <w:rFonts w:ascii="Times New Roman" w:hAnsi="Times New Roman" w:cs="Times New Roman"/>
          <w:noProof/>
        </w:rPr>
        <w:t>[6] Mortaza N, Abu ON, Mehdikhani N. Are the spatio-temporal parameters of gait capable of distinguishing a faller from a non-faller elderly? European journal of physical and rehabilitation medicine. 2014;50:677-91.</w:t>
      </w:r>
      <w:bookmarkEnd w:id="19"/>
    </w:p>
    <w:p w:rsidR="002356FE" w:rsidRPr="002356FE" w:rsidRDefault="002356FE" w:rsidP="002356FE">
      <w:pPr>
        <w:spacing w:after="0" w:line="240" w:lineRule="auto"/>
        <w:rPr>
          <w:rFonts w:ascii="Times New Roman" w:hAnsi="Times New Roman" w:cs="Times New Roman"/>
          <w:noProof/>
        </w:rPr>
      </w:pPr>
      <w:bookmarkStart w:id="20" w:name="_ENREF_7"/>
      <w:r w:rsidRPr="002356FE">
        <w:rPr>
          <w:rFonts w:ascii="Times New Roman" w:hAnsi="Times New Roman" w:cs="Times New Roman"/>
          <w:noProof/>
        </w:rPr>
        <w:t>[7] Zurales K, DeMott TK, Kim H, Allet L, Ashton-Miller JA, Richardson JK. Gait efficiency on an uneven surface is associated with falls and injury in older subjects with a spectrum of lower limb neuromuscular function: a prospective study. American journal of physical medicine &amp; rehabilitation. 2016;95:83-90.</w:t>
      </w:r>
      <w:bookmarkEnd w:id="20"/>
    </w:p>
    <w:p w:rsidR="002356FE" w:rsidRPr="002356FE" w:rsidRDefault="002356FE" w:rsidP="002356FE">
      <w:pPr>
        <w:spacing w:after="0" w:line="240" w:lineRule="auto"/>
        <w:rPr>
          <w:rFonts w:ascii="Times New Roman" w:hAnsi="Times New Roman" w:cs="Times New Roman"/>
          <w:noProof/>
        </w:rPr>
      </w:pPr>
      <w:bookmarkStart w:id="21" w:name="_ENREF_8"/>
      <w:r w:rsidRPr="002356FE">
        <w:rPr>
          <w:rFonts w:ascii="Times New Roman" w:hAnsi="Times New Roman" w:cs="Times New Roman"/>
          <w:noProof/>
        </w:rPr>
        <w:t>[8] Suzuki Y, Kawai H, Kojima M, Shiba Y, Yoshida H, Hirano H, et al. Construct validity of posture as a measure of physical function in elderly individuals: Use of a digitalized inclinometer to assess trunk inclination. Geriatrics &amp; gerontology international. 2016;16:1068-73.</w:t>
      </w:r>
      <w:bookmarkEnd w:id="21"/>
    </w:p>
    <w:p w:rsidR="002356FE" w:rsidRPr="002356FE" w:rsidRDefault="002356FE" w:rsidP="002356FE">
      <w:pPr>
        <w:spacing w:after="0" w:line="240" w:lineRule="auto"/>
        <w:rPr>
          <w:rFonts w:ascii="Times New Roman" w:hAnsi="Times New Roman" w:cs="Times New Roman"/>
          <w:noProof/>
        </w:rPr>
      </w:pPr>
      <w:bookmarkStart w:id="22" w:name="_ENREF_9"/>
      <w:r w:rsidRPr="002356FE">
        <w:rPr>
          <w:rFonts w:ascii="Times New Roman" w:hAnsi="Times New Roman" w:cs="Times New Roman"/>
          <w:noProof/>
        </w:rPr>
        <w:t>[9] de Groot MH, van der Jagt-Willems HC, van Campen JP, Lems WF, Beijnen JH, Lamoth CJ. A flexed posture in elderly patients is associated with impairments in postural control during walking. Gait Posture. 2014;39:767-72.</w:t>
      </w:r>
      <w:bookmarkEnd w:id="22"/>
    </w:p>
    <w:p w:rsidR="002356FE" w:rsidRPr="002356FE" w:rsidRDefault="002356FE" w:rsidP="002356FE">
      <w:pPr>
        <w:spacing w:after="0" w:line="240" w:lineRule="auto"/>
        <w:rPr>
          <w:rFonts w:ascii="Times New Roman" w:hAnsi="Times New Roman" w:cs="Times New Roman"/>
          <w:noProof/>
        </w:rPr>
      </w:pPr>
      <w:bookmarkStart w:id="23" w:name="_ENREF_10"/>
      <w:r w:rsidRPr="002356FE">
        <w:rPr>
          <w:rFonts w:ascii="Times New Roman" w:hAnsi="Times New Roman" w:cs="Times New Roman"/>
          <w:noProof/>
        </w:rPr>
        <w:t>[10] Laufer Y. Effect of age on characteristics of forward and backward gait at preferred and accelerated walking speed. The Journals of Gerontology Series A: Biological Sciences and Medical Sciences. 2005;60:627-32.</w:t>
      </w:r>
      <w:bookmarkEnd w:id="23"/>
    </w:p>
    <w:p w:rsidR="002356FE" w:rsidRPr="002356FE" w:rsidRDefault="002356FE" w:rsidP="002356FE">
      <w:pPr>
        <w:spacing w:after="0" w:line="240" w:lineRule="auto"/>
        <w:rPr>
          <w:rFonts w:ascii="Times New Roman" w:hAnsi="Times New Roman" w:cs="Times New Roman"/>
          <w:noProof/>
        </w:rPr>
      </w:pPr>
      <w:bookmarkStart w:id="24" w:name="_ENREF_11"/>
      <w:r w:rsidRPr="002356FE">
        <w:rPr>
          <w:rFonts w:ascii="Times New Roman" w:hAnsi="Times New Roman" w:cs="Times New Roman"/>
          <w:noProof/>
        </w:rPr>
        <w:t>[11] Petrofsky J, Bweir S, Andal A, Chavez J, Crane A, Saunders J, et al. Joint acceleration during gait in relation to age. European journal of applied physiology. 2004;92:254-62.</w:t>
      </w:r>
      <w:bookmarkEnd w:id="24"/>
    </w:p>
    <w:p w:rsidR="002356FE" w:rsidRPr="002356FE" w:rsidRDefault="002356FE" w:rsidP="002356FE">
      <w:pPr>
        <w:spacing w:after="0" w:line="240" w:lineRule="auto"/>
        <w:rPr>
          <w:rFonts w:ascii="Times New Roman" w:hAnsi="Times New Roman" w:cs="Times New Roman"/>
          <w:noProof/>
        </w:rPr>
      </w:pPr>
      <w:bookmarkStart w:id="25" w:name="_ENREF_12"/>
      <w:r w:rsidRPr="002356FE">
        <w:rPr>
          <w:rFonts w:ascii="Times New Roman" w:hAnsi="Times New Roman" w:cs="Times New Roman"/>
          <w:noProof/>
        </w:rPr>
        <w:t>[12] Thies SB, Richardson JK, Ashton-Miller JA. Effects of surface irregularity and lighting on step variability during gait:: A study in healthy young and older women. Gait &amp; Posture. 2005;22:26-31.</w:t>
      </w:r>
      <w:bookmarkEnd w:id="25"/>
    </w:p>
    <w:p w:rsidR="002356FE" w:rsidRPr="002356FE" w:rsidRDefault="002356FE" w:rsidP="002356FE">
      <w:pPr>
        <w:spacing w:after="0" w:line="240" w:lineRule="auto"/>
        <w:rPr>
          <w:rFonts w:ascii="Times New Roman" w:hAnsi="Times New Roman" w:cs="Times New Roman"/>
          <w:noProof/>
        </w:rPr>
      </w:pPr>
      <w:bookmarkStart w:id="26" w:name="_ENREF_13"/>
      <w:r w:rsidRPr="002356FE">
        <w:rPr>
          <w:rFonts w:ascii="Times New Roman" w:hAnsi="Times New Roman" w:cs="Times New Roman"/>
          <w:noProof/>
        </w:rPr>
        <w:t>[13] DeVita P, Hortobagyi T. Age increases the skeletal versus muscular component of lower extremity stiffness during stepping down. The Journals of Gerontology Series A: Biological Sciences and Medical Sciences. 2000;55:B593-B600.</w:t>
      </w:r>
      <w:bookmarkEnd w:id="26"/>
    </w:p>
    <w:p w:rsidR="002356FE" w:rsidRPr="002356FE" w:rsidRDefault="002356FE" w:rsidP="002356FE">
      <w:pPr>
        <w:spacing w:after="0" w:line="240" w:lineRule="auto"/>
        <w:rPr>
          <w:rFonts w:ascii="Times New Roman" w:hAnsi="Times New Roman" w:cs="Times New Roman"/>
          <w:noProof/>
        </w:rPr>
      </w:pPr>
      <w:bookmarkStart w:id="27" w:name="_ENREF_14"/>
      <w:r w:rsidRPr="002356FE">
        <w:rPr>
          <w:rFonts w:ascii="Times New Roman" w:hAnsi="Times New Roman" w:cs="Times New Roman"/>
          <w:noProof/>
        </w:rPr>
        <w:t>[14] Pijnappels M, Bobbert MF, van Dieen JH. Push-off reactions in recovery after tripping discriminate young subjects, older non-fallers and older fallers. Gait Posture. 2005;21:388-94.</w:t>
      </w:r>
      <w:bookmarkEnd w:id="27"/>
    </w:p>
    <w:p w:rsidR="002356FE" w:rsidRPr="002356FE" w:rsidRDefault="002356FE" w:rsidP="002356FE">
      <w:pPr>
        <w:spacing w:after="0" w:line="240" w:lineRule="auto"/>
        <w:rPr>
          <w:rFonts w:ascii="Times New Roman" w:hAnsi="Times New Roman" w:cs="Times New Roman"/>
          <w:noProof/>
        </w:rPr>
      </w:pPr>
      <w:bookmarkStart w:id="28" w:name="_ENREF_15"/>
      <w:r w:rsidRPr="002356FE">
        <w:rPr>
          <w:rFonts w:ascii="Times New Roman" w:hAnsi="Times New Roman" w:cs="Times New Roman"/>
          <w:noProof/>
        </w:rPr>
        <w:t>[15] Aminiaghdam S, Rode C, Muller R, Blickhan R. Increasing trunk flexion transforms human leg function into that of birds despite different leg morphology. J Exp Biol. 2017;220:478-86.</w:t>
      </w:r>
      <w:bookmarkEnd w:id="28"/>
    </w:p>
    <w:p w:rsidR="002356FE" w:rsidRPr="002356FE" w:rsidRDefault="002356FE" w:rsidP="002356FE">
      <w:pPr>
        <w:spacing w:after="0" w:line="240" w:lineRule="auto"/>
        <w:rPr>
          <w:rFonts w:ascii="Times New Roman" w:hAnsi="Times New Roman" w:cs="Times New Roman"/>
          <w:noProof/>
        </w:rPr>
      </w:pPr>
      <w:bookmarkStart w:id="29" w:name="_ENREF_16"/>
      <w:r w:rsidRPr="002356FE">
        <w:rPr>
          <w:rFonts w:ascii="Times New Roman" w:hAnsi="Times New Roman" w:cs="Times New Roman"/>
          <w:noProof/>
        </w:rPr>
        <w:t>[16] Aminiaghdam S, Blickhan R, Muller R, Rode C. Posture alteration as a measure to accommodate uneven ground in able-bodied gait. PLoS One. 2017;12:e0190135.</w:t>
      </w:r>
      <w:bookmarkEnd w:id="29"/>
    </w:p>
    <w:p w:rsidR="002356FE" w:rsidRPr="002356FE" w:rsidRDefault="002356FE" w:rsidP="002356FE">
      <w:pPr>
        <w:spacing w:after="0" w:line="240" w:lineRule="auto"/>
        <w:rPr>
          <w:rFonts w:ascii="Times New Roman" w:hAnsi="Times New Roman" w:cs="Times New Roman"/>
          <w:noProof/>
        </w:rPr>
      </w:pPr>
      <w:bookmarkStart w:id="30" w:name="_ENREF_17"/>
      <w:r w:rsidRPr="002356FE">
        <w:rPr>
          <w:rFonts w:ascii="Times New Roman" w:hAnsi="Times New Roman" w:cs="Times New Roman"/>
          <w:noProof/>
        </w:rPr>
        <w:t>[17] Saha D, Gard S, Fatone S. The effect of trunk flexion on able-bodied gait. Gait Posture. 2008;27:653-60.</w:t>
      </w:r>
      <w:bookmarkEnd w:id="30"/>
    </w:p>
    <w:p w:rsidR="002356FE" w:rsidRPr="002356FE" w:rsidRDefault="002356FE" w:rsidP="002356FE">
      <w:pPr>
        <w:spacing w:after="0" w:line="240" w:lineRule="auto"/>
        <w:rPr>
          <w:rFonts w:ascii="Times New Roman" w:hAnsi="Times New Roman" w:cs="Times New Roman"/>
          <w:noProof/>
        </w:rPr>
      </w:pPr>
      <w:bookmarkStart w:id="31" w:name="_ENREF_18"/>
      <w:r w:rsidRPr="002356FE">
        <w:rPr>
          <w:rFonts w:ascii="Times New Roman" w:hAnsi="Times New Roman" w:cs="Times New Roman"/>
          <w:noProof/>
        </w:rPr>
        <w:t>[18] Aminiaghdam S, Rode C. Effects of altered sagittal trunk orientation on kinetic pattern in able-bodied walking on uneven ground. Biology Open. 2017;6:1000-7.</w:t>
      </w:r>
      <w:bookmarkEnd w:id="31"/>
    </w:p>
    <w:p w:rsidR="002356FE" w:rsidRPr="002356FE" w:rsidRDefault="002356FE" w:rsidP="002356FE">
      <w:pPr>
        <w:spacing w:after="0" w:line="240" w:lineRule="auto"/>
        <w:rPr>
          <w:rFonts w:ascii="Times New Roman" w:hAnsi="Times New Roman" w:cs="Times New Roman"/>
          <w:noProof/>
        </w:rPr>
      </w:pPr>
      <w:bookmarkStart w:id="32" w:name="_ENREF_19"/>
      <w:r w:rsidRPr="002356FE">
        <w:rPr>
          <w:rFonts w:ascii="Times New Roman" w:hAnsi="Times New Roman" w:cs="Times New Roman"/>
          <w:noProof/>
        </w:rPr>
        <w:lastRenderedPageBreak/>
        <w:t>[19] Blickhan R, Andrada E, Muller R, Rode C, Ogihara N. Positioning the hip with respect to the COM: Consequences for leg operation. J Theor Biol. 2015;382:187-97.</w:t>
      </w:r>
      <w:bookmarkEnd w:id="32"/>
    </w:p>
    <w:p w:rsidR="002356FE" w:rsidRPr="002356FE" w:rsidRDefault="002356FE" w:rsidP="002356FE">
      <w:pPr>
        <w:spacing w:after="0" w:line="240" w:lineRule="auto"/>
        <w:rPr>
          <w:rFonts w:ascii="Times New Roman" w:hAnsi="Times New Roman" w:cs="Times New Roman"/>
          <w:noProof/>
        </w:rPr>
      </w:pPr>
      <w:bookmarkStart w:id="33" w:name="_ENREF_20"/>
      <w:r w:rsidRPr="002356FE">
        <w:rPr>
          <w:rFonts w:ascii="Times New Roman" w:hAnsi="Times New Roman" w:cs="Times New Roman"/>
          <w:noProof/>
        </w:rPr>
        <w:t>[20] Wu G, Siegler S, Allard P, Kirtley C, Leardini A, Rosenbaum D, et al. ISB recommendation on definitions of joint coordinate system of various joints for the reporting of human joint motion—part I: ankle, hip, and spine. Journal of biomechanics. 2002;35:543-8.</w:t>
      </w:r>
      <w:bookmarkEnd w:id="33"/>
    </w:p>
    <w:p w:rsidR="002356FE" w:rsidRPr="002356FE" w:rsidRDefault="002356FE" w:rsidP="002356FE">
      <w:pPr>
        <w:spacing w:after="0" w:line="240" w:lineRule="auto"/>
        <w:rPr>
          <w:rFonts w:ascii="Times New Roman" w:hAnsi="Times New Roman" w:cs="Times New Roman"/>
          <w:noProof/>
        </w:rPr>
      </w:pPr>
      <w:bookmarkStart w:id="34" w:name="_ENREF_21"/>
      <w:r w:rsidRPr="002356FE">
        <w:rPr>
          <w:rFonts w:ascii="Times New Roman" w:hAnsi="Times New Roman" w:cs="Times New Roman"/>
          <w:noProof/>
        </w:rPr>
        <w:t>[21] Muller R, Tschiesche K, Blickhan R. Kinetic and kinematic adjustments during perturbed walking across visible and camouflaged drops in ground level. J Biomech. 2014;47:2286-91.</w:t>
      </w:r>
      <w:bookmarkEnd w:id="34"/>
    </w:p>
    <w:p w:rsidR="002356FE" w:rsidRPr="002356FE" w:rsidRDefault="002356FE" w:rsidP="002356FE">
      <w:pPr>
        <w:spacing w:after="0" w:line="240" w:lineRule="auto"/>
        <w:rPr>
          <w:rFonts w:ascii="Times New Roman" w:hAnsi="Times New Roman" w:cs="Times New Roman"/>
          <w:noProof/>
        </w:rPr>
      </w:pPr>
      <w:bookmarkStart w:id="35" w:name="_ENREF_22"/>
      <w:r w:rsidRPr="002356FE">
        <w:rPr>
          <w:rFonts w:ascii="Times New Roman" w:hAnsi="Times New Roman" w:cs="Times New Roman"/>
          <w:noProof/>
        </w:rPr>
        <w:t>[22] Schoneburg B, Mancini M, Horak F, Nutt JG. Framework for understanding balance dysfunction in Parkinson's disease. Movement disorders. 2013;28:1474-82.</w:t>
      </w:r>
      <w:bookmarkEnd w:id="35"/>
    </w:p>
    <w:p w:rsidR="002356FE" w:rsidRPr="002356FE" w:rsidRDefault="002356FE" w:rsidP="002356FE">
      <w:pPr>
        <w:spacing w:after="0" w:line="240" w:lineRule="auto"/>
        <w:rPr>
          <w:rFonts w:ascii="Times New Roman" w:hAnsi="Times New Roman" w:cs="Times New Roman"/>
          <w:noProof/>
        </w:rPr>
      </w:pPr>
      <w:bookmarkStart w:id="36" w:name="_ENREF_23"/>
      <w:r w:rsidRPr="002356FE">
        <w:rPr>
          <w:rFonts w:ascii="Times New Roman" w:hAnsi="Times New Roman" w:cs="Times New Roman"/>
          <w:noProof/>
        </w:rPr>
        <w:t>[23] Blickhan R, Ernst M, Koch M, Muller R. Coping with disturbances. Hum Mov Sci. 2013;32:971-83.</w:t>
      </w:r>
      <w:bookmarkEnd w:id="36"/>
    </w:p>
    <w:p w:rsidR="002356FE" w:rsidRPr="002356FE" w:rsidRDefault="002356FE" w:rsidP="002356FE">
      <w:pPr>
        <w:spacing w:after="0" w:line="240" w:lineRule="auto"/>
        <w:rPr>
          <w:rFonts w:ascii="Times New Roman" w:hAnsi="Times New Roman" w:cs="Times New Roman"/>
          <w:noProof/>
        </w:rPr>
      </w:pPr>
      <w:bookmarkStart w:id="37" w:name="_ENREF_24"/>
      <w:r w:rsidRPr="002356FE">
        <w:rPr>
          <w:rFonts w:ascii="Times New Roman" w:hAnsi="Times New Roman" w:cs="Times New Roman"/>
          <w:noProof/>
        </w:rPr>
        <w:t>[24] Bruijn SM, van Dieën JH, Meijer OG, Beek PJ. Is slow walking more stable? Journal of biomechanics. 2009;42:1506-12.</w:t>
      </w:r>
      <w:bookmarkEnd w:id="37"/>
    </w:p>
    <w:p w:rsidR="002356FE" w:rsidRPr="002356FE" w:rsidRDefault="002356FE" w:rsidP="002356FE">
      <w:pPr>
        <w:spacing w:after="0" w:line="240" w:lineRule="auto"/>
        <w:rPr>
          <w:rFonts w:ascii="Times New Roman" w:hAnsi="Times New Roman" w:cs="Times New Roman"/>
          <w:noProof/>
        </w:rPr>
      </w:pPr>
      <w:bookmarkStart w:id="38" w:name="_ENREF_25"/>
      <w:r w:rsidRPr="002356FE">
        <w:rPr>
          <w:rFonts w:ascii="Times New Roman" w:hAnsi="Times New Roman" w:cs="Times New Roman"/>
          <w:noProof/>
        </w:rPr>
        <w:t>[25] Granacher U, Wolf I, Wehrle A, Bridenbaugh S, Kressig RW. Effects of muscle fatigue on gait characteristics under single and dual-task conditions in young and older adults. Journal of neuroengineering and rehabilitation. 2010;7:56.</w:t>
      </w:r>
      <w:bookmarkEnd w:id="38"/>
    </w:p>
    <w:p w:rsidR="002356FE" w:rsidRPr="002356FE" w:rsidRDefault="002356FE" w:rsidP="002356FE">
      <w:pPr>
        <w:spacing w:after="0" w:line="240" w:lineRule="auto"/>
        <w:rPr>
          <w:rFonts w:ascii="Times New Roman" w:hAnsi="Times New Roman" w:cs="Times New Roman"/>
          <w:noProof/>
        </w:rPr>
      </w:pPr>
      <w:bookmarkStart w:id="39" w:name="_ENREF_26"/>
      <w:r w:rsidRPr="002356FE">
        <w:rPr>
          <w:rFonts w:ascii="Times New Roman" w:hAnsi="Times New Roman" w:cs="Times New Roman"/>
          <w:noProof/>
        </w:rPr>
        <w:t>[26] Barbieri FA, dos Santos PC, Simieli L, Orcioli-Silva D, van Dieen JH, Gobbi LT. Interactions of age and leg muscle fatigue on unobstructed walking and obstacle crossing. Gait Posture. 2014;39:985-90.</w:t>
      </w:r>
      <w:bookmarkEnd w:id="39"/>
    </w:p>
    <w:p w:rsidR="002356FE" w:rsidRPr="002356FE" w:rsidRDefault="002356FE" w:rsidP="002356FE">
      <w:pPr>
        <w:spacing w:after="0" w:line="240" w:lineRule="auto"/>
        <w:rPr>
          <w:rFonts w:ascii="Times New Roman" w:hAnsi="Times New Roman" w:cs="Times New Roman"/>
          <w:noProof/>
        </w:rPr>
      </w:pPr>
      <w:bookmarkStart w:id="40" w:name="_ENREF_27"/>
      <w:r w:rsidRPr="002356FE">
        <w:rPr>
          <w:rFonts w:ascii="Times New Roman" w:hAnsi="Times New Roman" w:cs="Times New Roman"/>
          <w:noProof/>
        </w:rPr>
        <w:t>[27] Voloshina AS. Biomechanics and Energetics of Bipedal Locomotion on Uneven Terrain. 2015.</w:t>
      </w:r>
      <w:bookmarkEnd w:id="40"/>
    </w:p>
    <w:p w:rsidR="002356FE" w:rsidRPr="002356FE" w:rsidRDefault="002356FE" w:rsidP="002356FE">
      <w:pPr>
        <w:spacing w:after="0" w:line="240" w:lineRule="auto"/>
        <w:rPr>
          <w:rFonts w:ascii="Times New Roman" w:hAnsi="Times New Roman" w:cs="Times New Roman"/>
          <w:noProof/>
        </w:rPr>
      </w:pPr>
      <w:bookmarkStart w:id="41" w:name="_ENREF_28"/>
      <w:r w:rsidRPr="002356FE">
        <w:rPr>
          <w:rFonts w:ascii="Times New Roman" w:hAnsi="Times New Roman" w:cs="Times New Roman"/>
          <w:noProof/>
        </w:rPr>
        <w:t>[28] Böhm H, Hösl M, Schwameder H, Döderlein L. Stiff-knee gait in cerebral palsy: how do patients adapt to uneven ground? Gait &amp; Posture. 2014;39:1028-33.</w:t>
      </w:r>
      <w:bookmarkEnd w:id="41"/>
    </w:p>
    <w:p w:rsidR="002356FE" w:rsidRPr="002356FE" w:rsidRDefault="002356FE" w:rsidP="002356FE">
      <w:pPr>
        <w:spacing w:line="240" w:lineRule="auto"/>
        <w:rPr>
          <w:rFonts w:ascii="Times New Roman" w:hAnsi="Times New Roman" w:cs="Times New Roman"/>
          <w:noProof/>
        </w:rPr>
      </w:pPr>
      <w:bookmarkStart w:id="42" w:name="_ENREF_29"/>
      <w:r w:rsidRPr="002356FE">
        <w:rPr>
          <w:rFonts w:ascii="Times New Roman" w:hAnsi="Times New Roman" w:cs="Times New Roman"/>
          <w:noProof/>
        </w:rPr>
        <w:t>[29] Sadeghi H, Allard P, Prince F, Labelle H. Symmetry and limb dominance in able-bodied gait: a review. Gait Posture. 2000;12:34-45.</w:t>
      </w:r>
      <w:bookmarkEnd w:id="42"/>
    </w:p>
    <w:p w:rsidR="002356FE" w:rsidRDefault="002356FE" w:rsidP="002356FE">
      <w:pPr>
        <w:spacing w:line="240" w:lineRule="auto"/>
        <w:rPr>
          <w:rFonts w:ascii="Times New Roman" w:hAnsi="Times New Roman" w:cs="Times New Roman"/>
          <w:noProof/>
        </w:rPr>
      </w:pPr>
    </w:p>
    <w:p w:rsidR="0077564E" w:rsidRPr="0094776B" w:rsidRDefault="0077564E" w:rsidP="0077564E">
      <w:pPr>
        <w:autoSpaceDE w:val="0"/>
        <w:autoSpaceDN w:val="0"/>
        <w:adjustRightInd w:val="0"/>
        <w:spacing w:after="0" w:line="360" w:lineRule="auto"/>
        <w:rPr>
          <w:rFonts w:cstheme="majorBidi"/>
        </w:rPr>
      </w:pPr>
      <w:r w:rsidRPr="0094776B">
        <w:rPr>
          <w:rFonts w:cstheme="majorBidi"/>
        </w:rPr>
        <w:fldChar w:fldCharType="end"/>
      </w:r>
    </w:p>
    <w:p w:rsidR="0077564E" w:rsidRPr="0094776B" w:rsidRDefault="0077564E" w:rsidP="0077564E">
      <w:pPr>
        <w:rPr>
          <w:rFonts w:cstheme="majorBidi"/>
        </w:rPr>
      </w:pPr>
    </w:p>
    <w:p w:rsidR="0077564E" w:rsidRPr="0094776B" w:rsidRDefault="0077564E" w:rsidP="0077564E">
      <w:pPr>
        <w:rPr>
          <w:rFonts w:cstheme="majorBidi"/>
          <w:b/>
          <w:bCs/>
        </w:rPr>
      </w:pPr>
    </w:p>
    <w:p w:rsidR="0077564E" w:rsidRPr="0094776B" w:rsidRDefault="0077564E" w:rsidP="0077564E">
      <w:pPr>
        <w:rPr>
          <w:rFonts w:cstheme="majorBidi"/>
        </w:rPr>
      </w:pPr>
    </w:p>
    <w:p w:rsidR="0077564E" w:rsidRDefault="0077564E" w:rsidP="0077564E"/>
    <w:p w:rsidR="0077564E" w:rsidRDefault="0077564E" w:rsidP="0077564E">
      <w:r>
        <w:br w:type="page"/>
      </w:r>
    </w:p>
    <w:p w:rsidR="0077564E" w:rsidRDefault="0077564E" w:rsidP="0077564E">
      <w:pPr>
        <w:keepNext/>
        <w:suppressAutoHyphens/>
        <w:autoSpaceDN w:val="0"/>
        <w:spacing w:line="360" w:lineRule="auto"/>
        <w:jc w:val="both"/>
        <w:textAlignment w:val="baseline"/>
      </w:pPr>
      <w:r>
        <w:rPr>
          <w:noProof/>
        </w:rPr>
        <w:lastRenderedPageBreak/>
        <w:drawing>
          <wp:inline distT="0" distB="0" distL="0" distR="0" wp14:anchorId="4C7E3519" wp14:editId="20C7D02F">
            <wp:extent cx="5731510" cy="2321560"/>
            <wp:effectExtent l="0" t="0" r="254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18-01-30 15.05.27.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2321560"/>
                    </a:xfrm>
                    <a:prstGeom prst="rect">
                      <a:avLst/>
                    </a:prstGeom>
                  </pic:spPr>
                </pic:pic>
              </a:graphicData>
            </a:graphic>
          </wp:inline>
        </w:drawing>
      </w:r>
    </w:p>
    <w:p w:rsidR="0077564E" w:rsidRDefault="0077564E" w:rsidP="0077564E">
      <w:pPr>
        <w:pStyle w:val="Caption"/>
        <w:jc w:val="both"/>
        <w:rPr>
          <w:rFonts w:cstheme="majorBidi"/>
          <w:b w:val="0"/>
          <w:lang w:val="en-US"/>
        </w:rPr>
      </w:pPr>
      <w:bookmarkStart w:id="43" w:name="_Ref504337753"/>
      <w:r>
        <w:t xml:space="preserve">Fig. </w:t>
      </w:r>
      <w:bookmarkStart w:id="44" w:name="fig1"/>
      <w:r>
        <w:fldChar w:fldCharType="begin"/>
      </w:r>
      <w:r>
        <w:instrText xml:space="preserve"> SEQ Fig. \* ARABIC </w:instrText>
      </w:r>
      <w:r>
        <w:fldChar w:fldCharType="separate"/>
      </w:r>
      <w:r w:rsidR="006F1297">
        <w:rPr>
          <w:noProof/>
        </w:rPr>
        <w:t>1</w:t>
      </w:r>
      <w:r>
        <w:rPr>
          <w:noProof/>
        </w:rPr>
        <w:fldChar w:fldCharType="end"/>
      </w:r>
      <w:bookmarkEnd w:id="43"/>
      <w:bookmarkEnd w:id="44"/>
      <w:r>
        <w:t xml:space="preserve">. </w:t>
      </w:r>
      <w:r w:rsidRPr="0094776B">
        <w:rPr>
          <w:rFonts w:cstheme="majorBidi"/>
          <w:b w:val="0"/>
          <w:bCs/>
        </w:rPr>
        <w:t xml:space="preserve">Schematic diagram of human locomotion with altered trunk orientation. (A) </w:t>
      </w:r>
      <w:r w:rsidRPr="0094776B">
        <w:rPr>
          <w:rFonts w:cstheme="majorBidi"/>
          <w:b w:val="0"/>
          <w:bCs/>
          <w:lang w:val="en-US"/>
        </w:rPr>
        <w:t xml:space="preserve">Side view of the instrumented walkway with three consecutive force plates. The second force plate (drop) was lowered by 10 cm at the site of the second step to stimulate </w:t>
      </w:r>
      <w:r>
        <w:rPr>
          <w:rFonts w:cstheme="majorBidi"/>
          <w:b w:val="0"/>
          <w:bCs/>
          <w:lang w:val="en-US"/>
        </w:rPr>
        <w:t xml:space="preserve">uneven surface (US) </w:t>
      </w:r>
      <w:r w:rsidRPr="0094776B">
        <w:rPr>
          <w:rFonts w:cstheme="majorBidi"/>
          <w:b w:val="0"/>
          <w:bCs/>
          <w:lang w:val="en-US"/>
        </w:rPr>
        <w:t xml:space="preserve">ground. (B) </w:t>
      </w:r>
      <w:r>
        <w:rPr>
          <w:rFonts w:cstheme="majorBidi"/>
          <w:b w:val="0"/>
          <w:lang w:val="en-US"/>
        </w:rPr>
        <w:t>Mean</w:t>
      </w:r>
      <w:r w:rsidRPr="0094776B">
        <w:rPr>
          <w:rFonts w:cstheme="majorBidi"/>
          <w:b w:val="0"/>
          <w:lang w:val="en-US"/>
        </w:rPr>
        <w:t xml:space="preserve"> trunk kinematics </w:t>
      </w:r>
      <w:r>
        <w:rPr>
          <w:rFonts w:cstheme="majorBidi"/>
          <w:b w:val="0"/>
          <w:lang w:val="en-US"/>
        </w:rPr>
        <w:t>throughout gait cycle</w:t>
      </w:r>
      <w:r w:rsidRPr="0094776B">
        <w:rPr>
          <w:rFonts w:cstheme="majorBidi"/>
          <w:b w:val="0"/>
          <w:lang w:val="en-US"/>
        </w:rPr>
        <w:t xml:space="preserve"> in the sagittal plane </w:t>
      </w:r>
      <w:r>
        <w:rPr>
          <w:rFonts w:cstheme="majorBidi"/>
          <w:b w:val="0"/>
          <w:lang w:val="en-US"/>
        </w:rPr>
        <w:t xml:space="preserve">while </w:t>
      </w:r>
      <w:r w:rsidRPr="0094776B">
        <w:rPr>
          <w:rFonts w:cstheme="majorBidi"/>
          <w:b w:val="0"/>
          <w:lang w:val="en-US"/>
        </w:rPr>
        <w:t xml:space="preserve">walking over </w:t>
      </w:r>
      <w:r>
        <w:rPr>
          <w:rFonts w:cstheme="majorBidi"/>
          <w:b w:val="0"/>
          <w:lang w:val="en-US"/>
        </w:rPr>
        <w:t>even surface (</w:t>
      </w:r>
      <w:r w:rsidRPr="0094776B">
        <w:rPr>
          <w:rFonts w:cstheme="majorBidi"/>
          <w:b w:val="0"/>
          <w:lang w:val="en-US"/>
        </w:rPr>
        <w:t>ES</w:t>
      </w:r>
      <w:r>
        <w:rPr>
          <w:rFonts w:cstheme="majorBidi"/>
          <w:b w:val="0"/>
          <w:lang w:val="en-US"/>
        </w:rPr>
        <w:t>)</w:t>
      </w:r>
      <w:r w:rsidRPr="0094776B">
        <w:rPr>
          <w:rFonts w:cstheme="majorBidi"/>
          <w:b w:val="0"/>
          <w:lang w:val="en-US"/>
        </w:rPr>
        <w:t xml:space="preserve"> (blurred curves) and US (solid curves) with regular erect (RE, black), 30° of trunk flexion (TF1, blue) and 50° of trunk flexion (TF2, green). </w:t>
      </w:r>
      <w:r>
        <w:rPr>
          <w:rFonts w:cstheme="majorBidi"/>
          <w:b w:val="0"/>
          <w:lang w:val="en-US"/>
        </w:rPr>
        <w:t>(C) Mean t</w:t>
      </w:r>
      <w:r w:rsidRPr="002753D9">
        <w:rPr>
          <w:rFonts w:cstheme="majorBidi"/>
          <w:b w:val="0"/>
          <w:lang w:val="en-US"/>
        </w:rPr>
        <w:t xml:space="preserve">runk angle at </w:t>
      </w:r>
      <w:r>
        <w:rPr>
          <w:rFonts w:cstheme="majorBidi"/>
          <w:b w:val="0"/>
          <w:lang w:val="en-US"/>
        </w:rPr>
        <w:t>the instants of stride onset (SO) and stride termination (ST)</w:t>
      </w:r>
      <w:r w:rsidRPr="002753D9">
        <w:rPr>
          <w:rFonts w:cstheme="majorBidi"/>
          <w:b w:val="0"/>
          <w:lang w:val="en-US"/>
        </w:rPr>
        <w:t xml:space="preserve"> </w:t>
      </w:r>
      <w:r>
        <w:rPr>
          <w:rFonts w:cstheme="majorBidi"/>
          <w:b w:val="0"/>
          <w:lang w:val="en-US"/>
        </w:rPr>
        <w:t xml:space="preserve">across </w:t>
      </w:r>
      <w:r w:rsidRPr="002753D9">
        <w:rPr>
          <w:rFonts w:cstheme="majorBidi"/>
          <w:b w:val="0"/>
          <w:lang w:val="en-US"/>
        </w:rPr>
        <w:t>ES</w:t>
      </w:r>
      <w:r>
        <w:rPr>
          <w:rFonts w:cstheme="majorBidi"/>
          <w:b w:val="0"/>
          <w:lang w:val="en-US"/>
        </w:rPr>
        <w:t xml:space="preserve"> </w:t>
      </w:r>
      <w:r w:rsidRPr="0094776B">
        <w:rPr>
          <w:rFonts w:cstheme="majorBidi"/>
          <w:b w:val="0"/>
          <w:lang w:val="en-US"/>
        </w:rPr>
        <w:t xml:space="preserve">(blurred </w:t>
      </w:r>
      <w:r>
        <w:rPr>
          <w:rFonts w:cstheme="majorBidi"/>
          <w:b w:val="0"/>
          <w:lang w:val="en-US"/>
        </w:rPr>
        <w:t>columns</w:t>
      </w:r>
      <w:r w:rsidRPr="0094776B">
        <w:rPr>
          <w:rFonts w:cstheme="majorBidi"/>
          <w:b w:val="0"/>
          <w:lang w:val="en-US"/>
        </w:rPr>
        <w:t>)</w:t>
      </w:r>
      <w:r w:rsidRPr="002753D9">
        <w:rPr>
          <w:rFonts w:cstheme="majorBidi"/>
          <w:b w:val="0"/>
          <w:lang w:val="en-US"/>
        </w:rPr>
        <w:t xml:space="preserve"> and US</w:t>
      </w:r>
      <w:r>
        <w:rPr>
          <w:rFonts w:cstheme="majorBidi"/>
          <w:b w:val="0"/>
          <w:lang w:val="en-US"/>
        </w:rPr>
        <w:t xml:space="preserve"> </w:t>
      </w:r>
      <w:r w:rsidRPr="0094776B">
        <w:rPr>
          <w:rFonts w:cstheme="majorBidi"/>
          <w:b w:val="0"/>
          <w:lang w:val="en-US"/>
        </w:rPr>
        <w:t>(</w:t>
      </w:r>
      <w:r>
        <w:rPr>
          <w:rFonts w:cstheme="majorBidi"/>
          <w:b w:val="0"/>
          <w:lang w:val="en-US"/>
        </w:rPr>
        <w:t>solid</w:t>
      </w:r>
      <w:r w:rsidRPr="0094776B">
        <w:rPr>
          <w:rFonts w:cstheme="majorBidi"/>
          <w:b w:val="0"/>
          <w:lang w:val="en-US"/>
        </w:rPr>
        <w:t xml:space="preserve"> </w:t>
      </w:r>
      <w:r>
        <w:rPr>
          <w:rFonts w:cstheme="majorBidi"/>
          <w:b w:val="0"/>
          <w:lang w:val="en-US"/>
        </w:rPr>
        <w:t>columns</w:t>
      </w:r>
      <w:r w:rsidRPr="0094776B">
        <w:rPr>
          <w:rFonts w:cstheme="majorBidi"/>
          <w:b w:val="0"/>
          <w:lang w:val="en-US"/>
        </w:rPr>
        <w:t>)</w:t>
      </w:r>
      <w:r>
        <w:rPr>
          <w:rFonts w:cstheme="majorBidi"/>
          <w:b w:val="0"/>
          <w:lang w:val="en-US"/>
        </w:rPr>
        <w:t xml:space="preserve">. Error bars denote standard deviation. </w:t>
      </w:r>
      <w:r w:rsidRPr="0094776B">
        <w:rPr>
          <w:rFonts w:cstheme="majorBidi"/>
          <w:b w:val="0"/>
          <w:lang w:val="en-US"/>
        </w:rPr>
        <w:t>The vertical grey and red lines represent TD (touchdown) and TO (toe-off) instants over ES and US</w:t>
      </w:r>
      <w:r>
        <w:rPr>
          <w:rFonts w:cstheme="majorBidi"/>
          <w:b w:val="0"/>
          <w:lang w:val="en-US"/>
        </w:rPr>
        <w:t xml:space="preserve"> ground conditions</w:t>
      </w:r>
      <w:r w:rsidRPr="0094776B">
        <w:rPr>
          <w:rFonts w:cstheme="majorBidi"/>
          <w:b w:val="0"/>
          <w:lang w:val="en-US"/>
        </w:rPr>
        <w:t>, respectively.</w:t>
      </w:r>
    </w:p>
    <w:p w:rsidR="0077564E" w:rsidRDefault="0077564E" w:rsidP="0077564E">
      <w:pPr>
        <w:rPr>
          <w:rFonts w:cstheme="majorBidi"/>
          <w:iCs/>
          <w:sz w:val="18"/>
          <w:szCs w:val="18"/>
          <w:lang w:val="en-US"/>
        </w:rPr>
      </w:pPr>
      <w:r>
        <w:rPr>
          <w:rFonts w:cstheme="majorBidi"/>
          <w:b/>
          <w:lang w:val="en-US"/>
        </w:rPr>
        <w:br w:type="page"/>
      </w:r>
    </w:p>
    <w:p w:rsidR="0077564E" w:rsidRDefault="0077564E" w:rsidP="0077564E">
      <w:pPr>
        <w:keepNext/>
        <w:spacing w:line="360" w:lineRule="auto"/>
      </w:pPr>
      <w:r>
        <w:rPr>
          <w:noProof/>
        </w:rPr>
        <w:lastRenderedPageBreak/>
        <w:drawing>
          <wp:inline distT="0" distB="0" distL="0" distR="0" wp14:anchorId="2C8A5538" wp14:editId="51F41D62">
            <wp:extent cx="2592000" cy="2163600"/>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teraction.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92000" cy="2163600"/>
                    </a:xfrm>
                    <a:prstGeom prst="rect">
                      <a:avLst/>
                    </a:prstGeom>
                  </pic:spPr>
                </pic:pic>
              </a:graphicData>
            </a:graphic>
          </wp:inline>
        </w:drawing>
      </w:r>
    </w:p>
    <w:p w:rsidR="0077564E" w:rsidRDefault="0077564E" w:rsidP="0077564E">
      <w:pPr>
        <w:pStyle w:val="Caption"/>
        <w:rPr>
          <w:rFonts w:cstheme="majorBidi"/>
          <w:lang w:val="en-US"/>
        </w:rPr>
      </w:pPr>
      <w:bookmarkStart w:id="45" w:name="_Ref504337802"/>
      <w:r>
        <w:t xml:space="preserve">Fig. </w:t>
      </w:r>
      <w:bookmarkStart w:id="46" w:name="fig2"/>
      <w:r>
        <w:fldChar w:fldCharType="begin"/>
      </w:r>
      <w:r>
        <w:instrText xml:space="preserve"> SEQ Fig. \* ARABIC </w:instrText>
      </w:r>
      <w:r>
        <w:fldChar w:fldCharType="separate"/>
      </w:r>
      <w:r w:rsidR="006F1297">
        <w:rPr>
          <w:noProof/>
        </w:rPr>
        <w:t>2</w:t>
      </w:r>
      <w:r>
        <w:rPr>
          <w:noProof/>
        </w:rPr>
        <w:fldChar w:fldCharType="end"/>
      </w:r>
      <w:bookmarkEnd w:id="45"/>
      <w:bookmarkEnd w:id="46"/>
      <w:r>
        <w:t xml:space="preserve">. </w:t>
      </w:r>
      <w:proofErr w:type="spellStart"/>
      <w:r w:rsidRPr="0094776B">
        <w:rPr>
          <w:rFonts w:cstheme="majorBidi"/>
          <w:b w:val="0"/>
          <w:lang w:val="en-US"/>
        </w:rPr>
        <w:t>posture×ground</w:t>
      </w:r>
      <w:proofErr w:type="spellEnd"/>
      <w:r w:rsidRPr="0094776B">
        <w:rPr>
          <w:rFonts w:cstheme="majorBidi"/>
          <w:b w:val="0"/>
          <w:lang w:val="en-US"/>
        </w:rPr>
        <w:t xml:space="preserve"> </w:t>
      </w:r>
      <w:r>
        <w:rPr>
          <w:rFonts w:cstheme="majorBidi"/>
          <w:b w:val="0"/>
          <w:lang w:val="en-US"/>
        </w:rPr>
        <w:t xml:space="preserve">surface </w:t>
      </w:r>
      <w:r w:rsidRPr="0094776B">
        <w:rPr>
          <w:rFonts w:cstheme="majorBidi"/>
          <w:b w:val="0"/>
          <w:lang w:val="en-US"/>
        </w:rPr>
        <w:t>interaction for temporal</w:t>
      </w:r>
      <w:r>
        <w:rPr>
          <w:rFonts w:cstheme="majorBidi"/>
          <w:b w:val="0"/>
          <w:lang w:val="en-US"/>
        </w:rPr>
        <w:t xml:space="preserve">, kinematic and kinetic </w:t>
      </w:r>
      <w:r w:rsidRPr="0094776B">
        <w:rPr>
          <w:rFonts w:cstheme="majorBidi"/>
          <w:b w:val="0"/>
          <w:lang w:val="en-US"/>
        </w:rPr>
        <w:t>parameters</w:t>
      </w:r>
      <w:r w:rsidRPr="0094776B">
        <w:rPr>
          <w:rFonts w:cstheme="majorBidi"/>
          <w:lang w:val="en-US"/>
        </w:rPr>
        <w:t>.</w:t>
      </w:r>
      <w:r>
        <w:rPr>
          <w:rFonts w:cstheme="majorBidi"/>
          <w:lang w:val="en-US"/>
        </w:rPr>
        <w:t xml:space="preserve"> </w:t>
      </w:r>
      <w:r w:rsidRPr="00952210">
        <w:rPr>
          <w:b w:val="0"/>
          <w:bCs/>
        </w:rPr>
        <w:t>BW, body weight</w:t>
      </w:r>
      <w:r>
        <w:rPr>
          <w:b w:val="0"/>
          <w:bCs/>
        </w:rPr>
        <w:t>;</w:t>
      </w:r>
      <w:r w:rsidRPr="00952210">
        <w:rPr>
          <w:b w:val="0"/>
          <w:bCs/>
        </w:rPr>
        <w:t xml:space="preserve"> </w:t>
      </w:r>
      <w:r>
        <w:rPr>
          <w:b w:val="0"/>
          <w:bCs/>
        </w:rPr>
        <w:t xml:space="preserve">VGRF, vertical ground reaction force; </w:t>
      </w:r>
      <w:proofErr w:type="spellStart"/>
      <w:r>
        <w:rPr>
          <w:b w:val="0"/>
          <w:bCs/>
        </w:rPr>
        <w:t>RoM.</w:t>
      </w:r>
      <w:proofErr w:type="spellEnd"/>
      <w:r>
        <w:rPr>
          <w:b w:val="0"/>
          <w:bCs/>
        </w:rPr>
        <w:t xml:space="preserve"> Range of motion</w:t>
      </w:r>
    </w:p>
    <w:p w:rsidR="0077564E" w:rsidRDefault="0077564E" w:rsidP="0077564E">
      <w:pPr>
        <w:rPr>
          <w:rFonts w:cstheme="majorBidi"/>
          <w:b/>
          <w:iCs/>
          <w:sz w:val="18"/>
          <w:szCs w:val="18"/>
          <w:lang w:val="en-US"/>
        </w:rPr>
      </w:pPr>
      <w:r>
        <w:rPr>
          <w:rFonts w:cstheme="majorBidi"/>
          <w:lang w:val="en-US"/>
        </w:rPr>
        <w:br w:type="page"/>
      </w:r>
    </w:p>
    <w:p w:rsidR="0077564E" w:rsidRDefault="0077564E" w:rsidP="0077564E">
      <w:pPr>
        <w:keepNext/>
        <w:spacing w:line="360" w:lineRule="auto"/>
        <w:jc w:val="both"/>
      </w:pPr>
      <w:r>
        <w:rPr>
          <w:noProof/>
        </w:rPr>
        <w:lastRenderedPageBreak/>
        <w:drawing>
          <wp:inline distT="0" distB="0" distL="0" distR="0" wp14:anchorId="1D1822DA" wp14:editId="41FDCE67">
            <wp:extent cx="3823832" cy="2835464"/>
            <wp:effectExtent l="0" t="0" r="5715"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ainEffect_posture.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834155" cy="2843119"/>
                    </a:xfrm>
                    <a:prstGeom prst="rect">
                      <a:avLst/>
                    </a:prstGeom>
                  </pic:spPr>
                </pic:pic>
              </a:graphicData>
            </a:graphic>
          </wp:inline>
        </w:drawing>
      </w:r>
    </w:p>
    <w:p w:rsidR="0077564E" w:rsidRDefault="0077564E" w:rsidP="0077564E">
      <w:pPr>
        <w:pStyle w:val="Caption"/>
        <w:jc w:val="both"/>
        <w:rPr>
          <w:rFonts w:cstheme="majorBidi"/>
          <w:b w:val="0"/>
          <w:bCs/>
          <w:color w:val="auto"/>
          <w:lang w:val="en-US"/>
        </w:rPr>
      </w:pPr>
      <w:bookmarkStart w:id="47" w:name="_Ref504337840"/>
      <w:r>
        <w:t xml:space="preserve">Fig. </w:t>
      </w:r>
      <w:bookmarkStart w:id="48" w:name="fig3"/>
      <w:r>
        <w:fldChar w:fldCharType="begin"/>
      </w:r>
      <w:r>
        <w:instrText xml:space="preserve"> SEQ Fig. \* ARABIC </w:instrText>
      </w:r>
      <w:r>
        <w:fldChar w:fldCharType="separate"/>
      </w:r>
      <w:r w:rsidR="006F1297">
        <w:rPr>
          <w:noProof/>
        </w:rPr>
        <w:t>3</w:t>
      </w:r>
      <w:r>
        <w:rPr>
          <w:noProof/>
        </w:rPr>
        <w:fldChar w:fldCharType="end"/>
      </w:r>
      <w:bookmarkEnd w:id="47"/>
      <w:bookmarkEnd w:id="48"/>
      <w:r>
        <w:t xml:space="preserve">. </w:t>
      </w:r>
      <w:r w:rsidRPr="0094776B">
        <w:rPr>
          <w:rFonts w:cstheme="majorBidi"/>
          <w:b w:val="0"/>
          <w:bCs/>
        </w:rPr>
        <w:t>Main effects of posture on spatial-temporal</w:t>
      </w:r>
      <w:r>
        <w:rPr>
          <w:rFonts w:cstheme="majorBidi"/>
          <w:b w:val="0"/>
          <w:bCs/>
        </w:rPr>
        <w:t>, kinematic and kinetic</w:t>
      </w:r>
      <w:r w:rsidRPr="0094776B">
        <w:rPr>
          <w:rFonts w:cstheme="majorBidi"/>
          <w:b w:val="0"/>
          <w:bCs/>
        </w:rPr>
        <w:t xml:space="preserve"> parameters. </w:t>
      </w:r>
      <w:r>
        <w:rPr>
          <w:rFonts w:cstheme="majorBidi"/>
          <w:b w:val="0"/>
          <w:lang w:val="en-US"/>
        </w:rPr>
        <w:t>Error bars denote standard deviation.</w:t>
      </w:r>
      <w:r w:rsidRPr="005F23DF">
        <w:rPr>
          <w:rFonts w:cstheme="majorBidi"/>
          <w:b w:val="0"/>
          <w:color w:val="auto"/>
          <w:lang w:val="en-US"/>
        </w:rPr>
        <w:t xml:space="preserve"> Significant differences from RE and TF1 are indicated with ‘*’, and ‘**’, respectively (P&lt;0.05; one-way ANOVA</w:t>
      </w:r>
      <w:r w:rsidRPr="006861ED">
        <w:rPr>
          <w:rFonts w:cstheme="majorBidi"/>
          <w:b w:val="0"/>
          <w:color w:val="auto"/>
          <w:lang w:val="en-US"/>
        </w:rPr>
        <w:t xml:space="preserve">). </w:t>
      </w:r>
      <w:r w:rsidRPr="006861ED">
        <w:rPr>
          <w:rFonts w:cstheme="majorBidi"/>
          <w:b w:val="0"/>
          <w:bCs/>
          <w:color w:val="auto"/>
          <w:lang w:val="en-US"/>
        </w:rPr>
        <w:t xml:space="preserve">RE (black), regular erect trunk; TF1 (blue), </w:t>
      </w:r>
      <w:r>
        <w:rPr>
          <w:rFonts w:cstheme="majorBidi"/>
          <w:b w:val="0"/>
          <w:bCs/>
          <w:color w:val="auto"/>
          <w:lang w:val="en-US"/>
        </w:rPr>
        <w:t>~</w:t>
      </w:r>
      <w:r w:rsidRPr="006861ED">
        <w:rPr>
          <w:rFonts w:cstheme="majorBidi"/>
          <w:b w:val="0"/>
          <w:bCs/>
          <w:color w:val="auto"/>
          <w:lang w:val="en-US"/>
        </w:rPr>
        <w:t xml:space="preserve">30° trunk flexion; TF2 (green), </w:t>
      </w:r>
      <w:r>
        <w:rPr>
          <w:rFonts w:cstheme="majorBidi"/>
          <w:b w:val="0"/>
          <w:bCs/>
          <w:color w:val="auto"/>
          <w:lang w:val="en-US"/>
        </w:rPr>
        <w:t>~</w:t>
      </w:r>
      <w:r w:rsidRPr="006861ED">
        <w:rPr>
          <w:rFonts w:cstheme="majorBidi"/>
          <w:b w:val="0"/>
          <w:bCs/>
          <w:color w:val="auto"/>
          <w:lang w:val="en-US"/>
        </w:rPr>
        <w:t>50° trunk flexion.</w:t>
      </w:r>
      <w:r>
        <w:rPr>
          <w:rFonts w:cstheme="majorBidi"/>
          <w:b w:val="0"/>
          <w:bCs/>
          <w:color w:val="auto"/>
          <w:lang w:val="en-US"/>
        </w:rPr>
        <w:t xml:space="preserve"> </w:t>
      </w:r>
      <w:r w:rsidRPr="00952210">
        <w:rPr>
          <w:b w:val="0"/>
          <w:bCs/>
        </w:rPr>
        <w:t>BW, body weight</w:t>
      </w:r>
      <w:r>
        <w:rPr>
          <w:b w:val="0"/>
          <w:bCs/>
        </w:rPr>
        <w:t>;</w:t>
      </w:r>
      <w:r w:rsidRPr="00952210">
        <w:rPr>
          <w:b w:val="0"/>
          <w:bCs/>
        </w:rPr>
        <w:t xml:space="preserve"> </w:t>
      </w:r>
      <w:r>
        <w:rPr>
          <w:b w:val="0"/>
          <w:bCs/>
        </w:rPr>
        <w:t xml:space="preserve">VGRF, vertical ground reaction force; </w:t>
      </w:r>
      <w:proofErr w:type="spellStart"/>
      <w:r>
        <w:rPr>
          <w:b w:val="0"/>
          <w:bCs/>
        </w:rPr>
        <w:t>RoM.</w:t>
      </w:r>
      <w:proofErr w:type="spellEnd"/>
      <w:r>
        <w:rPr>
          <w:b w:val="0"/>
          <w:bCs/>
        </w:rPr>
        <w:t xml:space="preserve"> Range of motion</w:t>
      </w:r>
    </w:p>
    <w:p w:rsidR="0077564E" w:rsidRDefault="0077564E" w:rsidP="0077564E">
      <w:pPr>
        <w:rPr>
          <w:rFonts w:cstheme="majorBidi"/>
          <w:b/>
          <w:bCs/>
          <w:color w:val="auto"/>
          <w:lang w:val="en-US"/>
        </w:rPr>
      </w:pPr>
      <w:r>
        <w:rPr>
          <w:rFonts w:cstheme="majorBidi"/>
          <w:b/>
          <w:bCs/>
          <w:color w:val="auto"/>
          <w:lang w:val="en-US"/>
        </w:rPr>
        <w:br w:type="page"/>
      </w:r>
    </w:p>
    <w:p w:rsidR="0077564E" w:rsidRDefault="0077564E" w:rsidP="0077564E">
      <w:pPr>
        <w:keepNext/>
        <w:spacing w:line="360" w:lineRule="auto"/>
        <w:jc w:val="both"/>
      </w:pPr>
      <w:r>
        <w:rPr>
          <w:noProof/>
        </w:rPr>
        <w:lastRenderedPageBreak/>
        <w:drawing>
          <wp:inline distT="0" distB="0" distL="0" distR="0" wp14:anchorId="40E40AA7" wp14:editId="07797C37">
            <wp:extent cx="2365200" cy="3600000"/>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inEffect_Ground.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365200" cy="3600000"/>
                    </a:xfrm>
                    <a:prstGeom prst="rect">
                      <a:avLst/>
                    </a:prstGeom>
                  </pic:spPr>
                </pic:pic>
              </a:graphicData>
            </a:graphic>
          </wp:inline>
        </w:drawing>
      </w:r>
    </w:p>
    <w:p w:rsidR="0077564E" w:rsidRDefault="0077564E" w:rsidP="0077564E">
      <w:pPr>
        <w:pStyle w:val="Caption"/>
        <w:jc w:val="both"/>
        <w:rPr>
          <w:rFonts w:cstheme="majorBidi"/>
          <w:b w:val="0"/>
          <w:color w:val="auto"/>
          <w:lang w:val="en-US"/>
        </w:rPr>
      </w:pPr>
      <w:bookmarkStart w:id="49" w:name="_Ref504337870"/>
      <w:r>
        <w:t xml:space="preserve">Fig. </w:t>
      </w:r>
      <w:bookmarkStart w:id="50" w:name="fig4"/>
      <w:r>
        <w:fldChar w:fldCharType="begin"/>
      </w:r>
      <w:r>
        <w:instrText xml:space="preserve"> SEQ Fig. \* ARABIC </w:instrText>
      </w:r>
      <w:r>
        <w:fldChar w:fldCharType="separate"/>
      </w:r>
      <w:r w:rsidR="006F1297">
        <w:rPr>
          <w:noProof/>
        </w:rPr>
        <w:t>4</w:t>
      </w:r>
      <w:r>
        <w:rPr>
          <w:noProof/>
        </w:rPr>
        <w:fldChar w:fldCharType="end"/>
      </w:r>
      <w:bookmarkEnd w:id="49"/>
      <w:bookmarkEnd w:id="50"/>
      <w:r>
        <w:t xml:space="preserve">. </w:t>
      </w:r>
      <w:r w:rsidRPr="0094776B">
        <w:rPr>
          <w:rFonts w:cstheme="majorBidi"/>
          <w:b w:val="0"/>
          <w:bCs/>
        </w:rPr>
        <w:t xml:space="preserve">Main effects of ground </w:t>
      </w:r>
      <w:r>
        <w:rPr>
          <w:rFonts w:cstheme="majorBidi"/>
          <w:b w:val="0"/>
          <w:bCs/>
        </w:rPr>
        <w:t xml:space="preserve">surface </w:t>
      </w:r>
      <w:r w:rsidRPr="0094776B">
        <w:rPr>
          <w:rFonts w:cstheme="majorBidi"/>
          <w:b w:val="0"/>
          <w:bCs/>
        </w:rPr>
        <w:t>on temporal</w:t>
      </w:r>
      <w:r>
        <w:rPr>
          <w:rFonts w:cstheme="majorBidi"/>
          <w:b w:val="0"/>
          <w:bCs/>
        </w:rPr>
        <w:t xml:space="preserve">, kinematic and kinetic </w:t>
      </w:r>
      <w:r w:rsidRPr="0094776B">
        <w:rPr>
          <w:rFonts w:cstheme="majorBidi"/>
          <w:b w:val="0"/>
          <w:bCs/>
        </w:rPr>
        <w:t>parameters.</w:t>
      </w:r>
      <w:r>
        <w:rPr>
          <w:rFonts w:cstheme="majorBidi"/>
          <w:b w:val="0"/>
          <w:bCs/>
        </w:rPr>
        <w:t xml:space="preserve"> </w:t>
      </w:r>
      <w:r>
        <w:rPr>
          <w:rFonts w:cstheme="majorBidi"/>
          <w:b w:val="0"/>
          <w:lang w:val="en-US"/>
        </w:rPr>
        <w:t>Error bars denote standard deviation.</w:t>
      </w:r>
      <w:r>
        <w:rPr>
          <w:rFonts w:cstheme="majorBidi"/>
          <w:b w:val="0"/>
          <w:bCs/>
        </w:rPr>
        <w:t xml:space="preserve"> </w:t>
      </w:r>
      <w:r w:rsidRPr="005F23DF">
        <w:rPr>
          <w:rFonts w:cstheme="majorBidi"/>
          <w:b w:val="0"/>
          <w:color w:val="auto"/>
          <w:lang w:val="en-US"/>
        </w:rPr>
        <w:t>‘*’</w:t>
      </w:r>
      <w:r>
        <w:rPr>
          <w:rFonts w:cstheme="majorBidi"/>
          <w:b w:val="0"/>
          <w:color w:val="auto"/>
          <w:lang w:val="en-US"/>
        </w:rPr>
        <w:t xml:space="preserve"> indicates s</w:t>
      </w:r>
      <w:r w:rsidRPr="005F23DF">
        <w:rPr>
          <w:rFonts w:cstheme="majorBidi"/>
          <w:b w:val="0"/>
          <w:color w:val="auto"/>
          <w:lang w:val="en-US"/>
        </w:rPr>
        <w:t>ignificant</w:t>
      </w:r>
      <w:r>
        <w:rPr>
          <w:rFonts w:cstheme="majorBidi"/>
          <w:b w:val="0"/>
          <w:color w:val="auto"/>
          <w:lang w:val="en-US"/>
        </w:rPr>
        <w:t>ly</w:t>
      </w:r>
      <w:r w:rsidRPr="005F23DF">
        <w:rPr>
          <w:rFonts w:cstheme="majorBidi"/>
          <w:b w:val="0"/>
          <w:color w:val="auto"/>
          <w:lang w:val="en-US"/>
        </w:rPr>
        <w:t xml:space="preserve"> </w:t>
      </w:r>
      <w:r>
        <w:rPr>
          <w:rFonts w:cstheme="majorBidi"/>
          <w:b w:val="0"/>
          <w:color w:val="auto"/>
          <w:lang w:val="en-US"/>
        </w:rPr>
        <w:t>different</w:t>
      </w:r>
      <w:r w:rsidRPr="005F23DF">
        <w:rPr>
          <w:rFonts w:cstheme="majorBidi"/>
          <w:b w:val="0"/>
          <w:color w:val="auto"/>
          <w:lang w:val="en-US"/>
        </w:rPr>
        <w:t xml:space="preserve"> from </w:t>
      </w:r>
      <w:r>
        <w:rPr>
          <w:rFonts w:cstheme="majorBidi"/>
          <w:b w:val="0"/>
          <w:color w:val="auto"/>
          <w:lang w:val="en-US"/>
        </w:rPr>
        <w:t>even surface</w:t>
      </w:r>
      <w:r w:rsidRPr="005F23DF">
        <w:rPr>
          <w:rFonts w:cstheme="majorBidi"/>
          <w:b w:val="0"/>
          <w:color w:val="auto"/>
          <w:lang w:val="en-US"/>
        </w:rPr>
        <w:t xml:space="preserve"> (P&lt;0.05; one-way ANOVA</w:t>
      </w:r>
      <w:r w:rsidRPr="006861ED">
        <w:rPr>
          <w:rFonts w:cstheme="majorBidi"/>
          <w:b w:val="0"/>
          <w:color w:val="auto"/>
          <w:lang w:val="en-US"/>
        </w:rPr>
        <w:t xml:space="preserve">). </w:t>
      </w:r>
      <w:r w:rsidRPr="00952210">
        <w:rPr>
          <w:b w:val="0"/>
          <w:bCs/>
        </w:rPr>
        <w:t>BW, body weight</w:t>
      </w:r>
      <w:r>
        <w:rPr>
          <w:b w:val="0"/>
          <w:bCs/>
        </w:rPr>
        <w:t>;</w:t>
      </w:r>
      <w:r w:rsidRPr="00952210">
        <w:rPr>
          <w:b w:val="0"/>
          <w:bCs/>
        </w:rPr>
        <w:t xml:space="preserve"> </w:t>
      </w:r>
      <w:r>
        <w:rPr>
          <w:b w:val="0"/>
          <w:bCs/>
        </w:rPr>
        <w:t xml:space="preserve">GRF, ground reaction force; </w:t>
      </w:r>
      <w:proofErr w:type="spellStart"/>
      <w:r>
        <w:rPr>
          <w:b w:val="0"/>
          <w:bCs/>
        </w:rPr>
        <w:t>RoM.</w:t>
      </w:r>
      <w:proofErr w:type="spellEnd"/>
      <w:r>
        <w:rPr>
          <w:b w:val="0"/>
          <w:bCs/>
        </w:rPr>
        <w:t xml:space="preserve"> Range of motion.</w:t>
      </w:r>
    </w:p>
    <w:p w:rsidR="0077564E" w:rsidRDefault="0077564E" w:rsidP="0077564E">
      <w:pPr>
        <w:rPr>
          <w:rFonts w:cstheme="majorBidi"/>
          <w:iCs/>
          <w:color w:val="auto"/>
          <w:sz w:val="18"/>
          <w:szCs w:val="18"/>
          <w:lang w:val="en-US"/>
        </w:rPr>
      </w:pPr>
      <w:r>
        <w:rPr>
          <w:rFonts w:cstheme="majorBidi"/>
          <w:b/>
          <w:color w:val="auto"/>
          <w:lang w:val="en-US"/>
        </w:rPr>
        <w:br w:type="page"/>
      </w:r>
    </w:p>
    <w:p w:rsidR="0077564E" w:rsidRDefault="0077564E" w:rsidP="0077564E">
      <w:pPr>
        <w:pStyle w:val="Caption"/>
        <w:keepNext/>
        <w:jc w:val="both"/>
      </w:pPr>
      <w:r>
        <w:rPr>
          <w:noProof/>
        </w:rPr>
        <w:lastRenderedPageBreak/>
        <w:drawing>
          <wp:inline distT="0" distB="0" distL="0" distR="0" wp14:anchorId="5A9F11C3" wp14:editId="23794021">
            <wp:extent cx="2190166" cy="4982128"/>
            <wp:effectExtent l="0" t="0" r="63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KA_GRF.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194038" cy="4990935"/>
                    </a:xfrm>
                    <a:prstGeom prst="rect">
                      <a:avLst/>
                    </a:prstGeom>
                  </pic:spPr>
                </pic:pic>
              </a:graphicData>
            </a:graphic>
          </wp:inline>
        </w:drawing>
      </w:r>
    </w:p>
    <w:p w:rsidR="0077564E" w:rsidRPr="006861ED" w:rsidRDefault="0077564E" w:rsidP="0077564E">
      <w:pPr>
        <w:pStyle w:val="Caption"/>
        <w:jc w:val="both"/>
        <w:rPr>
          <w:rFonts w:cstheme="majorBidi"/>
          <w:b w:val="0"/>
          <w:bCs/>
          <w:color w:val="auto"/>
        </w:rPr>
      </w:pPr>
      <w:bookmarkStart w:id="51" w:name="_Ref504936970"/>
      <w:r>
        <w:t xml:space="preserve">Fig. </w:t>
      </w:r>
      <w:bookmarkStart w:id="52" w:name="fig5"/>
      <w:r>
        <w:fldChar w:fldCharType="begin"/>
      </w:r>
      <w:r>
        <w:instrText xml:space="preserve"> SEQ Fig. \* ARABIC </w:instrText>
      </w:r>
      <w:r>
        <w:fldChar w:fldCharType="separate"/>
      </w:r>
      <w:r w:rsidR="006F1297">
        <w:rPr>
          <w:noProof/>
        </w:rPr>
        <w:t>5</w:t>
      </w:r>
      <w:r>
        <w:rPr>
          <w:noProof/>
        </w:rPr>
        <w:fldChar w:fldCharType="end"/>
      </w:r>
      <w:bookmarkEnd w:id="51"/>
      <w:bookmarkEnd w:id="52"/>
      <w:r>
        <w:t xml:space="preserve">. </w:t>
      </w:r>
      <w:r>
        <w:rPr>
          <w:b w:val="0"/>
          <w:bCs/>
        </w:rPr>
        <w:t>E</w:t>
      </w:r>
      <w:r w:rsidRPr="00117936">
        <w:rPr>
          <w:b w:val="0"/>
          <w:bCs/>
        </w:rPr>
        <w:t>nsemble-averaged</w:t>
      </w:r>
      <w:r>
        <w:rPr>
          <w:b w:val="0"/>
          <w:bCs/>
        </w:rPr>
        <w:t xml:space="preserve"> l</w:t>
      </w:r>
      <w:r w:rsidRPr="005A0356">
        <w:rPr>
          <w:b w:val="0"/>
          <w:bCs/>
        </w:rPr>
        <w:t xml:space="preserve">ower limb </w:t>
      </w:r>
      <w:r>
        <w:rPr>
          <w:b w:val="0"/>
          <w:bCs/>
        </w:rPr>
        <w:t xml:space="preserve">joint </w:t>
      </w:r>
      <w:r w:rsidRPr="005A0356">
        <w:rPr>
          <w:b w:val="0"/>
          <w:bCs/>
        </w:rPr>
        <w:t>kinematics</w:t>
      </w:r>
      <w:r>
        <w:rPr>
          <w:b w:val="0"/>
          <w:bCs/>
        </w:rPr>
        <w:t xml:space="preserve"> during gait cycle and vertical ground reaction forces (GRF) during stance phase on A) even surface and B) uneven surface. GRF, ground reaction force; </w:t>
      </w:r>
      <w:r w:rsidRPr="00952210">
        <w:rPr>
          <w:b w:val="0"/>
          <w:bCs/>
        </w:rPr>
        <w:t>BW, body weight</w:t>
      </w:r>
      <w:r>
        <w:rPr>
          <w:b w:val="0"/>
          <w:bCs/>
        </w:rPr>
        <w:t>.</w:t>
      </w:r>
    </w:p>
    <w:p w:rsidR="0077564E" w:rsidRPr="00945BA2" w:rsidRDefault="0077564E" w:rsidP="0077564E">
      <w:pPr>
        <w:pStyle w:val="Caption"/>
        <w:jc w:val="both"/>
        <w:rPr>
          <w:rFonts w:cstheme="majorBidi"/>
        </w:rPr>
      </w:pPr>
    </w:p>
    <w:p w:rsidR="0077564E" w:rsidRDefault="0077564E" w:rsidP="0077564E">
      <w:pPr>
        <w:rPr>
          <w:rFonts w:cstheme="majorBidi"/>
          <w:lang w:val="en-US"/>
        </w:rPr>
      </w:pPr>
      <w:r>
        <w:rPr>
          <w:rFonts w:cstheme="majorBidi"/>
          <w:lang w:val="en-US"/>
        </w:rPr>
        <w:br w:type="page"/>
      </w:r>
    </w:p>
    <w:p w:rsidR="0077564E" w:rsidRDefault="0077564E" w:rsidP="0077564E">
      <w:pPr>
        <w:pStyle w:val="Caption"/>
        <w:keepNext/>
        <w:spacing w:after="0"/>
        <w:jc w:val="both"/>
        <w:rPr>
          <w:rFonts w:cstheme="majorBidi"/>
          <w:b w:val="0"/>
          <w:bCs/>
        </w:rPr>
      </w:pPr>
      <w:bookmarkStart w:id="53" w:name="_Ref493511340"/>
      <w:bookmarkStart w:id="54" w:name="_Hlk504835719"/>
      <w:bookmarkStart w:id="55" w:name="_Hlk504655960"/>
      <w:r>
        <w:lastRenderedPageBreak/>
        <w:t xml:space="preserve">Table </w:t>
      </w:r>
      <w:r>
        <w:fldChar w:fldCharType="begin"/>
      </w:r>
      <w:r>
        <w:instrText xml:space="preserve"> SEQ Table \* ARABIC </w:instrText>
      </w:r>
      <w:r>
        <w:fldChar w:fldCharType="separate"/>
      </w:r>
      <w:r w:rsidR="006F1297">
        <w:rPr>
          <w:noProof/>
        </w:rPr>
        <w:t>1</w:t>
      </w:r>
      <w:r>
        <w:rPr>
          <w:noProof/>
        </w:rPr>
        <w:fldChar w:fldCharType="end"/>
      </w:r>
      <w:bookmarkEnd w:id="53"/>
      <w:r>
        <w:t xml:space="preserve">. </w:t>
      </w:r>
      <w:r w:rsidRPr="0094776B">
        <w:rPr>
          <w:rFonts w:cstheme="majorBidi"/>
          <w:b w:val="0"/>
          <w:bCs/>
        </w:rPr>
        <w:t>Means (standard deviations) of spatial-temporal</w:t>
      </w:r>
      <w:r>
        <w:rPr>
          <w:rFonts w:cstheme="majorBidi"/>
          <w:b w:val="0"/>
          <w:bCs/>
        </w:rPr>
        <w:t>,</w:t>
      </w:r>
      <w:r w:rsidRPr="0094776B">
        <w:rPr>
          <w:rFonts w:cstheme="majorBidi"/>
          <w:b w:val="0"/>
          <w:bCs/>
        </w:rPr>
        <w:t xml:space="preserve"> </w:t>
      </w:r>
      <w:r>
        <w:rPr>
          <w:rFonts w:cstheme="majorBidi"/>
          <w:b w:val="0"/>
          <w:bCs/>
        </w:rPr>
        <w:t xml:space="preserve">kinematic and kinetic </w:t>
      </w:r>
      <w:r w:rsidRPr="0094776B">
        <w:rPr>
          <w:rFonts w:cstheme="majorBidi"/>
          <w:b w:val="0"/>
          <w:bCs/>
        </w:rPr>
        <w:t xml:space="preserve">parameters of able-bodied walkers (n = 12) when maintaining RE, TF1 and TF2 postures. For each variable, the first and second lines represent walking on even and uneven surface, respectively. </w:t>
      </w:r>
      <w:r w:rsidRPr="0094776B">
        <w:rPr>
          <w:rFonts w:cstheme="majorBidi"/>
          <w:b w:val="0"/>
          <w:bCs/>
          <w:lang w:val="en-US"/>
        </w:rPr>
        <w:t xml:space="preserve">The last three columns show the p-values/F-values for the main effects of posture and ground, and for the </w:t>
      </w:r>
      <w:proofErr w:type="spellStart"/>
      <w:r w:rsidRPr="0094776B">
        <w:rPr>
          <w:rFonts w:cstheme="majorBidi"/>
          <w:b w:val="0"/>
          <w:bCs/>
          <w:lang w:val="en-US"/>
        </w:rPr>
        <w:t>posture×ground</w:t>
      </w:r>
      <w:proofErr w:type="spellEnd"/>
      <w:r w:rsidRPr="0094776B">
        <w:rPr>
          <w:rFonts w:cstheme="majorBidi"/>
          <w:b w:val="0"/>
          <w:bCs/>
          <w:lang w:val="en-US"/>
        </w:rPr>
        <w:t xml:space="preserve"> </w:t>
      </w:r>
      <w:r>
        <w:rPr>
          <w:rFonts w:cstheme="majorBidi"/>
          <w:b w:val="0"/>
          <w:bCs/>
          <w:lang w:val="en-US"/>
        </w:rPr>
        <w:t xml:space="preserve">surface </w:t>
      </w:r>
      <w:r w:rsidRPr="0094776B">
        <w:rPr>
          <w:rFonts w:cstheme="majorBidi"/>
          <w:b w:val="0"/>
          <w:bCs/>
          <w:lang w:val="en-US"/>
        </w:rPr>
        <w:t xml:space="preserve">interactions, </w:t>
      </w:r>
      <w:r w:rsidRPr="0094776B">
        <w:rPr>
          <w:rFonts w:cstheme="majorBidi"/>
          <w:b w:val="0"/>
          <w:bCs/>
        </w:rPr>
        <w:t xml:space="preserve">respectively. </w:t>
      </w:r>
    </w:p>
    <w:tbl>
      <w:tblPr>
        <w:tblW w:w="0" w:type="auto"/>
        <w:tblLook w:val="04A0" w:firstRow="1" w:lastRow="0" w:firstColumn="1" w:lastColumn="0" w:noHBand="0" w:noVBand="1"/>
      </w:tblPr>
      <w:tblGrid>
        <w:gridCol w:w="2178"/>
        <w:gridCol w:w="1071"/>
        <w:gridCol w:w="1206"/>
        <w:gridCol w:w="1206"/>
        <w:gridCol w:w="897"/>
        <w:gridCol w:w="897"/>
        <w:gridCol w:w="1453"/>
      </w:tblGrid>
      <w:tr w:rsidR="0077564E" w:rsidRPr="00537CF9" w:rsidTr="006F1297">
        <w:trPr>
          <w:trHeight w:hRule="exact" w:val="227"/>
        </w:trPr>
        <w:tc>
          <w:tcPr>
            <w:tcW w:w="0" w:type="auto"/>
            <w:vMerge w:val="restart"/>
            <w:tcBorders>
              <w:top w:val="single" w:sz="4" w:space="0" w:color="auto"/>
            </w:tcBorders>
          </w:tcPr>
          <w:p w:rsidR="0077564E" w:rsidRPr="00537CF9" w:rsidRDefault="0077564E" w:rsidP="006F1297">
            <w:pPr>
              <w:rPr>
                <w:sz w:val="18"/>
              </w:rPr>
            </w:pPr>
            <w:bookmarkStart w:id="56" w:name="_Hlk504480509"/>
          </w:p>
        </w:tc>
        <w:tc>
          <w:tcPr>
            <w:tcW w:w="0" w:type="auto"/>
            <w:gridSpan w:val="3"/>
            <w:tcBorders>
              <w:top w:val="single" w:sz="4" w:space="0" w:color="auto"/>
              <w:bottom w:val="single" w:sz="4" w:space="0" w:color="auto"/>
            </w:tcBorders>
          </w:tcPr>
          <w:p w:rsidR="0077564E" w:rsidRPr="00537CF9" w:rsidRDefault="0077564E" w:rsidP="006F1297">
            <w:pPr>
              <w:jc w:val="center"/>
              <w:rPr>
                <w:sz w:val="18"/>
              </w:rPr>
            </w:pPr>
            <w:r w:rsidRPr="00537CF9">
              <w:rPr>
                <w:sz w:val="18"/>
              </w:rPr>
              <w:t>Posture</w:t>
            </w:r>
          </w:p>
        </w:tc>
        <w:tc>
          <w:tcPr>
            <w:tcW w:w="0" w:type="auto"/>
            <w:gridSpan w:val="3"/>
            <w:tcBorders>
              <w:top w:val="single" w:sz="4" w:space="0" w:color="auto"/>
              <w:bottom w:val="single" w:sz="4" w:space="0" w:color="auto"/>
            </w:tcBorders>
          </w:tcPr>
          <w:p w:rsidR="0077564E" w:rsidRPr="00537CF9" w:rsidRDefault="0077564E" w:rsidP="006F1297">
            <w:pPr>
              <w:jc w:val="center"/>
              <w:rPr>
                <w:sz w:val="18"/>
              </w:rPr>
            </w:pPr>
            <w:r w:rsidRPr="00537CF9">
              <w:rPr>
                <w:sz w:val="18"/>
              </w:rPr>
              <w:t>p-value/F-value</w:t>
            </w:r>
          </w:p>
        </w:tc>
      </w:tr>
      <w:tr w:rsidR="0077564E" w:rsidRPr="00537CF9" w:rsidTr="006F1297">
        <w:trPr>
          <w:trHeight w:hRule="exact" w:val="227"/>
        </w:trPr>
        <w:tc>
          <w:tcPr>
            <w:tcW w:w="0" w:type="auto"/>
            <w:vMerge/>
            <w:tcBorders>
              <w:bottom w:val="single" w:sz="4" w:space="0" w:color="auto"/>
            </w:tcBorders>
          </w:tcPr>
          <w:p w:rsidR="0077564E" w:rsidRPr="00537CF9" w:rsidRDefault="0077564E" w:rsidP="006F1297">
            <w:pPr>
              <w:rPr>
                <w:sz w:val="18"/>
              </w:rPr>
            </w:pPr>
          </w:p>
        </w:tc>
        <w:tc>
          <w:tcPr>
            <w:tcW w:w="0" w:type="auto"/>
            <w:tcBorders>
              <w:top w:val="single" w:sz="4" w:space="0" w:color="auto"/>
              <w:bottom w:val="single" w:sz="4" w:space="0" w:color="auto"/>
            </w:tcBorders>
          </w:tcPr>
          <w:p w:rsidR="0077564E" w:rsidRPr="00537CF9" w:rsidRDefault="0077564E" w:rsidP="006F1297">
            <w:pPr>
              <w:rPr>
                <w:sz w:val="18"/>
              </w:rPr>
            </w:pPr>
            <w:r w:rsidRPr="00537CF9">
              <w:rPr>
                <w:sz w:val="18"/>
              </w:rPr>
              <w:t>RE</w:t>
            </w:r>
          </w:p>
        </w:tc>
        <w:tc>
          <w:tcPr>
            <w:tcW w:w="0" w:type="auto"/>
            <w:tcBorders>
              <w:top w:val="single" w:sz="4" w:space="0" w:color="auto"/>
              <w:bottom w:val="single" w:sz="4" w:space="0" w:color="auto"/>
            </w:tcBorders>
          </w:tcPr>
          <w:p w:rsidR="0077564E" w:rsidRPr="00537CF9" w:rsidRDefault="0077564E" w:rsidP="006F1297">
            <w:pPr>
              <w:rPr>
                <w:sz w:val="18"/>
              </w:rPr>
            </w:pPr>
            <w:r w:rsidRPr="00537CF9">
              <w:rPr>
                <w:sz w:val="18"/>
              </w:rPr>
              <w:t>TF1</w:t>
            </w:r>
          </w:p>
        </w:tc>
        <w:tc>
          <w:tcPr>
            <w:tcW w:w="0" w:type="auto"/>
            <w:tcBorders>
              <w:bottom w:val="single" w:sz="4" w:space="0" w:color="auto"/>
            </w:tcBorders>
          </w:tcPr>
          <w:p w:rsidR="0077564E" w:rsidRPr="00537CF9" w:rsidRDefault="0077564E" w:rsidP="006F1297">
            <w:pPr>
              <w:rPr>
                <w:sz w:val="18"/>
              </w:rPr>
            </w:pPr>
            <w:r w:rsidRPr="00537CF9">
              <w:rPr>
                <w:sz w:val="18"/>
              </w:rPr>
              <w:t>TF2</w:t>
            </w:r>
          </w:p>
        </w:tc>
        <w:tc>
          <w:tcPr>
            <w:tcW w:w="0" w:type="auto"/>
            <w:tcBorders>
              <w:bottom w:val="single" w:sz="4" w:space="0" w:color="auto"/>
            </w:tcBorders>
          </w:tcPr>
          <w:p w:rsidR="0077564E" w:rsidRPr="00537CF9" w:rsidRDefault="0077564E" w:rsidP="006F1297">
            <w:pPr>
              <w:rPr>
                <w:sz w:val="18"/>
              </w:rPr>
            </w:pPr>
            <w:r w:rsidRPr="00537CF9">
              <w:rPr>
                <w:sz w:val="18"/>
              </w:rPr>
              <w:t xml:space="preserve">Posture </w:t>
            </w:r>
          </w:p>
        </w:tc>
        <w:tc>
          <w:tcPr>
            <w:tcW w:w="0" w:type="auto"/>
            <w:tcBorders>
              <w:bottom w:val="single" w:sz="4" w:space="0" w:color="auto"/>
            </w:tcBorders>
          </w:tcPr>
          <w:p w:rsidR="0077564E" w:rsidRPr="00537CF9" w:rsidRDefault="0077564E" w:rsidP="006F1297">
            <w:pPr>
              <w:rPr>
                <w:sz w:val="18"/>
              </w:rPr>
            </w:pPr>
            <w:r w:rsidRPr="00537CF9">
              <w:rPr>
                <w:sz w:val="18"/>
              </w:rPr>
              <w:t>Ground</w:t>
            </w:r>
          </w:p>
        </w:tc>
        <w:tc>
          <w:tcPr>
            <w:tcW w:w="0" w:type="auto"/>
            <w:tcBorders>
              <w:bottom w:val="single" w:sz="4" w:space="0" w:color="auto"/>
            </w:tcBorders>
          </w:tcPr>
          <w:p w:rsidR="0077564E" w:rsidRPr="00537CF9" w:rsidRDefault="0077564E" w:rsidP="006F1297">
            <w:pPr>
              <w:rPr>
                <w:sz w:val="18"/>
              </w:rPr>
            </w:pPr>
            <w:r w:rsidRPr="00537CF9">
              <w:rPr>
                <w:sz w:val="18"/>
              </w:rPr>
              <w:t>Posture× Ground</w:t>
            </w:r>
          </w:p>
        </w:tc>
      </w:tr>
      <w:tr w:rsidR="0077564E" w:rsidRPr="00537CF9" w:rsidTr="006F1297">
        <w:trPr>
          <w:trHeight w:hRule="exact" w:val="227"/>
        </w:trPr>
        <w:tc>
          <w:tcPr>
            <w:tcW w:w="0" w:type="auto"/>
            <w:tcBorders>
              <w:top w:val="single" w:sz="4" w:space="0" w:color="auto"/>
            </w:tcBorders>
          </w:tcPr>
          <w:p w:rsidR="0077564E" w:rsidRPr="00537CF9" w:rsidRDefault="0077564E" w:rsidP="006F1297">
            <w:pPr>
              <w:rPr>
                <w:sz w:val="18"/>
                <w:szCs w:val="16"/>
              </w:rPr>
            </w:pPr>
            <w:r w:rsidRPr="00537CF9">
              <w:rPr>
                <w:b/>
                <w:bCs/>
                <w:sz w:val="18"/>
                <w:szCs w:val="16"/>
              </w:rPr>
              <w:t xml:space="preserve">Spatial-temporal </w:t>
            </w:r>
          </w:p>
        </w:tc>
        <w:tc>
          <w:tcPr>
            <w:tcW w:w="0" w:type="auto"/>
            <w:tcBorders>
              <w:top w:val="single" w:sz="4" w:space="0" w:color="auto"/>
            </w:tcBorders>
          </w:tcPr>
          <w:p w:rsidR="0077564E" w:rsidRPr="00537CF9" w:rsidRDefault="0077564E" w:rsidP="006F1297">
            <w:pPr>
              <w:rPr>
                <w:sz w:val="18"/>
              </w:rPr>
            </w:pPr>
          </w:p>
        </w:tc>
        <w:tc>
          <w:tcPr>
            <w:tcW w:w="0" w:type="auto"/>
            <w:tcBorders>
              <w:top w:val="single" w:sz="4" w:space="0" w:color="auto"/>
            </w:tcBorders>
          </w:tcPr>
          <w:p w:rsidR="0077564E" w:rsidRPr="00537CF9" w:rsidRDefault="0077564E" w:rsidP="006F1297">
            <w:pPr>
              <w:rPr>
                <w:sz w:val="18"/>
              </w:rPr>
            </w:pPr>
          </w:p>
        </w:tc>
        <w:tc>
          <w:tcPr>
            <w:tcW w:w="0" w:type="auto"/>
            <w:tcBorders>
              <w:top w:val="single" w:sz="4" w:space="0" w:color="auto"/>
            </w:tcBorders>
          </w:tcPr>
          <w:p w:rsidR="0077564E" w:rsidRPr="00537CF9" w:rsidRDefault="0077564E" w:rsidP="006F1297">
            <w:pPr>
              <w:rPr>
                <w:sz w:val="18"/>
              </w:rPr>
            </w:pPr>
          </w:p>
        </w:tc>
        <w:tc>
          <w:tcPr>
            <w:tcW w:w="0" w:type="auto"/>
            <w:tcBorders>
              <w:top w:val="single" w:sz="4" w:space="0" w:color="auto"/>
            </w:tcBorders>
          </w:tcPr>
          <w:p w:rsidR="0077564E" w:rsidRPr="00537CF9" w:rsidRDefault="0077564E" w:rsidP="006F1297">
            <w:pPr>
              <w:rPr>
                <w:sz w:val="18"/>
              </w:rPr>
            </w:pPr>
          </w:p>
        </w:tc>
        <w:tc>
          <w:tcPr>
            <w:tcW w:w="0" w:type="auto"/>
            <w:tcBorders>
              <w:top w:val="single" w:sz="4" w:space="0" w:color="auto"/>
            </w:tcBorders>
          </w:tcPr>
          <w:p w:rsidR="0077564E" w:rsidRPr="00537CF9" w:rsidRDefault="0077564E" w:rsidP="006F1297">
            <w:pPr>
              <w:rPr>
                <w:sz w:val="18"/>
              </w:rPr>
            </w:pPr>
          </w:p>
        </w:tc>
        <w:tc>
          <w:tcPr>
            <w:tcW w:w="0" w:type="auto"/>
            <w:tcBorders>
              <w:top w:val="single" w:sz="4" w:space="0" w:color="auto"/>
            </w:tcBorders>
          </w:tcPr>
          <w:p w:rsidR="0077564E" w:rsidRPr="00537CF9" w:rsidRDefault="0077564E" w:rsidP="006F1297">
            <w:pPr>
              <w:rPr>
                <w:sz w:val="18"/>
              </w:rPr>
            </w:pPr>
          </w:p>
        </w:tc>
      </w:tr>
      <w:tr w:rsidR="0077564E" w:rsidRPr="00537CF9" w:rsidTr="006F1297">
        <w:trPr>
          <w:trHeight w:hRule="exact" w:val="227"/>
        </w:trPr>
        <w:tc>
          <w:tcPr>
            <w:tcW w:w="0" w:type="auto"/>
            <w:vMerge w:val="restart"/>
          </w:tcPr>
          <w:p w:rsidR="0077564E" w:rsidRPr="00537CF9" w:rsidRDefault="0077564E" w:rsidP="006F1297">
            <w:pPr>
              <w:rPr>
                <w:sz w:val="18"/>
              </w:rPr>
            </w:pPr>
            <w:r w:rsidRPr="00537CF9">
              <w:rPr>
                <w:sz w:val="18"/>
              </w:rPr>
              <w:t>Stride duration (s)</w:t>
            </w:r>
          </w:p>
        </w:tc>
        <w:tc>
          <w:tcPr>
            <w:tcW w:w="0" w:type="auto"/>
          </w:tcPr>
          <w:p w:rsidR="0077564E" w:rsidRPr="00537CF9" w:rsidRDefault="0077564E" w:rsidP="006F1297">
            <w:pPr>
              <w:rPr>
                <w:sz w:val="18"/>
              </w:rPr>
            </w:pPr>
            <w:r w:rsidRPr="00537CF9">
              <w:rPr>
                <w:sz w:val="18"/>
              </w:rPr>
              <w:t>1.00 (0.03)</w:t>
            </w:r>
          </w:p>
        </w:tc>
        <w:tc>
          <w:tcPr>
            <w:tcW w:w="0" w:type="auto"/>
          </w:tcPr>
          <w:p w:rsidR="0077564E" w:rsidRPr="00537CF9" w:rsidRDefault="0077564E" w:rsidP="006F1297">
            <w:pPr>
              <w:rPr>
                <w:sz w:val="18"/>
              </w:rPr>
            </w:pPr>
            <w:r w:rsidRPr="00537CF9">
              <w:rPr>
                <w:sz w:val="18"/>
              </w:rPr>
              <w:t>0.95 (0.05)</w:t>
            </w:r>
          </w:p>
        </w:tc>
        <w:tc>
          <w:tcPr>
            <w:tcW w:w="0" w:type="auto"/>
          </w:tcPr>
          <w:p w:rsidR="0077564E" w:rsidRPr="00537CF9" w:rsidRDefault="0077564E" w:rsidP="006F1297">
            <w:pPr>
              <w:rPr>
                <w:sz w:val="18"/>
              </w:rPr>
            </w:pPr>
            <w:r w:rsidRPr="00537CF9">
              <w:rPr>
                <w:sz w:val="18"/>
              </w:rPr>
              <w:t>0.92 (0.05)</w:t>
            </w:r>
          </w:p>
        </w:tc>
        <w:tc>
          <w:tcPr>
            <w:tcW w:w="0" w:type="auto"/>
            <w:vMerge w:val="restart"/>
          </w:tcPr>
          <w:p w:rsidR="0077564E" w:rsidRPr="00537CF9" w:rsidRDefault="0077564E" w:rsidP="006F1297">
            <w:pPr>
              <w:rPr>
                <w:sz w:val="18"/>
              </w:rPr>
            </w:pPr>
            <w:r w:rsidRPr="00537CF9">
              <w:rPr>
                <w:sz w:val="18"/>
              </w:rPr>
              <w:t>0.00/32.3</w:t>
            </w:r>
          </w:p>
        </w:tc>
        <w:tc>
          <w:tcPr>
            <w:tcW w:w="0" w:type="auto"/>
            <w:vMerge w:val="restart"/>
          </w:tcPr>
          <w:p w:rsidR="0077564E" w:rsidRPr="00537CF9" w:rsidRDefault="0077564E" w:rsidP="006F1297">
            <w:pPr>
              <w:rPr>
                <w:sz w:val="18"/>
              </w:rPr>
            </w:pPr>
            <w:r w:rsidRPr="00537CF9">
              <w:rPr>
                <w:sz w:val="18"/>
              </w:rPr>
              <w:t>0.00/24.8</w:t>
            </w:r>
          </w:p>
        </w:tc>
        <w:tc>
          <w:tcPr>
            <w:tcW w:w="0" w:type="auto"/>
            <w:vMerge w:val="restart"/>
          </w:tcPr>
          <w:p w:rsidR="0077564E" w:rsidRPr="00537CF9" w:rsidRDefault="0077564E" w:rsidP="006F1297">
            <w:pPr>
              <w:rPr>
                <w:sz w:val="18"/>
              </w:rPr>
            </w:pPr>
            <w:r w:rsidRPr="00537CF9">
              <w:rPr>
                <w:sz w:val="18"/>
              </w:rPr>
              <w:t>0.18/1.80</w:t>
            </w:r>
          </w:p>
        </w:tc>
      </w:tr>
      <w:tr w:rsidR="0077564E" w:rsidRPr="00537CF9" w:rsidTr="006F1297">
        <w:trPr>
          <w:trHeight w:hRule="exact" w:val="227"/>
        </w:trPr>
        <w:tc>
          <w:tcPr>
            <w:tcW w:w="0" w:type="auto"/>
            <w:vMerge/>
          </w:tcPr>
          <w:p w:rsidR="0077564E" w:rsidRPr="00537CF9" w:rsidRDefault="0077564E" w:rsidP="006F1297">
            <w:pPr>
              <w:rPr>
                <w:sz w:val="18"/>
              </w:rPr>
            </w:pPr>
          </w:p>
        </w:tc>
        <w:tc>
          <w:tcPr>
            <w:tcW w:w="0" w:type="auto"/>
          </w:tcPr>
          <w:p w:rsidR="0077564E" w:rsidRPr="00537CF9" w:rsidRDefault="0077564E" w:rsidP="006F1297">
            <w:pPr>
              <w:rPr>
                <w:sz w:val="18"/>
              </w:rPr>
            </w:pPr>
            <w:r w:rsidRPr="00537CF9">
              <w:rPr>
                <w:sz w:val="18"/>
              </w:rPr>
              <w:t>1.03 (0.04)</w:t>
            </w:r>
          </w:p>
        </w:tc>
        <w:tc>
          <w:tcPr>
            <w:tcW w:w="0" w:type="auto"/>
          </w:tcPr>
          <w:p w:rsidR="0077564E" w:rsidRPr="00537CF9" w:rsidRDefault="0077564E" w:rsidP="006F1297">
            <w:pPr>
              <w:rPr>
                <w:sz w:val="18"/>
              </w:rPr>
            </w:pPr>
            <w:r w:rsidRPr="00537CF9">
              <w:rPr>
                <w:sz w:val="18"/>
              </w:rPr>
              <w:t>0.99 (0.05)</w:t>
            </w:r>
          </w:p>
        </w:tc>
        <w:tc>
          <w:tcPr>
            <w:tcW w:w="0" w:type="auto"/>
          </w:tcPr>
          <w:p w:rsidR="0077564E" w:rsidRPr="00537CF9" w:rsidRDefault="0077564E" w:rsidP="006F1297">
            <w:pPr>
              <w:rPr>
                <w:sz w:val="18"/>
              </w:rPr>
            </w:pPr>
            <w:r w:rsidRPr="00537CF9">
              <w:rPr>
                <w:sz w:val="18"/>
              </w:rPr>
              <w:t>0.97 (0.04)</w:t>
            </w: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r>
      <w:tr w:rsidR="0077564E" w:rsidRPr="00537CF9" w:rsidTr="006F1297">
        <w:trPr>
          <w:trHeight w:hRule="exact" w:val="227"/>
        </w:trPr>
        <w:tc>
          <w:tcPr>
            <w:tcW w:w="0" w:type="auto"/>
            <w:vMerge/>
          </w:tcPr>
          <w:p w:rsidR="0077564E" w:rsidRPr="00537CF9" w:rsidRDefault="0077564E" w:rsidP="006F1297">
            <w:pPr>
              <w:rPr>
                <w:sz w:val="18"/>
              </w:rPr>
            </w:pPr>
          </w:p>
        </w:tc>
        <w:tc>
          <w:tcPr>
            <w:tcW w:w="0" w:type="auto"/>
          </w:tcPr>
          <w:p w:rsidR="0077564E" w:rsidRPr="00537CF9" w:rsidRDefault="0077564E" w:rsidP="006F1297">
            <w:pPr>
              <w:contextualSpacing/>
              <w:rPr>
                <w:sz w:val="18"/>
              </w:rPr>
            </w:pPr>
          </w:p>
        </w:tc>
        <w:tc>
          <w:tcPr>
            <w:tcW w:w="0" w:type="auto"/>
          </w:tcPr>
          <w:p w:rsidR="0077564E" w:rsidRPr="00537CF9" w:rsidRDefault="0077564E" w:rsidP="006F1297">
            <w:pPr>
              <w:rPr>
                <w:sz w:val="18"/>
              </w:rPr>
            </w:pPr>
          </w:p>
        </w:tc>
        <w:tc>
          <w:tcPr>
            <w:tcW w:w="0" w:type="auto"/>
          </w:tcPr>
          <w:p w:rsidR="0077564E" w:rsidRPr="00537CF9" w:rsidRDefault="0077564E" w:rsidP="006F1297">
            <w:pPr>
              <w:rPr>
                <w:sz w:val="18"/>
              </w:rPr>
            </w:pP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r>
      <w:tr w:rsidR="0077564E" w:rsidRPr="00537CF9" w:rsidTr="006F1297">
        <w:trPr>
          <w:trHeight w:hRule="exact" w:val="227"/>
        </w:trPr>
        <w:tc>
          <w:tcPr>
            <w:tcW w:w="0" w:type="auto"/>
            <w:vMerge w:val="restart"/>
          </w:tcPr>
          <w:p w:rsidR="0077564E" w:rsidRPr="00537CF9" w:rsidRDefault="0077564E" w:rsidP="006F1297">
            <w:pPr>
              <w:rPr>
                <w:sz w:val="18"/>
              </w:rPr>
            </w:pPr>
            <w:r w:rsidRPr="00537CF9">
              <w:rPr>
                <w:sz w:val="18"/>
              </w:rPr>
              <w:t xml:space="preserve">Stride length </w:t>
            </w:r>
            <w:r w:rsidRPr="00537CF9">
              <w:rPr>
                <w:vertAlign w:val="superscript"/>
              </w:rPr>
              <w:t>ǂ</w:t>
            </w:r>
          </w:p>
        </w:tc>
        <w:tc>
          <w:tcPr>
            <w:tcW w:w="0" w:type="auto"/>
          </w:tcPr>
          <w:p w:rsidR="0077564E" w:rsidRPr="00537CF9" w:rsidRDefault="0077564E" w:rsidP="006F1297">
            <w:pPr>
              <w:rPr>
                <w:sz w:val="18"/>
              </w:rPr>
            </w:pPr>
            <w:r w:rsidRPr="00537CF9">
              <w:rPr>
                <w:sz w:val="18"/>
              </w:rPr>
              <w:t>1.94 (0.15)</w:t>
            </w:r>
          </w:p>
        </w:tc>
        <w:tc>
          <w:tcPr>
            <w:tcW w:w="0" w:type="auto"/>
          </w:tcPr>
          <w:p w:rsidR="0077564E" w:rsidRPr="00537CF9" w:rsidRDefault="0077564E" w:rsidP="006F1297">
            <w:pPr>
              <w:rPr>
                <w:sz w:val="18"/>
              </w:rPr>
            </w:pPr>
            <w:r w:rsidRPr="00537CF9">
              <w:rPr>
                <w:sz w:val="18"/>
              </w:rPr>
              <w:t>1.96 (0.15)</w:t>
            </w:r>
          </w:p>
        </w:tc>
        <w:tc>
          <w:tcPr>
            <w:tcW w:w="0" w:type="auto"/>
          </w:tcPr>
          <w:p w:rsidR="0077564E" w:rsidRPr="00537CF9" w:rsidRDefault="0077564E" w:rsidP="006F1297">
            <w:pPr>
              <w:rPr>
                <w:sz w:val="18"/>
              </w:rPr>
            </w:pPr>
            <w:r w:rsidRPr="00537CF9">
              <w:rPr>
                <w:sz w:val="18"/>
              </w:rPr>
              <w:t>1.97 (0.15)</w:t>
            </w:r>
          </w:p>
        </w:tc>
        <w:tc>
          <w:tcPr>
            <w:tcW w:w="0" w:type="auto"/>
            <w:vMerge w:val="restart"/>
          </w:tcPr>
          <w:p w:rsidR="0077564E" w:rsidRPr="00537CF9" w:rsidRDefault="0077564E" w:rsidP="006F1297">
            <w:pPr>
              <w:rPr>
                <w:sz w:val="18"/>
              </w:rPr>
            </w:pPr>
            <w:r w:rsidRPr="00537CF9">
              <w:rPr>
                <w:sz w:val="18"/>
              </w:rPr>
              <w:t>0.24/1.51</w:t>
            </w:r>
          </w:p>
        </w:tc>
        <w:tc>
          <w:tcPr>
            <w:tcW w:w="0" w:type="auto"/>
            <w:vMerge w:val="restart"/>
          </w:tcPr>
          <w:p w:rsidR="0077564E" w:rsidRPr="00537CF9" w:rsidRDefault="0077564E" w:rsidP="006F1297">
            <w:pPr>
              <w:rPr>
                <w:sz w:val="18"/>
              </w:rPr>
            </w:pPr>
            <w:r w:rsidRPr="00537CF9">
              <w:rPr>
                <w:sz w:val="18"/>
              </w:rPr>
              <w:t>0.17/2.14</w:t>
            </w:r>
          </w:p>
        </w:tc>
        <w:tc>
          <w:tcPr>
            <w:tcW w:w="0" w:type="auto"/>
            <w:vMerge w:val="restart"/>
          </w:tcPr>
          <w:p w:rsidR="0077564E" w:rsidRPr="00537CF9" w:rsidRDefault="0077564E" w:rsidP="006F1297">
            <w:pPr>
              <w:rPr>
                <w:sz w:val="18"/>
              </w:rPr>
            </w:pPr>
            <w:r w:rsidRPr="00537CF9">
              <w:rPr>
                <w:sz w:val="18"/>
              </w:rPr>
              <w:t>0.19/1.79</w:t>
            </w:r>
          </w:p>
        </w:tc>
      </w:tr>
      <w:tr w:rsidR="0077564E" w:rsidRPr="00537CF9" w:rsidTr="006F1297">
        <w:trPr>
          <w:trHeight w:hRule="exact" w:val="227"/>
        </w:trPr>
        <w:tc>
          <w:tcPr>
            <w:tcW w:w="0" w:type="auto"/>
            <w:vMerge/>
          </w:tcPr>
          <w:p w:rsidR="0077564E" w:rsidRPr="00537CF9" w:rsidRDefault="0077564E" w:rsidP="006F1297">
            <w:pPr>
              <w:rPr>
                <w:sz w:val="18"/>
              </w:rPr>
            </w:pPr>
          </w:p>
        </w:tc>
        <w:tc>
          <w:tcPr>
            <w:tcW w:w="0" w:type="auto"/>
          </w:tcPr>
          <w:p w:rsidR="0077564E" w:rsidRPr="00537CF9" w:rsidRDefault="0077564E" w:rsidP="006F1297">
            <w:pPr>
              <w:rPr>
                <w:sz w:val="18"/>
              </w:rPr>
            </w:pPr>
            <w:r w:rsidRPr="00537CF9">
              <w:rPr>
                <w:sz w:val="18"/>
              </w:rPr>
              <w:t>1.98 (0.13)</w:t>
            </w:r>
          </w:p>
        </w:tc>
        <w:tc>
          <w:tcPr>
            <w:tcW w:w="0" w:type="auto"/>
          </w:tcPr>
          <w:p w:rsidR="0077564E" w:rsidRPr="00537CF9" w:rsidRDefault="0077564E" w:rsidP="006F1297">
            <w:pPr>
              <w:rPr>
                <w:sz w:val="18"/>
              </w:rPr>
            </w:pPr>
            <w:r w:rsidRPr="00537CF9">
              <w:rPr>
                <w:sz w:val="18"/>
              </w:rPr>
              <w:t>1.97 (0.19)</w:t>
            </w:r>
          </w:p>
        </w:tc>
        <w:tc>
          <w:tcPr>
            <w:tcW w:w="0" w:type="auto"/>
          </w:tcPr>
          <w:p w:rsidR="0077564E" w:rsidRPr="00537CF9" w:rsidRDefault="0077564E" w:rsidP="006F1297">
            <w:pPr>
              <w:rPr>
                <w:sz w:val="18"/>
              </w:rPr>
            </w:pPr>
            <w:r w:rsidRPr="00537CF9">
              <w:rPr>
                <w:sz w:val="18"/>
              </w:rPr>
              <w:t>1.98 (0.15)</w:t>
            </w: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r>
      <w:tr w:rsidR="0077564E" w:rsidRPr="00537CF9" w:rsidTr="006F1297">
        <w:trPr>
          <w:trHeight w:hRule="exact" w:val="227"/>
        </w:trPr>
        <w:tc>
          <w:tcPr>
            <w:tcW w:w="0" w:type="auto"/>
            <w:vMerge/>
          </w:tcPr>
          <w:p w:rsidR="0077564E" w:rsidRPr="00537CF9" w:rsidRDefault="0077564E" w:rsidP="006F1297">
            <w:pPr>
              <w:rPr>
                <w:sz w:val="18"/>
              </w:rPr>
            </w:pPr>
          </w:p>
        </w:tc>
        <w:tc>
          <w:tcPr>
            <w:tcW w:w="0" w:type="auto"/>
          </w:tcPr>
          <w:p w:rsidR="0077564E" w:rsidRPr="00537CF9" w:rsidRDefault="0077564E" w:rsidP="006F1297">
            <w:pPr>
              <w:rPr>
                <w:sz w:val="18"/>
              </w:rPr>
            </w:pPr>
          </w:p>
        </w:tc>
        <w:tc>
          <w:tcPr>
            <w:tcW w:w="0" w:type="auto"/>
          </w:tcPr>
          <w:p w:rsidR="0077564E" w:rsidRPr="00537CF9" w:rsidRDefault="0077564E" w:rsidP="006F1297">
            <w:pPr>
              <w:rPr>
                <w:sz w:val="18"/>
              </w:rPr>
            </w:pPr>
          </w:p>
        </w:tc>
        <w:tc>
          <w:tcPr>
            <w:tcW w:w="0" w:type="auto"/>
          </w:tcPr>
          <w:p w:rsidR="0077564E" w:rsidRPr="00537CF9" w:rsidRDefault="0077564E" w:rsidP="006F1297">
            <w:pPr>
              <w:rPr>
                <w:sz w:val="18"/>
              </w:rPr>
            </w:pP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r>
      <w:tr w:rsidR="0077564E" w:rsidRPr="00537CF9" w:rsidTr="006F1297">
        <w:trPr>
          <w:trHeight w:hRule="exact" w:val="227"/>
        </w:trPr>
        <w:tc>
          <w:tcPr>
            <w:tcW w:w="0" w:type="auto"/>
            <w:vMerge w:val="restart"/>
          </w:tcPr>
          <w:p w:rsidR="0077564E" w:rsidRPr="00537CF9" w:rsidRDefault="0077564E" w:rsidP="006F1297">
            <w:pPr>
              <w:rPr>
                <w:sz w:val="18"/>
              </w:rPr>
            </w:pPr>
            <w:r w:rsidRPr="00537CF9">
              <w:rPr>
                <w:sz w:val="18"/>
              </w:rPr>
              <w:t>Stance duration (s)</w:t>
            </w:r>
          </w:p>
        </w:tc>
        <w:tc>
          <w:tcPr>
            <w:tcW w:w="0" w:type="auto"/>
          </w:tcPr>
          <w:p w:rsidR="0077564E" w:rsidRPr="00537CF9" w:rsidRDefault="0077564E" w:rsidP="006F1297">
            <w:pPr>
              <w:rPr>
                <w:sz w:val="18"/>
              </w:rPr>
            </w:pPr>
            <w:r w:rsidRPr="00537CF9">
              <w:rPr>
                <w:sz w:val="18"/>
              </w:rPr>
              <w:t>0.60 (0.02)</w:t>
            </w:r>
          </w:p>
        </w:tc>
        <w:tc>
          <w:tcPr>
            <w:tcW w:w="0" w:type="auto"/>
          </w:tcPr>
          <w:p w:rsidR="0077564E" w:rsidRPr="00537CF9" w:rsidRDefault="0077564E" w:rsidP="006F1297">
            <w:pPr>
              <w:rPr>
                <w:sz w:val="18"/>
              </w:rPr>
            </w:pPr>
            <w:r w:rsidRPr="00537CF9">
              <w:rPr>
                <w:sz w:val="18"/>
              </w:rPr>
              <w:t>0.56 (0.03)</w:t>
            </w:r>
          </w:p>
        </w:tc>
        <w:tc>
          <w:tcPr>
            <w:tcW w:w="0" w:type="auto"/>
          </w:tcPr>
          <w:p w:rsidR="0077564E" w:rsidRPr="00537CF9" w:rsidRDefault="0077564E" w:rsidP="006F1297">
            <w:pPr>
              <w:rPr>
                <w:sz w:val="18"/>
              </w:rPr>
            </w:pPr>
            <w:r w:rsidRPr="00537CF9">
              <w:rPr>
                <w:sz w:val="18"/>
              </w:rPr>
              <w:t>0.54 (0.03)</w:t>
            </w:r>
          </w:p>
        </w:tc>
        <w:tc>
          <w:tcPr>
            <w:tcW w:w="0" w:type="auto"/>
            <w:vMerge w:val="restart"/>
          </w:tcPr>
          <w:p w:rsidR="0077564E" w:rsidRPr="00537CF9" w:rsidRDefault="0077564E" w:rsidP="006F1297">
            <w:pPr>
              <w:rPr>
                <w:sz w:val="18"/>
              </w:rPr>
            </w:pPr>
            <w:r w:rsidRPr="00537CF9">
              <w:rPr>
                <w:sz w:val="18"/>
              </w:rPr>
              <w:t>0.00/38.3</w:t>
            </w:r>
          </w:p>
        </w:tc>
        <w:tc>
          <w:tcPr>
            <w:tcW w:w="0" w:type="auto"/>
            <w:vMerge w:val="restart"/>
          </w:tcPr>
          <w:p w:rsidR="0077564E" w:rsidRPr="00537CF9" w:rsidRDefault="0077564E" w:rsidP="006F1297">
            <w:pPr>
              <w:rPr>
                <w:sz w:val="18"/>
              </w:rPr>
            </w:pPr>
            <w:r w:rsidRPr="00537CF9">
              <w:rPr>
                <w:sz w:val="18"/>
              </w:rPr>
              <w:t>0.00/64.7</w:t>
            </w:r>
          </w:p>
        </w:tc>
        <w:tc>
          <w:tcPr>
            <w:tcW w:w="0" w:type="auto"/>
            <w:vMerge w:val="restart"/>
          </w:tcPr>
          <w:p w:rsidR="0077564E" w:rsidRPr="00537CF9" w:rsidRDefault="0077564E" w:rsidP="006F1297">
            <w:pPr>
              <w:rPr>
                <w:sz w:val="18"/>
              </w:rPr>
            </w:pPr>
            <w:r w:rsidRPr="00537CF9">
              <w:rPr>
                <w:sz w:val="18"/>
              </w:rPr>
              <w:t>0.31/1.21</w:t>
            </w:r>
          </w:p>
        </w:tc>
      </w:tr>
      <w:tr w:rsidR="0077564E" w:rsidRPr="00537CF9" w:rsidTr="006F1297">
        <w:trPr>
          <w:trHeight w:hRule="exact" w:val="227"/>
        </w:trPr>
        <w:tc>
          <w:tcPr>
            <w:tcW w:w="0" w:type="auto"/>
            <w:vMerge/>
          </w:tcPr>
          <w:p w:rsidR="0077564E" w:rsidRPr="00537CF9" w:rsidRDefault="0077564E" w:rsidP="006F1297">
            <w:pPr>
              <w:rPr>
                <w:sz w:val="18"/>
              </w:rPr>
            </w:pPr>
          </w:p>
        </w:tc>
        <w:tc>
          <w:tcPr>
            <w:tcW w:w="0" w:type="auto"/>
          </w:tcPr>
          <w:p w:rsidR="0077564E" w:rsidRPr="00537CF9" w:rsidRDefault="0077564E" w:rsidP="006F1297">
            <w:pPr>
              <w:rPr>
                <w:sz w:val="18"/>
              </w:rPr>
            </w:pPr>
            <w:r w:rsidRPr="00537CF9">
              <w:rPr>
                <w:sz w:val="18"/>
              </w:rPr>
              <w:t>0.63 (0.03)</w:t>
            </w:r>
          </w:p>
        </w:tc>
        <w:tc>
          <w:tcPr>
            <w:tcW w:w="0" w:type="auto"/>
          </w:tcPr>
          <w:p w:rsidR="0077564E" w:rsidRPr="00537CF9" w:rsidRDefault="0077564E" w:rsidP="006F1297">
            <w:pPr>
              <w:rPr>
                <w:sz w:val="18"/>
              </w:rPr>
            </w:pPr>
            <w:r w:rsidRPr="00537CF9">
              <w:rPr>
                <w:sz w:val="18"/>
              </w:rPr>
              <w:t>0.60 (0.03)</w:t>
            </w:r>
          </w:p>
        </w:tc>
        <w:tc>
          <w:tcPr>
            <w:tcW w:w="0" w:type="auto"/>
          </w:tcPr>
          <w:p w:rsidR="0077564E" w:rsidRPr="00537CF9" w:rsidRDefault="0077564E" w:rsidP="006F1297">
            <w:pPr>
              <w:rPr>
                <w:sz w:val="18"/>
              </w:rPr>
            </w:pPr>
            <w:r w:rsidRPr="00537CF9">
              <w:rPr>
                <w:sz w:val="18"/>
              </w:rPr>
              <w:t>0.59 (0.03)</w:t>
            </w: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r>
      <w:tr w:rsidR="0077564E" w:rsidRPr="00537CF9" w:rsidTr="006F1297">
        <w:trPr>
          <w:trHeight w:hRule="exact" w:val="227"/>
        </w:trPr>
        <w:tc>
          <w:tcPr>
            <w:tcW w:w="0" w:type="auto"/>
            <w:vMerge/>
          </w:tcPr>
          <w:p w:rsidR="0077564E" w:rsidRPr="00537CF9" w:rsidRDefault="0077564E" w:rsidP="006F1297">
            <w:pPr>
              <w:rPr>
                <w:sz w:val="18"/>
              </w:rPr>
            </w:pPr>
          </w:p>
        </w:tc>
        <w:tc>
          <w:tcPr>
            <w:tcW w:w="0" w:type="auto"/>
          </w:tcPr>
          <w:p w:rsidR="0077564E" w:rsidRPr="00537CF9" w:rsidRDefault="0077564E" w:rsidP="006F1297">
            <w:pPr>
              <w:rPr>
                <w:sz w:val="18"/>
              </w:rPr>
            </w:pPr>
          </w:p>
        </w:tc>
        <w:tc>
          <w:tcPr>
            <w:tcW w:w="0" w:type="auto"/>
          </w:tcPr>
          <w:p w:rsidR="0077564E" w:rsidRPr="00537CF9" w:rsidRDefault="0077564E" w:rsidP="006F1297">
            <w:pPr>
              <w:rPr>
                <w:sz w:val="18"/>
              </w:rPr>
            </w:pPr>
          </w:p>
        </w:tc>
        <w:tc>
          <w:tcPr>
            <w:tcW w:w="0" w:type="auto"/>
          </w:tcPr>
          <w:p w:rsidR="0077564E" w:rsidRPr="00537CF9" w:rsidRDefault="0077564E" w:rsidP="006F1297">
            <w:pPr>
              <w:rPr>
                <w:sz w:val="18"/>
              </w:rPr>
            </w:pP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r>
      <w:tr w:rsidR="0077564E" w:rsidRPr="00537CF9" w:rsidTr="006F1297">
        <w:trPr>
          <w:trHeight w:hRule="exact" w:val="227"/>
        </w:trPr>
        <w:tc>
          <w:tcPr>
            <w:tcW w:w="0" w:type="auto"/>
            <w:vMerge w:val="restart"/>
          </w:tcPr>
          <w:p w:rsidR="0077564E" w:rsidRPr="00537CF9" w:rsidRDefault="0077564E" w:rsidP="006F1297">
            <w:pPr>
              <w:rPr>
                <w:sz w:val="18"/>
              </w:rPr>
            </w:pPr>
            <w:r w:rsidRPr="00537CF9">
              <w:rPr>
                <w:sz w:val="18"/>
              </w:rPr>
              <w:t>Swing duration (s)</w:t>
            </w:r>
          </w:p>
        </w:tc>
        <w:tc>
          <w:tcPr>
            <w:tcW w:w="0" w:type="auto"/>
          </w:tcPr>
          <w:p w:rsidR="0077564E" w:rsidRPr="00537CF9" w:rsidRDefault="0077564E" w:rsidP="006F1297">
            <w:pPr>
              <w:rPr>
                <w:sz w:val="18"/>
              </w:rPr>
            </w:pPr>
            <w:r w:rsidRPr="00537CF9">
              <w:rPr>
                <w:sz w:val="18"/>
              </w:rPr>
              <w:t>0.40 (0.01)</w:t>
            </w:r>
          </w:p>
        </w:tc>
        <w:tc>
          <w:tcPr>
            <w:tcW w:w="0" w:type="auto"/>
          </w:tcPr>
          <w:p w:rsidR="0077564E" w:rsidRPr="00537CF9" w:rsidRDefault="0077564E" w:rsidP="006F1297">
            <w:pPr>
              <w:rPr>
                <w:sz w:val="18"/>
              </w:rPr>
            </w:pPr>
            <w:r w:rsidRPr="00537CF9">
              <w:rPr>
                <w:sz w:val="18"/>
              </w:rPr>
              <w:t>0.39 (0.02)</w:t>
            </w:r>
          </w:p>
        </w:tc>
        <w:tc>
          <w:tcPr>
            <w:tcW w:w="0" w:type="auto"/>
          </w:tcPr>
          <w:p w:rsidR="0077564E" w:rsidRPr="00537CF9" w:rsidRDefault="0077564E" w:rsidP="006F1297">
            <w:pPr>
              <w:rPr>
                <w:sz w:val="18"/>
              </w:rPr>
            </w:pPr>
            <w:r w:rsidRPr="00537CF9">
              <w:rPr>
                <w:sz w:val="18"/>
              </w:rPr>
              <w:t>0.38 (0.02)</w:t>
            </w:r>
          </w:p>
        </w:tc>
        <w:tc>
          <w:tcPr>
            <w:tcW w:w="0" w:type="auto"/>
            <w:vMerge w:val="restart"/>
          </w:tcPr>
          <w:p w:rsidR="0077564E" w:rsidRPr="00537CF9" w:rsidRDefault="0077564E" w:rsidP="006F1297">
            <w:pPr>
              <w:rPr>
                <w:sz w:val="18"/>
              </w:rPr>
            </w:pPr>
            <w:r w:rsidRPr="00537CF9">
              <w:rPr>
                <w:sz w:val="18"/>
              </w:rPr>
              <w:t>0.00/6.02</w:t>
            </w:r>
          </w:p>
        </w:tc>
        <w:tc>
          <w:tcPr>
            <w:tcW w:w="0" w:type="auto"/>
            <w:vMerge w:val="restart"/>
          </w:tcPr>
          <w:p w:rsidR="0077564E" w:rsidRPr="00537CF9" w:rsidRDefault="0077564E" w:rsidP="006F1297">
            <w:pPr>
              <w:rPr>
                <w:sz w:val="18"/>
              </w:rPr>
            </w:pPr>
            <w:r w:rsidRPr="00537CF9">
              <w:rPr>
                <w:sz w:val="18"/>
              </w:rPr>
              <w:t>0.32/1.05</w:t>
            </w:r>
          </w:p>
        </w:tc>
        <w:tc>
          <w:tcPr>
            <w:tcW w:w="0" w:type="auto"/>
            <w:vMerge w:val="restart"/>
          </w:tcPr>
          <w:p w:rsidR="0077564E" w:rsidRPr="00537CF9" w:rsidRDefault="0077564E" w:rsidP="006F1297">
            <w:pPr>
              <w:rPr>
                <w:sz w:val="18"/>
              </w:rPr>
            </w:pPr>
            <w:r w:rsidRPr="00537CF9">
              <w:rPr>
                <w:sz w:val="18"/>
              </w:rPr>
              <w:t>0.18/1.82</w:t>
            </w:r>
          </w:p>
        </w:tc>
      </w:tr>
      <w:tr w:rsidR="0077564E" w:rsidRPr="00537CF9" w:rsidTr="006F1297">
        <w:trPr>
          <w:trHeight w:hRule="exact" w:val="227"/>
        </w:trPr>
        <w:tc>
          <w:tcPr>
            <w:tcW w:w="0" w:type="auto"/>
            <w:vMerge/>
          </w:tcPr>
          <w:p w:rsidR="0077564E" w:rsidRPr="00537CF9" w:rsidRDefault="0077564E" w:rsidP="006F1297">
            <w:pPr>
              <w:rPr>
                <w:sz w:val="18"/>
              </w:rPr>
            </w:pPr>
          </w:p>
        </w:tc>
        <w:tc>
          <w:tcPr>
            <w:tcW w:w="0" w:type="auto"/>
          </w:tcPr>
          <w:p w:rsidR="0077564E" w:rsidRPr="00537CF9" w:rsidRDefault="0077564E" w:rsidP="006F1297">
            <w:pPr>
              <w:rPr>
                <w:sz w:val="18"/>
              </w:rPr>
            </w:pPr>
            <w:r w:rsidRPr="00537CF9">
              <w:rPr>
                <w:sz w:val="18"/>
              </w:rPr>
              <w:t>0.39 (0.01)</w:t>
            </w:r>
          </w:p>
        </w:tc>
        <w:tc>
          <w:tcPr>
            <w:tcW w:w="0" w:type="auto"/>
          </w:tcPr>
          <w:p w:rsidR="0077564E" w:rsidRPr="00537CF9" w:rsidRDefault="0077564E" w:rsidP="006F1297">
            <w:pPr>
              <w:rPr>
                <w:sz w:val="18"/>
              </w:rPr>
            </w:pPr>
            <w:r w:rsidRPr="00537CF9">
              <w:rPr>
                <w:sz w:val="18"/>
              </w:rPr>
              <w:t>0.38 (0.01)</w:t>
            </w:r>
          </w:p>
        </w:tc>
        <w:tc>
          <w:tcPr>
            <w:tcW w:w="0" w:type="auto"/>
          </w:tcPr>
          <w:p w:rsidR="0077564E" w:rsidRPr="00537CF9" w:rsidRDefault="0077564E" w:rsidP="006F1297">
            <w:pPr>
              <w:rPr>
                <w:sz w:val="18"/>
              </w:rPr>
            </w:pPr>
            <w:r w:rsidRPr="00537CF9">
              <w:rPr>
                <w:sz w:val="18"/>
              </w:rPr>
              <w:t>0.38 (0.01)</w:t>
            </w: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r>
      <w:tr w:rsidR="0077564E" w:rsidRPr="00537CF9" w:rsidTr="006F1297">
        <w:trPr>
          <w:trHeight w:hRule="exact" w:val="227"/>
        </w:trPr>
        <w:tc>
          <w:tcPr>
            <w:tcW w:w="0" w:type="auto"/>
            <w:vMerge/>
          </w:tcPr>
          <w:p w:rsidR="0077564E" w:rsidRPr="00537CF9" w:rsidRDefault="0077564E" w:rsidP="006F1297">
            <w:pPr>
              <w:rPr>
                <w:sz w:val="18"/>
              </w:rPr>
            </w:pPr>
          </w:p>
        </w:tc>
        <w:tc>
          <w:tcPr>
            <w:tcW w:w="0" w:type="auto"/>
          </w:tcPr>
          <w:p w:rsidR="0077564E" w:rsidRPr="00537CF9" w:rsidRDefault="0077564E" w:rsidP="006F1297">
            <w:pPr>
              <w:rPr>
                <w:sz w:val="18"/>
              </w:rPr>
            </w:pPr>
          </w:p>
        </w:tc>
        <w:tc>
          <w:tcPr>
            <w:tcW w:w="0" w:type="auto"/>
          </w:tcPr>
          <w:p w:rsidR="0077564E" w:rsidRPr="00537CF9" w:rsidRDefault="0077564E" w:rsidP="006F1297">
            <w:pPr>
              <w:rPr>
                <w:sz w:val="18"/>
              </w:rPr>
            </w:pPr>
          </w:p>
        </w:tc>
        <w:tc>
          <w:tcPr>
            <w:tcW w:w="0" w:type="auto"/>
          </w:tcPr>
          <w:p w:rsidR="0077564E" w:rsidRPr="00537CF9" w:rsidRDefault="0077564E" w:rsidP="006F1297">
            <w:pPr>
              <w:rPr>
                <w:sz w:val="18"/>
              </w:rPr>
            </w:pP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r>
      <w:tr w:rsidR="0077564E" w:rsidRPr="00537CF9" w:rsidTr="006F1297">
        <w:trPr>
          <w:trHeight w:hRule="exact" w:val="227"/>
        </w:trPr>
        <w:tc>
          <w:tcPr>
            <w:tcW w:w="0" w:type="auto"/>
            <w:vMerge w:val="restart"/>
          </w:tcPr>
          <w:p w:rsidR="0077564E" w:rsidRPr="00537CF9" w:rsidRDefault="0077564E" w:rsidP="006F1297">
            <w:pPr>
              <w:rPr>
                <w:sz w:val="18"/>
              </w:rPr>
            </w:pPr>
            <w:r w:rsidRPr="00537CF9">
              <w:rPr>
                <w:sz w:val="18"/>
              </w:rPr>
              <w:t>Single support (t)</w:t>
            </w:r>
          </w:p>
        </w:tc>
        <w:tc>
          <w:tcPr>
            <w:tcW w:w="0" w:type="auto"/>
          </w:tcPr>
          <w:p w:rsidR="0077564E" w:rsidRPr="00537CF9" w:rsidRDefault="0077564E" w:rsidP="006F1297">
            <w:pPr>
              <w:rPr>
                <w:sz w:val="18"/>
              </w:rPr>
            </w:pPr>
            <w:r w:rsidRPr="00537CF9">
              <w:rPr>
                <w:sz w:val="18"/>
              </w:rPr>
              <w:t>0.40 (0.03)</w:t>
            </w:r>
          </w:p>
        </w:tc>
        <w:tc>
          <w:tcPr>
            <w:tcW w:w="0" w:type="auto"/>
          </w:tcPr>
          <w:p w:rsidR="0077564E" w:rsidRPr="00537CF9" w:rsidRDefault="0077564E" w:rsidP="006F1297">
            <w:pPr>
              <w:rPr>
                <w:sz w:val="18"/>
              </w:rPr>
            </w:pPr>
            <w:r w:rsidRPr="00537CF9">
              <w:rPr>
                <w:sz w:val="18"/>
              </w:rPr>
              <w:t>0.38 (0.02)</w:t>
            </w:r>
          </w:p>
        </w:tc>
        <w:tc>
          <w:tcPr>
            <w:tcW w:w="0" w:type="auto"/>
          </w:tcPr>
          <w:p w:rsidR="0077564E" w:rsidRPr="00537CF9" w:rsidRDefault="0077564E" w:rsidP="006F1297">
            <w:pPr>
              <w:rPr>
                <w:sz w:val="18"/>
              </w:rPr>
            </w:pPr>
            <w:r w:rsidRPr="00537CF9">
              <w:rPr>
                <w:sz w:val="18"/>
              </w:rPr>
              <w:t>0.39 (0.03)</w:t>
            </w:r>
          </w:p>
        </w:tc>
        <w:tc>
          <w:tcPr>
            <w:tcW w:w="0" w:type="auto"/>
            <w:vMerge w:val="restart"/>
          </w:tcPr>
          <w:p w:rsidR="0077564E" w:rsidRPr="00537CF9" w:rsidRDefault="0077564E" w:rsidP="006F1297">
            <w:pPr>
              <w:rPr>
                <w:sz w:val="18"/>
              </w:rPr>
            </w:pPr>
            <w:r w:rsidRPr="00537CF9">
              <w:rPr>
                <w:sz w:val="18"/>
              </w:rPr>
              <w:t>0.00/15.1</w:t>
            </w:r>
          </w:p>
        </w:tc>
        <w:tc>
          <w:tcPr>
            <w:tcW w:w="0" w:type="auto"/>
            <w:vMerge w:val="restart"/>
          </w:tcPr>
          <w:p w:rsidR="0077564E" w:rsidRPr="00537CF9" w:rsidRDefault="0077564E" w:rsidP="006F1297">
            <w:pPr>
              <w:rPr>
                <w:sz w:val="18"/>
              </w:rPr>
            </w:pPr>
            <w:r w:rsidRPr="00537CF9">
              <w:rPr>
                <w:sz w:val="18"/>
              </w:rPr>
              <w:t>0.00/98.3</w:t>
            </w:r>
          </w:p>
        </w:tc>
        <w:tc>
          <w:tcPr>
            <w:tcW w:w="0" w:type="auto"/>
            <w:vMerge w:val="restart"/>
          </w:tcPr>
          <w:p w:rsidR="0077564E" w:rsidRPr="00537CF9" w:rsidRDefault="0077564E" w:rsidP="006F1297">
            <w:pPr>
              <w:rPr>
                <w:sz w:val="18"/>
              </w:rPr>
            </w:pPr>
            <w:r w:rsidRPr="00537CF9">
              <w:rPr>
                <w:sz w:val="18"/>
              </w:rPr>
              <w:t>0.09/2.58</w:t>
            </w:r>
          </w:p>
        </w:tc>
      </w:tr>
      <w:tr w:rsidR="0077564E" w:rsidRPr="00537CF9" w:rsidTr="006F1297">
        <w:trPr>
          <w:trHeight w:hRule="exact" w:val="227"/>
        </w:trPr>
        <w:tc>
          <w:tcPr>
            <w:tcW w:w="0" w:type="auto"/>
            <w:vMerge/>
          </w:tcPr>
          <w:p w:rsidR="0077564E" w:rsidRPr="00537CF9" w:rsidRDefault="0077564E" w:rsidP="006F1297">
            <w:pPr>
              <w:rPr>
                <w:sz w:val="18"/>
              </w:rPr>
            </w:pPr>
          </w:p>
        </w:tc>
        <w:tc>
          <w:tcPr>
            <w:tcW w:w="0" w:type="auto"/>
          </w:tcPr>
          <w:p w:rsidR="0077564E" w:rsidRPr="00537CF9" w:rsidRDefault="0077564E" w:rsidP="006F1297">
            <w:pPr>
              <w:rPr>
                <w:sz w:val="18"/>
              </w:rPr>
            </w:pPr>
            <w:r w:rsidRPr="00537CF9">
              <w:rPr>
                <w:sz w:val="18"/>
              </w:rPr>
              <w:t>0.47 (0.03)</w:t>
            </w:r>
          </w:p>
        </w:tc>
        <w:tc>
          <w:tcPr>
            <w:tcW w:w="0" w:type="auto"/>
          </w:tcPr>
          <w:p w:rsidR="0077564E" w:rsidRPr="00537CF9" w:rsidRDefault="0077564E" w:rsidP="006F1297">
            <w:pPr>
              <w:rPr>
                <w:sz w:val="18"/>
              </w:rPr>
            </w:pPr>
            <w:r w:rsidRPr="00537CF9">
              <w:rPr>
                <w:sz w:val="18"/>
              </w:rPr>
              <w:t>0.45 (0.04)</w:t>
            </w:r>
          </w:p>
        </w:tc>
        <w:tc>
          <w:tcPr>
            <w:tcW w:w="0" w:type="auto"/>
          </w:tcPr>
          <w:p w:rsidR="0077564E" w:rsidRPr="00537CF9" w:rsidRDefault="0077564E" w:rsidP="006F1297">
            <w:pPr>
              <w:rPr>
                <w:sz w:val="18"/>
              </w:rPr>
            </w:pPr>
            <w:r w:rsidRPr="00537CF9">
              <w:rPr>
                <w:sz w:val="18"/>
              </w:rPr>
              <w:t>0.43 (0.02)</w:t>
            </w: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r>
      <w:tr w:rsidR="0077564E" w:rsidRPr="00537CF9" w:rsidTr="006F1297">
        <w:trPr>
          <w:trHeight w:hRule="exact" w:val="227"/>
        </w:trPr>
        <w:tc>
          <w:tcPr>
            <w:tcW w:w="0" w:type="auto"/>
            <w:vMerge/>
          </w:tcPr>
          <w:p w:rsidR="0077564E" w:rsidRPr="00537CF9" w:rsidRDefault="0077564E" w:rsidP="006F1297">
            <w:pPr>
              <w:rPr>
                <w:sz w:val="18"/>
              </w:rPr>
            </w:pPr>
          </w:p>
        </w:tc>
        <w:tc>
          <w:tcPr>
            <w:tcW w:w="0" w:type="auto"/>
          </w:tcPr>
          <w:p w:rsidR="0077564E" w:rsidRPr="00537CF9" w:rsidRDefault="0077564E" w:rsidP="006F1297">
            <w:pPr>
              <w:rPr>
                <w:sz w:val="18"/>
              </w:rPr>
            </w:pPr>
          </w:p>
        </w:tc>
        <w:tc>
          <w:tcPr>
            <w:tcW w:w="0" w:type="auto"/>
          </w:tcPr>
          <w:p w:rsidR="0077564E" w:rsidRPr="00537CF9" w:rsidRDefault="0077564E" w:rsidP="006F1297">
            <w:pPr>
              <w:rPr>
                <w:sz w:val="18"/>
              </w:rPr>
            </w:pPr>
          </w:p>
        </w:tc>
        <w:tc>
          <w:tcPr>
            <w:tcW w:w="0" w:type="auto"/>
          </w:tcPr>
          <w:p w:rsidR="0077564E" w:rsidRPr="00537CF9" w:rsidRDefault="0077564E" w:rsidP="006F1297">
            <w:pPr>
              <w:rPr>
                <w:sz w:val="18"/>
              </w:rPr>
            </w:pP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r>
      <w:tr w:rsidR="0077564E" w:rsidRPr="00537CF9" w:rsidTr="006F1297">
        <w:trPr>
          <w:trHeight w:hRule="exact" w:val="227"/>
        </w:trPr>
        <w:tc>
          <w:tcPr>
            <w:tcW w:w="0" w:type="auto"/>
            <w:vMerge w:val="restart"/>
          </w:tcPr>
          <w:p w:rsidR="0077564E" w:rsidRPr="00537CF9" w:rsidRDefault="0077564E" w:rsidP="006F1297">
            <w:pPr>
              <w:rPr>
                <w:sz w:val="18"/>
              </w:rPr>
            </w:pPr>
            <w:r w:rsidRPr="00537CF9">
              <w:rPr>
                <w:sz w:val="18"/>
              </w:rPr>
              <w:t>Velocity (m/s)</w:t>
            </w:r>
          </w:p>
        </w:tc>
        <w:tc>
          <w:tcPr>
            <w:tcW w:w="0" w:type="auto"/>
          </w:tcPr>
          <w:p w:rsidR="0077564E" w:rsidRPr="00537CF9" w:rsidRDefault="0077564E" w:rsidP="006F1297">
            <w:pPr>
              <w:rPr>
                <w:sz w:val="18"/>
              </w:rPr>
            </w:pPr>
            <w:r w:rsidRPr="00537CF9">
              <w:rPr>
                <w:sz w:val="18"/>
              </w:rPr>
              <w:t>1.49 (0.08)</w:t>
            </w:r>
          </w:p>
        </w:tc>
        <w:tc>
          <w:tcPr>
            <w:tcW w:w="0" w:type="auto"/>
          </w:tcPr>
          <w:p w:rsidR="0077564E" w:rsidRPr="00537CF9" w:rsidRDefault="0077564E" w:rsidP="006F1297">
            <w:pPr>
              <w:rPr>
                <w:sz w:val="18"/>
              </w:rPr>
            </w:pPr>
            <w:r w:rsidRPr="00537CF9">
              <w:rPr>
                <w:sz w:val="18"/>
              </w:rPr>
              <w:t>1.60 (0.10)</w:t>
            </w:r>
          </w:p>
        </w:tc>
        <w:tc>
          <w:tcPr>
            <w:tcW w:w="0" w:type="auto"/>
          </w:tcPr>
          <w:p w:rsidR="0077564E" w:rsidRPr="00537CF9" w:rsidRDefault="0077564E" w:rsidP="006F1297">
            <w:pPr>
              <w:rPr>
                <w:sz w:val="18"/>
              </w:rPr>
            </w:pPr>
            <w:r w:rsidRPr="00537CF9">
              <w:rPr>
                <w:sz w:val="18"/>
              </w:rPr>
              <w:t>1.65 (0.13) *</w:t>
            </w:r>
          </w:p>
        </w:tc>
        <w:tc>
          <w:tcPr>
            <w:tcW w:w="0" w:type="auto"/>
            <w:vMerge w:val="restart"/>
          </w:tcPr>
          <w:p w:rsidR="0077564E" w:rsidRPr="00537CF9" w:rsidRDefault="0077564E" w:rsidP="006F1297">
            <w:pPr>
              <w:rPr>
                <w:sz w:val="18"/>
              </w:rPr>
            </w:pPr>
            <w:r w:rsidRPr="00537CF9">
              <w:rPr>
                <w:sz w:val="18"/>
              </w:rPr>
              <w:t>0.00/29.1</w:t>
            </w:r>
          </w:p>
        </w:tc>
        <w:tc>
          <w:tcPr>
            <w:tcW w:w="0" w:type="auto"/>
            <w:vMerge w:val="restart"/>
          </w:tcPr>
          <w:p w:rsidR="0077564E" w:rsidRPr="00537CF9" w:rsidRDefault="0077564E" w:rsidP="006F1297">
            <w:pPr>
              <w:rPr>
                <w:sz w:val="18"/>
              </w:rPr>
            </w:pPr>
            <w:r w:rsidRPr="00537CF9">
              <w:rPr>
                <w:sz w:val="18"/>
              </w:rPr>
              <w:t>0.00/15.6</w:t>
            </w:r>
          </w:p>
        </w:tc>
        <w:tc>
          <w:tcPr>
            <w:tcW w:w="0" w:type="auto"/>
            <w:vMerge w:val="restart"/>
          </w:tcPr>
          <w:p w:rsidR="0077564E" w:rsidRPr="00537CF9" w:rsidRDefault="0077564E" w:rsidP="006F1297">
            <w:pPr>
              <w:rPr>
                <w:sz w:val="18"/>
              </w:rPr>
            </w:pPr>
            <w:r w:rsidRPr="00537CF9">
              <w:rPr>
                <w:sz w:val="18"/>
              </w:rPr>
              <w:t>0.04/7.01</w:t>
            </w:r>
          </w:p>
        </w:tc>
      </w:tr>
      <w:tr w:rsidR="0077564E" w:rsidRPr="00537CF9" w:rsidTr="006F1297">
        <w:trPr>
          <w:trHeight w:hRule="exact" w:val="227"/>
        </w:trPr>
        <w:tc>
          <w:tcPr>
            <w:tcW w:w="0" w:type="auto"/>
            <w:vMerge/>
          </w:tcPr>
          <w:p w:rsidR="0077564E" w:rsidRPr="00537CF9" w:rsidRDefault="0077564E" w:rsidP="006F1297">
            <w:pPr>
              <w:rPr>
                <w:sz w:val="18"/>
              </w:rPr>
            </w:pPr>
          </w:p>
        </w:tc>
        <w:tc>
          <w:tcPr>
            <w:tcW w:w="0" w:type="auto"/>
          </w:tcPr>
          <w:p w:rsidR="0077564E" w:rsidRPr="00537CF9" w:rsidRDefault="0077564E" w:rsidP="006F1297">
            <w:pPr>
              <w:rPr>
                <w:sz w:val="18"/>
              </w:rPr>
            </w:pPr>
            <w:r w:rsidRPr="00537CF9">
              <w:rPr>
                <w:sz w:val="18"/>
              </w:rPr>
              <w:t>1.48 (0.08)</w:t>
            </w:r>
          </w:p>
        </w:tc>
        <w:tc>
          <w:tcPr>
            <w:tcW w:w="0" w:type="auto"/>
          </w:tcPr>
          <w:p w:rsidR="0077564E" w:rsidRPr="00537CF9" w:rsidRDefault="0077564E" w:rsidP="006F1297">
            <w:pPr>
              <w:rPr>
                <w:sz w:val="18"/>
              </w:rPr>
            </w:pPr>
            <w:r w:rsidRPr="00537CF9">
              <w:rPr>
                <w:sz w:val="18"/>
              </w:rPr>
              <w:t xml:space="preserve">1.53 (0.07) </w:t>
            </w:r>
          </w:p>
        </w:tc>
        <w:tc>
          <w:tcPr>
            <w:tcW w:w="0" w:type="auto"/>
          </w:tcPr>
          <w:p w:rsidR="0077564E" w:rsidRPr="00537CF9" w:rsidRDefault="0077564E" w:rsidP="006F1297">
            <w:pPr>
              <w:rPr>
                <w:sz w:val="18"/>
              </w:rPr>
            </w:pPr>
            <w:r w:rsidRPr="00537CF9">
              <w:rPr>
                <w:sz w:val="18"/>
              </w:rPr>
              <w:t xml:space="preserve">1.57 (0.10) </w:t>
            </w: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r>
      <w:tr w:rsidR="0077564E" w:rsidRPr="00537CF9" w:rsidTr="006F1297">
        <w:trPr>
          <w:trHeight w:hRule="exact" w:val="227"/>
        </w:trPr>
        <w:tc>
          <w:tcPr>
            <w:tcW w:w="0" w:type="auto"/>
            <w:vMerge/>
          </w:tcPr>
          <w:p w:rsidR="0077564E" w:rsidRPr="00537CF9" w:rsidRDefault="0077564E" w:rsidP="006F1297">
            <w:pPr>
              <w:rPr>
                <w:sz w:val="18"/>
              </w:rPr>
            </w:pPr>
          </w:p>
        </w:tc>
        <w:tc>
          <w:tcPr>
            <w:tcW w:w="0" w:type="auto"/>
          </w:tcPr>
          <w:p w:rsidR="0077564E" w:rsidRPr="00537CF9" w:rsidRDefault="0077564E" w:rsidP="006F1297">
            <w:pPr>
              <w:rPr>
                <w:sz w:val="18"/>
              </w:rPr>
            </w:pPr>
          </w:p>
        </w:tc>
        <w:tc>
          <w:tcPr>
            <w:tcW w:w="0" w:type="auto"/>
          </w:tcPr>
          <w:p w:rsidR="0077564E" w:rsidRPr="00537CF9" w:rsidRDefault="0077564E" w:rsidP="006F1297">
            <w:pPr>
              <w:rPr>
                <w:sz w:val="18"/>
              </w:rPr>
            </w:pPr>
          </w:p>
        </w:tc>
        <w:tc>
          <w:tcPr>
            <w:tcW w:w="0" w:type="auto"/>
          </w:tcPr>
          <w:p w:rsidR="0077564E" w:rsidRPr="00537CF9" w:rsidRDefault="0077564E" w:rsidP="006F1297">
            <w:pPr>
              <w:rPr>
                <w:sz w:val="18"/>
              </w:rPr>
            </w:pP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r>
      <w:tr w:rsidR="0077564E" w:rsidRPr="00537CF9" w:rsidTr="006F1297">
        <w:trPr>
          <w:trHeight w:hRule="exact" w:val="227"/>
        </w:trPr>
        <w:tc>
          <w:tcPr>
            <w:tcW w:w="0" w:type="auto"/>
            <w:vMerge w:val="restart"/>
          </w:tcPr>
          <w:p w:rsidR="0077564E" w:rsidRPr="00537CF9" w:rsidRDefault="0077564E" w:rsidP="006F1297">
            <w:pPr>
              <w:rPr>
                <w:sz w:val="18"/>
              </w:rPr>
            </w:pPr>
            <w:r w:rsidRPr="00537CF9">
              <w:rPr>
                <w:sz w:val="18"/>
              </w:rPr>
              <w:t>Cadence (step/m)</w:t>
            </w:r>
          </w:p>
        </w:tc>
        <w:tc>
          <w:tcPr>
            <w:tcW w:w="0" w:type="auto"/>
          </w:tcPr>
          <w:p w:rsidR="0077564E" w:rsidRPr="00537CF9" w:rsidRDefault="0077564E" w:rsidP="006F1297">
            <w:pPr>
              <w:rPr>
                <w:sz w:val="18"/>
              </w:rPr>
            </w:pPr>
            <w:r w:rsidRPr="00537CF9">
              <w:rPr>
                <w:sz w:val="18"/>
              </w:rPr>
              <w:t>118 (5.54)</w:t>
            </w:r>
          </w:p>
        </w:tc>
        <w:tc>
          <w:tcPr>
            <w:tcW w:w="0" w:type="auto"/>
          </w:tcPr>
          <w:p w:rsidR="0077564E" w:rsidRPr="00537CF9" w:rsidRDefault="0077564E" w:rsidP="006F1297">
            <w:pPr>
              <w:rPr>
                <w:sz w:val="18"/>
              </w:rPr>
            </w:pPr>
            <w:r w:rsidRPr="00537CF9">
              <w:rPr>
                <w:sz w:val="18"/>
              </w:rPr>
              <w:t>126 (7.86)</w:t>
            </w:r>
          </w:p>
        </w:tc>
        <w:tc>
          <w:tcPr>
            <w:tcW w:w="0" w:type="auto"/>
          </w:tcPr>
          <w:p w:rsidR="0077564E" w:rsidRPr="00537CF9" w:rsidRDefault="0077564E" w:rsidP="006F1297">
            <w:pPr>
              <w:rPr>
                <w:sz w:val="18"/>
              </w:rPr>
            </w:pPr>
            <w:r w:rsidRPr="00537CF9">
              <w:rPr>
                <w:sz w:val="18"/>
              </w:rPr>
              <w:t>129 (9.00)</w:t>
            </w:r>
          </w:p>
        </w:tc>
        <w:tc>
          <w:tcPr>
            <w:tcW w:w="0" w:type="auto"/>
            <w:vMerge w:val="restart"/>
          </w:tcPr>
          <w:p w:rsidR="0077564E" w:rsidRPr="00537CF9" w:rsidRDefault="0077564E" w:rsidP="006F1297">
            <w:pPr>
              <w:rPr>
                <w:sz w:val="18"/>
              </w:rPr>
            </w:pPr>
            <w:r w:rsidRPr="00537CF9">
              <w:rPr>
                <w:sz w:val="18"/>
              </w:rPr>
              <w:t>0.00/35.6</w:t>
            </w:r>
          </w:p>
        </w:tc>
        <w:tc>
          <w:tcPr>
            <w:tcW w:w="0" w:type="auto"/>
            <w:vMerge w:val="restart"/>
          </w:tcPr>
          <w:p w:rsidR="0077564E" w:rsidRPr="00537CF9" w:rsidRDefault="0077564E" w:rsidP="006F1297">
            <w:pPr>
              <w:rPr>
                <w:sz w:val="18"/>
              </w:rPr>
            </w:pPr>
            <w:r w:rsidRPr="00537CF9">
              <w:rPr>
                <w:sz w:val="18"/>
              </w:rPr>
              <w:t>0.00/88.4</w:t>
            </w:r>
          </w:p>
        </w:tc>
        <w:tc>
          <w:tcPr>
            <w:tcW w:w="0" w:type="auto"/>
            <w:vMerge w:val="restart"/>
          </w:tcPr>
          <w:p w:rsidR="0077564E" w:rsidRPr="00537CF9" w:rsidRDefault="0077564E" w:rsidP="006F1297">
            <w:pPr>
              <w:rPr>
                <w:sz w:val="18"/>
              </w:rPr>
            </w:pPr>
            <w:r w:rsidRPr="00537CF9">
              <w:rPr>
                <w:sz w:val="18"/>
              </w:rPr>
              <w:t>0.35/1.07</w:t>
            </w:r>
          </w:p>
        </w:tc>
      </w:tr>
      <w:tr w:rsidR="0077564E" w:rsidRPr="00537CF9" w:rsidTr="006F1297">
        <w:trPr>
          <w:trHeight w:hRule="exact" w:val="227"/>
        </w:trPr>
        <w:tc>
          <w:tcPr>
            <w:tcW w:w="0" w:type="auto"/>
            <w:vMerge/>
          </w:tcPr>
          <w:p w:rsidR="0077564E" w:rsidRPr="00537CF9" w:rsidRDefault="0077564E" w:rsidP="006F1297">
            <w:pPr>
              <w:rPr>
                <w:sz w:val="18"/>
              </w:rPr>
            </w:pPr>
          </w:p>
        </w:tc>
        <w:tc>
          <w:tcPr>
            <w:tcW w:w="0" w:type="auto"/>
          </w:tcPr>
          <w:p w:rsidR="0077564E" w:rsidRPr="00537CF9" w:rsidRDefault="0077564E" w:rsidP="006F1297">
            <w:pPr>
              <w:rPr>
                <w:sz w:val="18"/>
              </w:rPr>
            </w:pPr>
            <w:r w:rsidRPr="00537CF9">
              <w:rPr>
                <w:sz w:val="18"/>
              </w:rPr>
              <w:t>108 (5.49)</w:t>
            </w:r>
          </w:p>
        </w:tc>
        <w:tc>
          <w:tcPr>
            <w:tcW w:w="0" w:type="auto"/>
          </w:tcPr>
          <w:p w:rsidR="0077564E" w:rsidRPr="00537CF9" w:rsidRDefault="0077564E" w:rsidP="006F1297">
            <w:pPr>
              <w:rPr>
                <w:sz w:val="18"/>
              </w:rPr>
            </w:pPr>
            <w:r w:rsidRPr="00537CF9">
              <w:rPr>
                <w:sz w:val="18"/>
              </w:rPr>
              <w:t>113 (6.35)</w:t>
            </w:r>
          </w:p>
        </w:tc>
        <w:tc>
          <w:tcPr>
            <w:tcW w:w="0" w:type="auto"/>
          </w:tcPr>
          <w:p w:rsidR="0077564E" w:rsidRPr="00537CF9" w:rsidRDefault="0077564E" w:rsidP="006F1297">
            <w:pPr>
              <w:rPr>
                <w:sz w:val="18"/>
              </w:rPr>
            </w:pPr>
            <w:r w:rsidRPr="00537CF9">
              <w:rPr>
                <w:sz w:val="18"/>
              </w:rPr>
              <w:t>116 (5.81)</w:t>
            </w: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r>
      <w:tr w:rsidR="0077564E" w:rsidRPr="00537CF9" w:rsidTr="006F1297">
        <w:trPr>
          <w:trHeight w:hRule="exact" w:val="227"/>
        </w:trPr>
        <w:tc>
          <w:tcPr>
            <w:tcW w:w="0" w:type="auto"/>
            <w:vMerge/>
          </w:tcPr>
          <w:p w:rsidR="0077564E" w:rsidRPr="00537CF9" w:rsidRDefault="0077564E" w:rsidP="006F1297">
            <w:pPr>
              <w:rPr>
                <w:sz w:val="18"/>
              </w:rPr>
            </w:pPr>
          </w:p>
        </w:tc>
        <w:tc>
          <w:tcPr>
            <w:tcW w:w="0" w:type="auto"/>
          </w:tcPr>
          <w:p w:rsidR="0077564E" w:rsidRPr="00537CF9" w:rsidRDefault="0077564E" w:rsidP="006F1297">
            <w:pPr>
              <w:rPr>
                <w:sz w:val="18"/>
              </w:rPr>
            </w:pPr>
          </w:p>
        </w:tc>
        <w:tc>
          <w:tcPr>
            <w:tcW w:w="0" w:type="auto"/>
          </w:tcPr>
          <w:p w:rsidR="0077564E" w:rsidRPr="00537CF9" w:rsidRDefault="0077564E" w:rsidP="006F1297">
            <w:pPr>
              <w:rPr>
                <w:sz w:val="18"/>
              </w:rPr>
            </w:pPr>
          </w:p>
        </w:tc>
        <w:tc>
          <w:tcPr>
            <w:tcW w:w="0" w:type="auto"/>
          </w:tcPr>
          <w:p w:rsidR="0077564E" w:rsidRPr="00537CF9" w:rsidRDefault="0077564E" w:rsidP="006F1297">
            <w:pPr>
              <w:rPr>
                <w:sz w:val="18"/>
              </w:rPr>
            </w:pP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r>
      <w:tr w:rsidR="0077564E" w:rsidRPr="00537CF9" w:rsidTr="006F1297">
        <w:trPr>
          <w:trHeight w:hRule="exact" w:val="227"/>
        </w:trPr>
        <w:tc>
          <w:tcPr>
            <w:tcW w:w="0" w:type="auto"/>
            <w:vMerge w:val="restart"/>
          </w:tcPr>
          <w:p w:rsidR="0077564E" w:rsidRPr="00537CF9" w:rsidRDefault="0077564E" w:rsidP="006F1297">
            <w:pPr>
              <w:rPr>
                <w:sz w:val="18"/>
              </w:rPr>
            </w:pPr>
            <w:r w:rsidRPr="00537CF9">
              <w:rPr>
                <w:sz w:val="18"/>
              </w:rPr>
              <w:t>Leading step duration (s)</w:t>
            </w:r>
          </w:p>
        </w:tc>
        <w:tc>
          <w:tcPr>
            <w:tcW w:w="0" w:type="auto"/>
          </w:tcPr>
          <w:p w:rsidR="0077564E" w:rsidRPr="00537CF9" w:rsidRDefault="0077564E" w:rsidP="006F1297">
            <w:pPr>
              <w:rPr>
                <w:sz w:val="18"/>
              </w:rPr>
            </w:pPr>
            <w:r w:rsidRPr="00537CF9">
              <w:rPr>
                <w:sz w:val="18"/>
              </w:rPr>
              <w:t>0.50 (0.02)</w:t>
            </w:r>
          </w:p>
        </w:tc>
        <w:tc>
          <w:tcPr>
            <w:tcW w:w="0" w:type="auto"/>
          </w:tcPr>
          <w:p w:rsidR="0077564E" w:rsidRPr="00537CF9" w:rsidRDefault="0077564E" w:rsidP="006F1297">
            <w:pPr>
              <w:rPr>
                <w:sz w:val="18"/>
              </w:rPr>
            </w:pPr>
            <w:r w:rsidRPr="00537CF9">
              <w:rPr>
                <w:sz w:val="18"/>
              </w:rPr>
              <w:t>0.47 (0.02)</w:t>
            </w:r>
          </w:p>
        </w:tc>
        <w:tc>
          <w:tcPr>
            <w:tcW w:w="0" w:type="auto"/>
          </w:tcPr>
          <w:p w:rsidR="0077564E" w:rsidRPr="00537CF9" w:rsidRDefault="0077564E" w:rsidP="006F1297">
            <w:pPr>
              <w:rPr>
                <w:sz w:val="18"/>
              </w:rPr>
            </w:pPr>
            <w:r w:rsidRPr="00537CF9">
              <w:rPr>
                <w:sz w:val="18"/>
              </w:rPr>
              <w:t>0.46 (0.03)</w:t>
            </w:r>
          </w:p>
        </w:tc>
        <w:tc>
          <w:tcPr>
            <w:tcW w:w="0" w:type="auto"/>
            <w:vMerge w:val="restart"/>
          </w:tcPr>
          <w:p w:rsidR="0077564E" w:rsidRPr="00537CF9" w:rsidRDefault="0077564E" w:rsidP="006F1297">
            <w:pPr>
              <w:rPr>
                <w:sz w:val="18"/>
              </w:rPr>
            </w:pPr>
            <w:r w:rsidRPr="00537CF9">
              <w:rPr>
                <w:sz w:val="18"/>
              </w:rPr>
              <w:t>0.00/33.3</w:t>
            </w:r>
          </w:p>
        </w:tc>
        <w:tc>
          <w:tcPr>
            <w:tcW w:w="0" w:type="auto"/>
            <w:vMerge w:val="restart"/>
          </w:tcPr>
          <w:p w:rsidR="0077564E" w:rsidRPr="00537CF9" w:rsidRDefault="0077564E" w:rsidP="006F1297">
            <w:pPr>
              <w:rPr>
                <w:sz w:val="18"/>
              </w:rPr>
            </w:pPr>
            <w:r w:rsidRPr="00537CF9">
              <w:rPr>
                <w:sz w:val="18"/>
              </w:rPr>
              <w:t>0.00/113</w:t>
            </w:r>
          </w:p>
        </w:tc>
        <w:tc>
          <w:tcPr>
            <w:tcW w:w="0" w:type="auto"/>
            <w:vMerge w:val="restart"/>
          </w:tcPr>
          <w:p w:rsidR="0077564E" w:rsidRPr="00537CF9" w:rsidRDefault="0077564E" w:rsidP="006F1297">
            <w:pPr>
              <w:rPr>
                <w:sz w:val="18"/>
              </w:rPr>
            </w:pPr>
            <w:r w:rsidRPr="00537CF9">
              <w:rPr>
                <w:sz w:val="18"/>
              </w:rPr>
              <w:t>0.81/0.21</w:t>
            </w:r>
          </w:p>
        </w:tc>
      </w:tr>
      <w:tr w:rsidR="0077564E" w:rsidRPr="00537CF9" w:rsidTr="006F1297">
        <w:trPr>
          <w:trHeight w:hRule="exact" w:val="227"/>
        </w:trPr>
        <w:tc>
          <w:tcPr>
            <w:tcW w:w="0" w:type="auto"/>
            <w:vMerge/>
          </w:tcPr>
          <w:p w:rsidR="0077564E" w:rsidRPr="00537CF9" w:rsidRDefault="0077564E" w:rsidP="006F1297">
            <w:pPr>
              <w:rPr>
                <w:sz w:val="18"/>
              </w:rPr>
            </w:pPr>
          </w:p>
        </w:tc>
        <w:tc>
          <w:tcPr>
            <w:tcW w:w="0" w:type="auto"/>
          </w:tcPr>
          <w:p w:rsidR="0077564E" w:rsidRPr="00537CF9" w:rsidRDefault="0077564E" w:rsidP="006F1297">
            <w:pPr>
              <w:rPr>
                <w:sz w:val="18"/>
              </w:rPr>
            </w:pPr>
            <w:r w:rsidRPr="00537CF9">
              <w:rPr>
                <w:sz w:val="18"/>
              </w:rPr>
              <w:t>0.55 (0.02)</w:t>
            </w:r>
          </w:p>
        </w:tc>
        <w:tc>
          <w:tcPr>
            <w:tcW w:w="0" w:type="auto"/>
          </w:tcPr>
          <w:p w:rsidR="0077564E" w:rsidRPr="00537CF9" w:rsidRDefault="0077564E" w:rsidP="006F1297">
            <w:pPr>
              <w:rPr>
                <w:sz w:val="18"/>
              </w:rPr>
            </w:pPr>
            <w:r w:rsidRPr="00537CF9">
              <w:rPr>
                <w:sz w:val="18"/>
              </w:rPr>
              <w:t>0.52 (0.02)</w:t>
            </w:r>
          </w:p>
        </w:tc>
        <w:tc>
          <w:tcPr>
            <w:tcW w:w="0" w:type="auto"/>
          </w:tcPr>
          <w:p w:rsidR="0077564E" w:rsidRPr="00537CF9" w:rsidRDefault="0077564E" w:rsidP="006F1297">
            <w:pPr>
              <w:rPr>
                <w:sz w:val="18"/>
              </w:rPr>
            </w:pPr>
            <w:r w:rsidRPr="00537CF9">
              <w:rPr>
                <w:sz w:val="18"/>
              </w:rPr>
              <w:t>0.51 (0.02)</w:t>
            </w: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r>
      <w:tr w:rsidR="0077564E" w:rsidRPr="00537CF9" w:rsidTr="006F1297">
        <w:trPr>
          <w:trHeight w:hRule="exact" w:val="227"/>
        </w:trPr>
        <w:tc>
          <w:tcPr>
            <w:tcW w:w="0" w:type="auto"/>
            <w:vMerge/>
          </w:tcPr>
          <w:p w:rsidR="0077564E" w:rsidRPr="00537CF9" w:rsidRDefault="0077564E" w:rsidP="006F1297">
            <w:pPr>
              <w:rPr>
                <w:sz w:val="18"/>
              </w:rPr>
            </w:pPr>
          </w:p>
        </w:tc>
        <w:tc>
          <w:tcPr>
            <w:tcW w:w="0" w:type="auto"/>
          </w:tcPr>
          <w:p w:rsidR="0077564E" w:rsidRPr="00537CF9" w:rsidRDefault="0077564E" w:rsidP="006F1297">
            <w:pPr>
              <w:rPr>
                <w:sz w:val="18"/>
              </w:rPr>
            </w:pPr>
          </w:p>
        </w:tc>
        <w:tc>
          <w:tcPr>
            <w:tcW w:w="0" w:type="auto"/>
          </w:tcPr>
          <w:p w:rsidR="0077564E" w:rsidRPr="00537CF9" w:rsidRDefault="0077564E" w:rsidP="006F1297">
            <w:pPr>
              <w:rPr>
                <w:sz w:val="18"/>
              </w:rPr>
            </w:pPr>
          </w:p>
        </w:tc>
        <w:tc>
          <w:tcPr>
            <w:tcW w:w="0" w:type="auto"/>
          </w:tcPr>
          <w:p w:rsidR="0077564E" w:rsidRPr="00537CF9" w:rsidRDefault="0077564E" w:rsidP="006F1297">
            <w:pPr>
              <w:rPr>
                <w:sz w:val="18"/>
              </w:rPr>
            </w:pP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r>
      <w:tr w:rsidR="0077564E" w:rsidRPr="00537CF9" w:rsidTr="006F1297">
        <w:trPr>
          <w:trHeight w:hRule="exact" w:val="227"/>
        </w:trPr>
        <w:tc>
          <w:tcPr>
            <w:tcW w:w="0" w:type="auto"/>
            <w:vMerge w:val="restart"/>
          </w:tcPr>
          <w:p w:rsidR="0077564E" w:rsidRPr="00537CF9" w:rsidRDefault="0077564E" w:rsidP="006F1297">
            <w:pPr>
              <w:rPr>
                <w:sz w:val="18"/>
              </w:rPr>
            </w:pPr>
            <w:r w:rsidRPr="00537CF9">
              <w:rPr>
                <w:sz w:val="18"/>
              </w:rPr>
              <w:t xml:space="preserve">Leading step length </w:t>
            </w:r>
            <w:r w:rsidRPr="00537CF9">
              <w:rPr>
                <w:vertAlign w:val="superscript"/>
              </w:rPr>
              <w:t>ǂ</w:t>
            </w:r>
          </w:p>
        </w:tc>
        <w:tc>
          <w:tcPr>
            <w:tcW w:w="0" w:type="auto"/>
          </w:tcPr>
          <w:p w:rsidR="0077564E" w:rsidRPr="00537CF9" w:rsidRDefault="0077564E" w:rsidP="006F1297">
            <w:pPr>
              <w:rPr>
                <w:sz w:val="18"/>
              </w:rPr>
            </w:pPr>
            <w:r w:rsidRPr="00537CF9">
              <w:rPr>
                <w:sz w:val="18"/>
              </w:rPr>
              <w:t>0.95 (0.08)</w:t>
            </w:r>
          </w:p>
        </w:tc>
        <w:tc>
          <w:tcPr>
            <w:tcW w:w="0" w:type="auto"/>
          </w:tcPr>
          <w:p w:rsidR="0077564E" w:rsidRPr="00537CF9" w:rsidRDefault="0077564E" w:rsidP="006F1297">
            <w:pPr>
              <w:rPr>
                <w:sz w:val="18"/>
              </w:rPr>
            </w:pPr>
            <w:r w:rsidRPr="00537CF9">
              <w:rPr>
                <w:sz w:val="18"/>
              </w:rPr>
              <w:t>0.96 (0.08)</w:t>
            </w:r>
          </w:p>
        </w:tc>
        <w:tc>
          <w:tcPr>
            <w:tcW w:w="0" w:type="auto"/>
          </w:tcPr>
          <w:p w:rsidR="0077564E" w:rsidRPr="00537CF9" w:rsidRDefault="0077564E" w:rsidP="006F1297">
            <w:pPr>
              <w:rPr>
                <w:sz w:val="18"/>
              </w:rPr>
            </w:pPr>
            <w:r w:rsidRPr="00537CF9">
              <w:rPr>
                <w:sz w:val="18"/>
              </w:rPr>
              <w:t>0.97 (0.09)</w:t>
            </w:r>
          </w:p>
          <w:p w:rsidR="0077564E" w:rsidRPr="00537CF9" w:rsidRDefault="0077564E" w:rsidP="006F1297">
            <w:pPr>
              <w:rPr>
                <w:sz w:val="18"/>
              </w:rPr>
            </w:pPr>
          </w:p>
        </w:tc>
        <w:tc>
          <w:tcPr>
            <w:tcW w:w="0" w:type="auto"/>
            <w:vMerge w:val="restart"/>
          </w:tcPr>
          <w:p w:rsidR="0077564E" w:rsidRPr="00537CF9" w:rsidRDefault="0077564E" w:rsidP="006F1297">
            <w:pPr>
              <w:rPr>
                <w:sz w:val="18"/>
              </w:rPr>
            </w:pPr>
            <w:r w:rsidRPr="00537CF9">
              <w:rPr>
                <w:sz w:val="18"/>
              </w:rPr>
              <w:t>0.84/0.16</w:t>
            </w:r>
          </w:p>
        </w:tc>
        <w:tc>
          <w:tcPr>
            <w:tcW w:w="0" w:type="auto"/>
            <w:vMerge w:val="restart"/>
          </w:tcPr>
          <w:p w:rsidR="0077564E" w:rsidRPr="00537CF9" w:rsidRDefault="0077564E" w:rsidP="006F1297">
            <w:pPr>
              <w:rPr>
                <w:sz w:val="18"/>
              </w:rPr>
            </w:pPr>
            <w:r w:rsidRPr="00537CF9">
              <w:rPr>
                <w:sz w:val="18"/>
              </w:rPr>
              <w:t>0.42/0.67</w:t>
            </w:r>
          </w:p>
        </w:tc>
        <w:tc>
          <w:tcPr>
            <w:tcW w:w="0" w:type="auto"/>
            <w:vMerge w:val="restart"/>
          </w:tcPr>
          <w:p w:rsidR="0077564E" w:rsidRPr="00537CF9" w:rsidRDefault="0077564E" w:rsidP="006F1297">
            <w:pPr>
              <w:rPr>
                <w:sz w:val="18"/>
              </w:rPr>
            </w:pPr>
            <w:r w:rsidRPr="00537CF9">
              <w:rPr>
                <w:sz w:val="18"/>
              </w:rPr>
              <w:t>0.60/0.50</w:t>
            </w:r>
          </w:p>
        </w:tc>
      </w:tr>
      <w:tr w:rsidR="0077564E" w:rsidRPr="00537CF9" w:rsidTr="006F1297">
        <w:trPr>
          <w:trHeight w:hRule="exact" w:val="227"/>
        </w:trPr>
        <w:tc>
          <w:tcPr>
            <w:tcW w:w="0" w:type="auto"/>
            <w:vMerge/>
          </w:tcPr>
          <w:p w:rsidR="0077564E" w:rsidRPr="00537CF9" w:rsidRDefault="0077564E" w:rsidP="006F1297">
            <w:pPr>
              <w:rPr>
                <w:sz w:val="18"/>
              </w:rPr>
            </w:pPr>
          </w:p>
        </w:tc>
        <w:tc>
          <w:tcPr>
            <w:tcW w:w="0" w:type="auto"/>
          </w:tcPr>
          <w:p w:rsidR="0077564E" w:rsidRPr="00537CF9" w:rsidRDefault="0077564E" w:rsidP="006F1297">
            <w:pPr>
              <w:rPr>
                <w:sz w:val="18"/>
              </w:rPr>
            </w:pPr>
            <w:r w:rsidRPr="00537CF9">
              <w:rPr>
                <w:sz w:val="18"/>
              </w:rPr>
              <w:t>0.97 (0.09)</w:t>
            </w:r>
          </w:p>
        </w:tc>
        <w:tc>
          <w:tcPr>
            <w:tcW w:w="0" w:type="auto"/>
          </w:tcPr>
          <w:p w:rsidR="0077564E" w:rsidRPr="00537CF9" w:rsidRDefault="0077564E" w:rsidP="006F1297">
            <w:pPr>
              <w:rPr>
                <w:sz w:val="18"/>
              </w:rPr>
            </w:pPr>
            <w:r w:rsidRPr="00537CF9">
              <w:rPr>
                <w:sz w:val="18"/>
              </w:rPr>
              <w:t>0.97 (0.12)</w:t>
            </w:r>
          </w:p>
        </w:tc>
        <w:tc>
          <w:tcPr>
            <w:tcW w:w="0" w:type="auto"/>
          </w:tcPr>
          <w:p w:rsidR="0077564E" w:rsidRPr="00537CF9" w:rsidRDefault="0077564E" w:rsidP="006F1297">
            <w:pPr>
              <w:rPr>
                <w:sz w:val="18"/>
              </w:rPr>
            </w:pPr>
            <w:r w:rsidRPr="00537CF9">
              <w:rPr>
                <w:sz w:val="18"/>
              </w:rPr>
              <w:t>0.97 (0.09)</w:t>
            </w: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r>
      <w:tr w:rsidR="0077564E" w:rsidRPr="00537CF9" w:rsidTr="006F1297">
        <w:trPr>
          <w:trHeight w:hRule="exact" w:val="227"/>
        </w:trPr>
        <w:tc>
          <w:tcPr>
            <w:tcW w:w="0" w:type="auto"/>
            <w:vMerge/>
          </w:tcPr>
          <w:p w:rsidR="0077564E" w:rsidRPr="00537CF9" w:rsidRDefault="0077564E" w:rsidP="006F1297">
            <w:pPr>
              <w:rPr>
                <w:sz w:val="18"/>
              </w:rPr>
            </w:pPr>
          </w:p>
        </w:tc>
        <w:tc>
          <w:tcPr>
            <w:tcW w:w="0" w:type="auto"/>
          </w:tcPr>
          <w:p w:rsidR="0077564E" w:rsidRPr="00537CF9" w:rsidRDefault="0077564E" w:rsidP="006F1297">
            <w:pPr>
              <w:rPr>
                <w:sz w:val="18"/>
              </w:rPr>
            </w:pPr>
          </w:p>
        </w:tc>
        <w:tc>
          <w:tcPr>
            <w:tcW w:w="0" w:type="auto"/>
          </w:tcPr>
          <w:p w:rsidR="0077564E" w:rsidRPr="00537CF9" w:rsidRDefault="0077564E" w:rsidP="006F1297">
            <w:pPr>
              <w:rPr>
                <w:sz w:val="18"/>
              </w:rPr>
            </w:pPr>
          </w:p>
        </w:tc>
        <w:tc>
          <w:tcPr>
            <w:tcW w:w="0" w:type="auto"/>
          </w:tcPr>
          <w:p w:rsidR="0077564E" w:rsidRPr="00537CF9" w:rsidRDefault="0077564E" w:rsidP="006F1297">
            <w:pPr>
              <w:rPr>
                <w:sz w:val="18"/>
              </w:rPr>
            </w:pP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r>
      <w:tr w:rsidR="0077564E" w:rsidRPr="00537CF9" w:rsidTr="006F1297">
        <w:trPr>
          <w:trHeight w:hRule="exact" w:val="227"/>
        </w:trPr>
        <w:tc>
          <w:tcPr>
            <w:tcW w:w="0" w:type="auto"/>
            <w:vMerge w:val="restart"/>
          </w:tcPr>
          <w:p w:rsidR="0077564E" w:rsidRPr="00537CF9" w:rsidRDefault="0077564E" w:rsidP="006F1297">
            <w:pPr>
              <w:rPr>
                <w:sz w:val="18"/>
              </w:rPr>
            </w:pPr>
            <w:r w:rsidRPr="00537CF9">
              <w:rPr>
                <w:sz w:val="18"/>
              </w:rPr>
              <w:t>Leading step width</w:t>
            </w:r>
            <w:r w:rsidRPr="00537CF9">
              <w:t xml:space="preserve"> </w:t>
            </w:r>
            <w:r w:rsidRPr="00537CF9">
              <w:rPr>
                <w:vertAlign w:val="superscript"/>
              </w:rPr>
              <w:t>ǂ</w:t>
            </w:r>
          </w:p>
        </w:tc>
        <w:tc>
          <w:tcPr>
            <w:tcW w:w="0" w:type="auto"/>
          </w:tcPr>
          <w:p w:rsidR="0077564E" w:rsidRPr="00537CF9" w:rsidRDefault="0077564E" w:rsidP="006F1297">
            <w:pPr>
              <w:rPr>
                <w:sz w:val="18"/>
              </w:rPr>
            </w:pPr>
            <w:r w:rsidRPr="00537CF9">
              <w:rPr>
                <w:sz w:val="18"/>
              </w:rPr>
              <w:t>0.24 (0.04)</w:t>
            </w:r>
          </w:p>
        </w:tc>
        <w:tc>
          <w:tcPr>
            <w:tcW w:w="0" w:type="auto"/>
          </w:tcPr>
          <w:p w:rsidR="0077564E" w:rsidRPr="00537CF9" w:rsidRDefault="0077564E" w:rsidP="006F1297">
            <w:pPr>
              <w:rPr>
                <w:sz w:val="18"/>
              </w:rPr>
            </w:pPr>
            <w:r w:rsidRPr="00537CF9">
              <w:rPr>
                <w:sz w:val="18"/>
              </w:rPr>
              <w:t>0.25 (0.03)</w:t>
            </w:r>
          </w:p>
        </w:tc>
        <w:tc>
          <w:tcPr>
            <w:tcW w:w="0" w:type="auto"/>
          </w:tcPr>
          <w:p w:rsidR="0077564E" w:rsidRPr="00537CF9" w:rsidRDefault="0077564E" w:rsidP="006F1297">
            <w:pPr>
              <w:rPr>
                <w:sz w:val="18"/>
              </w:rPr>
            </w:pPr>
            <w:r w:rsidRPr="00537CF9">
              <w:rPr>
                <w:sz w:val="18"/>
              </w:rPr>
              <w:t>0.25 (0.03)</w:t>
            </w:r>
          </w:p>
        </w:tc>
        <w:tc>
          <w:tcPr>
            <w:tcW w:w="0" w:type="auto"/>
            <w:vMerge w:val="restart"/>
          </w:tcPr>
          <w:p w:rsidR="0077564E" w:rsidRPr="00537CF9" w:rsidRDefault="0077564E" w:rsidP="006F1297">
            <w:pPr>
              <w:rPr>
                <w:sz w:val="18"/>
              </w:rPr>
            </w:pPr>
            <w:r w:rsidRPr="00537CF9">
              <w:rPr>
                <w:sz w:val="18"/>
              </w:rPr>
              <w:t>0.00/7.03</w:t>
            </w:r>
          </w:p>
        </w:tc>
        <w:tc>
          <w:tcPr>
            <w:tcW w:w="0" w:type="auto"/>
            <w:vMerge w:val="restart"/>
          </w:tcPr>
          <w:p w:rsidR="0077564E" w:rsidRPr="00537CF9" w:rsidRDefault="0077564E" w:rsidP="006F1297">
            <w:pPr>
              <w:rPr>
                <w:sz w:val="18"/>
              </w:rPr>
            </w:pPr>
            <w:r w:rsidRPr="00537CF9">
              <w:rPr>
                <w:sz w:val="18"/>
              </w:rPr>
              <w:t>0.86/0.03</w:t>
            </w:r>
          </w:p>
        </w:tc>
        <w:tc>
          <w:tcPr>
            <w:tcW w:w="0" w:type="auto"/>
            <w:vMerge w:val="restart"/>
          </w:tcPr>
          <w:p w:rsidR="0077564E" w:rsidRPr="00537CF9" w:rsidRDefault="0077564E" w:rsidP="006F1297">
            <w:pPr>
              <w:rPr>
                <w:sz w:val="18"/>
              </w:rPr>
            </w:pPr>
            <w:r w:rsidRPr="00537CF9">
              <w:rPr>
                <w:sz w:val="18"/>
              </w:rPr>
              <w:t>0.47/0.77</w:t>
            </w:r>
          </w:p>
        </w:tc>
      </w:tr>
      <w:tr w:rsidR="0077564E" w:rsidRPr="00537CF9" w:rsidTr="006F1297">
        <w:trPr>
          <w:trHeight w:hRule="exact" w:val="227"/>
        </w:trPr>
        <w:tc>
          <w:tcPr>
            <w:tcW w:w="0" w:type="auto"/>
            <w:vMerge/>
          </w:tcPr>
          <w:p w:rsidR="0077564E" w:rsidRPr="00537CF9" w:rsidRDefault="0077564E" w:rsidP="006F1297">
            <w:pPr>
              <w:rPr>
                <w:sz w:val="18"/>
              </w:rPr>
            </w:pPr>
          </w:p>
        </w:tc>
        <w:tc>
          <w:tcPr>
            <w:tcW w:w="0" w:type="auto"/>
          </w:tcPr>
          <w:p w:rsidR="0077564E" w:rsidRPr="00537CF9" w:rsidRDefault="0077564E" w:rsidP="006F1297">
            <w:pPr>
              <w:rPr>
                <w:sz w:val="18"/>
              </w:rPr>
            </w:pPr>
            <w:r w:rsidRPr="00537CF9">
              <w:rPr>
                <w:sz w:val="18"/>
              </w:rPr>
              <w:t>0.23 (0.04)</w:t>
            </w:r>
          </w:p>
        </w:tc>
        <w:tc>
          <w:tcPr>
            <w:tcW w:w="0" w:type="auto"/>
          </w:tcPr>
          <w:p w:rsidR="0077564E" w:rsidRPr="00537CF9" w:rsidRDefault="0077564E" w:rsidP="006F1297">
            <w:pPr>
              <w:rPr>
                <w:sz w:val="18"/>
              </w:rPr>
            </w:pPr>
            <w:r w:rsidRPr="00537CF9">
              <w:rPr>
                <w:sz w:val="18"/>
              </w:rPr>
              <w:t>0.25 (0.04)</w:t>
            </w:r>
          </w:p>
        </w:tc>
        <w:tc>
          <w:tcPr>
            <w:tcW w:w="0" w:type="auto"/>
          </w:tcPr>
          <w:p w:rsidR="0077564E" w:rsidRPr="00537CF9" w:rsidRDefault="0077564E" w:rsidP="006F1297">
            <w:pPr>
              <w:rPr>
                <w:sz w:val="18"/>
              </w:rPr>
            </w:pPr>
            <w:r w:rsidRPr="00537CF9">
              <w:rPr>
                <w:sz w:val="18"/>
              </w:rPr>
              <w:t>0.25 (0.03)</w:t>
            </w: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r>
      <w:tr w:rsidR="0077564E" w:rsidRPr="00537CF9" w:rsidTr="006F1297">
        <w:trPr>
          <w:trHeight w:hRule="exact" w:val="227"/>
        </w:trPr>
        <w:tc>
          <w:tcPr>
            <w:tcW w:w="0" w:type="auto"/>
            <w:vMerge/>
          </w:tcPr>
          <w:p w:rsidR="0077564E" w:rsidRPr="00537CF9" w:rsidRDefault="0077564E" w:rsidP="006F1297">
            <w:pPr>
              <w:rPr>
                <w:sz w:val="18"/>
              </w:rPr>
            </w:pPr>
          </w:p>
        </w:tc>
        <w:tc>
          <w:tcPr>
            <w:tcW w:w="0" w:type="auto"/>
          </w:tcPr>
          <w:p w:rsidR="0077564E" w:rsidRPr="00537CF9" w:rsidRDefault="0077564E" w:rsidP="006F1297">
            <w:pPr>
              <w:rPr>
                <w:sz w:val="18"/>
              </w:rPr>
            </w:pPr>
          </w:p>
        </w:tc>
        <w:tc>
          <w:tcPr>
            <w:tcW w:w="0" w:type="auto"/>
          </w:tcPr>
          <w:p w:rsidR="0077564E" w:rsidRPr="00537CF9" w:rsidRDefault="0077564E" w:rsidP="006F1297">
            <w:pPr>
              <w:rPr>
                <w:sz w:val="18"/>
              </w:rPr>
            </w:pPr>
          </w:p>
        </w:tc>
        <w:tc>
          <w:tcPr>
            <w:tcW w:w="0" w:type="auto"/>
          </w:tcPr>
          <w:p w:rsidR="0077564E" w:rsidRPr="00537CF9" w:rsidRDefault="0077564E" w:rsidP="006F1297">
            <w:pPr>
              <w:rPr>
                <w:sz w:val="18"/>
              </w:rPr>
            </w:pP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r>
      <w:tr w:rsidR="0077564E" w:rsidRPr="00537CF9" w:rsidTr="006F1297">
        <w:trPr>
          <w:trHeight w:hRule="exact" w:val="227"/>
        </w:trPr>
        <w:tc>
          <w:tcPr>
            <w:tcW w:w="0" w:type="auto"/>
            <w:vMerge w:val="restart"/>
          </w:tcPr>
          <w:p w:rsidR="0077564E" w:rsidRPr="00537CF9" w:rsidRDefault="0077564E" w:rsidP="006F1297">
            <w:pPr>
              <w:rPr>
                <w:sz w:val="18"/>
              </w:rPr>
            </w:pPr>
            <w:r w:rsidRPr="00537CF9">
              <w:rPr>
                <w:sz w:val="18"/>
              </w:rPr>
              <w:t>Trailing step duration (s)</w:t>
            </w:r>
          </w:p>
        </w:tc>
        <w:tc>
          <w:tcPr>
            <w:tcW w:w="0" w:type="auto"/>
          </w:tcPr>
          <w:p w:rsidR="0077564E" w:rsidRPr="00537CF9" w:rsidRDefault="0077564E" w:rsidP="006F1297">
            <w:pPr>
              <w:rPr>
                <w:sz w:val="18"/>
              </w:rPr>
            </w:pPr>
            <w:r w:rsidRPr="00537CF9">
              <w:rPr>
                <w:sz w:val="18"/>
              </w:rPr>
              <w:t>0.49 (0.01)</w:t>
            </w:r>
          </w:p>
        </w:tc>
        <w:tc>
          <w:tcPr>
            <w:tcW w:w="0" w:type="auto"/>
          </w:tcPr>
          <w:p w:rsidR="0077564E" w:rsidRPr="00537CF9" w:rsidRDefault="0077564E" w:rsidP="006F1297">
            <w:pPr>
              <w:rPr>
                <w:sz w:val="18"/>
              </w:rPr>
            </w:pPr>
            <w:r w:rsidRPr="00537CF9">
              <w:rPr>
                <w:sz w:val="18"/>
              </w:rPr>
              <w:t>0.47 (0.02) *</w:t>
            </w:r>
          </w:p>
        </w:tc>
        <w:tc>
          <w:tcPr>
            <w:tcW w:w="0" w:type="auto"/>
          </w:tcPr>
          <w:p w:rsidR="0077564E" w:rsidRPr="00537CF9" w:rsidRDefault="0077564E" w:rsidP="006F1297">
            <w:pPr>
              <w:rPr>
                <w:sz w:val="18"/>
              </w:rPr>
            </w:pPr>
            <w:r w:rsidRPr="00537CF9">
              <w:rPr>
                <w:sz w:val="18"/>
              </w:rPr>
              <w:t>0.46 (0.02) *</w:t>
            </w:r>
          </w:p>
        </w:tc>
        <w:tc>
          <w:tcPr>
            <w:tcW w:w="0" w:type="auto"/>
            <w:vMerge w:val="restart"/>
          </w:tcPr>
          <w:p w:rsidR="0077564E" w:rsidRPr="00537CF9" w:rsidRDefault="0077564E" w:rsidP="006F1297">
            <w:pPr>
              <w:rPr>
                <w:sz w:val="18"/>
              </w:rPr>
            </w:pPr>
            <w:r w:rsidRPr="00537CF9">
              <w:rPr>
                <w:sz w:val="18"/>
              </w:rPr>
              <w:t>0.00/19.7</w:t>
            </w:r>
          </w:p>
        </w:tc>
        <w:tc>
          <w:tcPr>
            <w:tcW w:w="0" w:type="auto"/>
            <w:vMerge w:val="restart"/>
          </w:tcPr>
          <w:p w:rsidR="0077564E" w:rsidRPr="00537CF9" w:rsidRDefault="0077564E" w:rsidP="006F1297">
            <w:pPr>
              <w:rPr>
                <w:sz w:val="18"/>
              </w:rPr>
            </w:pPr>
            <w:r w:rsidRPr="00537CF9">
              <w:rPr>
                <w:sz w:val="18"/>
              </w:rPr>
              <w:t>0.02/6.69</w:t>
            </w:r>
          </w:p>
        </w:tc>
        <w:tc>
          <w:tcPr>
            <w:tcW w:w="0" w:type="auto"/>
            <w:vMerge w:val="restart"/>
          </w:tcPr>
          <w:p w:rsidR="0077564E" w:rsidRPr="00537CF9" w:rsidRDefault="0077564E" w:rsidP="006F1297">
            <w:pPr>
              <w:rPr>
                <w:sz w:val="18"/>
              </w:rPr>
            </w:pPr>
            <w:r w:rsidRPr="00537CF9">
              <w:rPr>
                <w:sz w:val="18"/>
              </w:rPr>
              <w:t>0.00/6.59</w:t>
            </w:r>
          </w:p>
        </w:tc>
      </w:tr>
      <w:tr w:rsidR="0077564E" w:rsidRPr="00537CF9" w:rsidTr="006F1297">
        <w:trPr>
          <w:trHeight w:hRule="exact" w:val="227"/>
        </w:trPr>
        <w:tc>
          <w:tcPr>
            <w:tcW w:w="0" w:type="auto"/>
            <w:vMerge/>
          </w:tcPr>
          <w:p w:rsidR="0077564E" w:rsidRPr="00537CF9" w:rsidRDefault="0077564E" w:rsidP="006F1297">
            <w:pPr>
              <w:rPr>
                <w:sz w:val="18"/>
              </w:rPr>
            </w:pPr>
          </w:p>
        </w:tc>
        <w:tc>
          <w:tcPr>
            <w:tcW w:w="0" w:type="auto"/>
          </w:tcPr>
          <w:p w:rsidR="0077564E" w:rsidRPr="00537CF9" w:rsidRDefault="0077564E" w:rsidP="006F1297">
            <w:pPr>
              <w:rPr>
                <w:sz w:val="18"/>
              </w:rPr>
            </w:pPr>
            <w:r w:rsidRPr="00537CF9">
              <w:rPr>
                <w:sz w:val="18"/>
              </w:rPr>
              <w:t>0.47 (0.01)</w:t>
            </w:r>
          </w:p>
        </w:tc>
        <w:tc>
          <w:tcPr>
            <w:tcW w:w="0" w:type="auto"/>
          </w:tcPr>
          <w:p w:rsidR="0077564E" w:rsidRPr="00537CF9" w:rsidRDefault="0077564E" w:rsidP="006F1297">
            <w:pPr>
              <w:rPr>
                <w:sz w:val="18"/>
              </w:rPr>
            </w:pPr>
            <w:r w:rsidRPr="00537CF9">
              <w:rPr>
                <w:sz w:val="18"/>
              </w:rPr>
              <w:t>0.46 (0.02)</w:t>
            </w:r>
          </w:p>
        </w:tc>
        <w:tc>
          <w:tcPr>
            <w:tcW w:w="0" w:type="auto"/>
          </w:tcPr>
          <w:p w:rsidR="0077564E" w:rsidRPr="00537CF9" w:rsidRDefault="0077564E" w:rsidP="006F1297">
            <w:pPr>
              <w:rPr>
                <w:sz w:val="18"/>
              </w:rPr>
            </w:pPr>
            <w:r w:rsidRPr="00537CF9">
              <w:rPr>
                <w:sz w:val="18"/>
              </w:rPr>
              <w:t>0.45 (0.02)</w:t>
            </w: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r>
      <w:tr w:rsidR="0077564E" w:rsidRPr="00537CF9" w:rsidTr="006F1297">
        <w:trPr>
          <w:trHeight w:hRule="exact" w:val="227"/>
        </w:trPr>
        <w:tc>
          <w:tcPr>
            <w:tcW w:w="0" w:type="auto"/>
            <w:vMerge/>
          </w:tcPr>
          <w:p w:rsidR="0077564E" w:rsidRPr="00537CF9" w:rsidRDefault="0077564E" w:rsidP="006F1297">
            <w:pPr>
              <w:rPr>
                <w:sz w:val="18"/>
              </w:rPr>
            </w:pPr>
          </w:p>
        </w:tc>
        <w:tc>
          <w:tcPr>
            <w:tcW w:w="0" w:type="auto"/>
          </w:tcPr>
          <w:p w:rsidR="0077564E" w:rsidRPr="00537CF9" w:rsidRDefault="0077564E" w:rsidP="006F1297">
            <w:pPr>
              <w:rPr>
                <w:sz w:val="18"/>
              </w:rPr>
            </w:pPr>
          </w:p>
        </w:tc>
        <w:tc>
          <w:tcPr>
            <w:tcW w:w="0" w:type="auto"/>
          </w:tcPr>
          <w:p w:rsidR="0077564E" w:rsidRPr="00537CF9" w:rsidRDefault="0077564E" w:rsidP="006F1297">
            <w:pPr>
              <w:rPr>
                <w:sz w:val="18"/>
              </w:rPr>
            </w:pPr>
          </w:p>
        </w:tc>
        <w:tc>
          <w:tcPr>
            <w:tcW w:w="0" w:type="auto"/>
          </w:tcPr>
          <w:p w:rsidR="0077564E" w:rsidRPr="00537CF9" w:rsidRDefault="0077564E" w:rsidP="006F1297">
            <w:pPr>
              <w:rPr>
                <w:sz w:val="18"/>
              </w:rPr>
            </w:pP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r>
      <w:tr w:rsidR="0077564E" w:rsidRPr="00537CF9" w:rsidTr="006F1297">
        <w:trPr>
          <w:trHeight w:hRule="exact" w:val="227"/>
        </w:trPr>
        <w:tc>
          <w:tcPr>
            <w:tcW w:w="0" w:type="auto"/>
            <w:vMerge w:val="restart"/>
          </w:tcPr>
          <w:p w:rsidR="0077564E" w:rsidRPr="00537CF9" w:rsidRDefault="0077564E" w:rsidP="006F1297">
            <w:pPr>
              <w:rPr>
                <w:sz w:val="18"/>
              </w:rPr>
            </w:pPr>
            <w:r w:rsidRPr="00537CF9">
              <w:rPr>
                <w:sz w:val="18"/>
              </w:rPr>
              <w:t xml:space="preserve">Trailing step length </w:t>
            </w:r>
            <w:r w:rsidRPr="00537CF9">
              <w:rPr>
                <w:vertAlign w:val="superscript"/>
              </w:rPr>
              <w:t>ǂ</w:t>
            </w:r>
          </w:p>
        </w:tc>
        <w:tc>
          <w:tcPr>
            <w:tcW w:w="0" w:type="auto"/>
          </w:tcPr>
          <w:p w:rsidR="0077564E" w:rsidRPr="00537CF9" w:rsidRDefault="0077564E" w:rsidP="006F1297">
            <w:pPr>
              <w:rPr>
                <w:sz w:val="18"/>
              </w:rPr>
            </w:pPr>
            <w:r w:rsidRPr="00537CF9">
              <w:rPr>
                <w:sz w:val="18"/>
              </w:rPr>
              <w:t>0.98 (0.06)</w:t>
            </w:r>
          </w:p>
        </w:tc>
        <w:tc>
          <w:tcPr>
            <w:tcW w:w="0" w:type="auto"/>
          </w:tcPr>
          <w:p w:rsidR="0077564E" w:rsidRPr="00537CF9" w:rsidRDefault="0077564E" w:rsidP="006F1297">
            <w:pPr>
              <w:rPr>
                <w:sz w:val="18"/>
              </w:rPr>
            </w:pPr>
            <w:r w:rsidRPr="00537CF9">
              <w:rPr>
                <w:sz w:val="18"/>
              </w:rPr>
              <w:t>0.99 (0.06)</w:t>
            </w:r>
          </w:p>
        </w:tc>
        <w:tc>
          <w:tcPr>
            <w:tcW w:w="0" w:type="auto"/>
          </w:tcPr>
          <w:p w:rsidR="0077564E" w:rsidRPr="00537CF9" w:rsidRDefault="0077564E" w:rsidP="006F1297">
            <w:pPr>
              <w:rPr>
                <w:sz w:val="18"/>
              </w:rPr>
            </w:pPr>
            <w:r w:rsidRPr="00537CF9">
              <w:rPr>
                <w:sz w:val="18"/>
              </w:rPr>
              <w:t>1.00 (0.06)</w:t>
            </w:r>
          </w:p>
        </w:tc>
        <w:tc>
          <w:tcPr>
            <w:tcW w:w="0" w:type="auto"/>
            <w:vMerge w:val="restart"/>
          </w:tcPr>
          <w:p w:rsidR="0077564E" w:rsidRPr="00537CF9" w:rsidRDefault="0077564E" w:rsidP="006F1297">
            <w:pPr>
              <w:rPr>
                <w:sz w:val="18"/>
              </w:rPr>
            </w:pPr>
            <w:r w:rsidRPr="00537CF9">
              <w:rPr>
                <w:sz w:val="18"/>
              </w:rPr>
              <w:t>0.01/5.33</w:t>
            </w:r>
          </w:p>
        </w:tc>
        <w:tc>
          <w:tcPr>
            <w:tcW w:w="0" w:type="auto"/>
            <w:vMerge w:val="restart"/>
          </w:tcPr>
          <w:p w:rsidR="0077564E" w:rsidRPr="00537CF9" w:rsidRDefault="0077564E" w:rsidP="006F1297">
            <w:pPr>
              <w:rPr>
                <w:sz w:val="18"/>
              </w:rPr>
            </w:pPr>
            <w:r w:rsidRPr="00537CF9">
              <w:rPr>
                <w:sz w:val="18"/>
              </w:rPr>
              <w:t>0.21/1.74</w:t>
            </w:r>
          </w:p>
        </w:tc>
        <w:tc>
          <w:tcPr>
            <w:tcW w:w="0" w:type="auto"/>
            <w:vMerge w:val="restart"/>
          </w:tcPr>
          <w:p w:rsidR="0077564E" w:rsidRPr="00537CF9" w:rsidRDefault="0077564E" w:rsidP="006F1297">
            <w:pPr>
              <w:rPr>
                <w:sz w:val="18"/>
              </w:rPr>
            </w:pPr>
            <w:r w:rsidRPr="00537CF9">
              <w:rPr>
                <w:sz w:val="18"/>
              </w:rPr>
              <w:t>0.05/3.23</w:t>
            </w:r>
          </w:p>
        </w:tc>
      </w:tr>
      <w:tr w:rsidR="0077564E" w:rsidRPr="00537CF9" w:rsidTr="006F1297">
        <w:trPr>
          <w:trHeight w:hRule="exact" w:val="227"/>
        </w:trPr>
        <w:tc>
          <w:tcPr>
            <w:tcW w:w="0" w:type="auto"/>
            <w:vMerge/>
          </w:tcPr>
          <w:p w:rsidR="0077564E" w:rsidRPr="00537CF9" w:rsidRDefault="0077564E" w:rsidP="006F1297">
            <w:pPr>
              <w:rPr>
                <w:sz w:val="18"/>
              </w:rPr>
            </w:pPr>
          </w:p>
        </w:tc>
        <w:tc>
          <w:tcPr>
            <w:tcW w:w="0" w:type="auto"/>
          </w:tcPr>
          <w:p w:rsidR="0077564E" w:rsidRPr="00537CF9" w:rsidRDefault="0077564E" w:rsidP="006F1297">
            <w:pPr>
              <w:rPr>
                <w:sz w:val="18"/>
              </w:rPr>
            </w:pPr>
            <w:r w:rsidRPr="00537CF9">
              <w:rPr>
                <w:sz w:val="18"/>
              </w:rPr>
              <w:t>1.00 (0.06)</w:t>
            </w:r>
          </w:p>
        </w:tc>
        <w:tc>
          <w:tcPr>
            <w:tcW w:w="0" w:type="auto"/>
          </w:tcPr>
          <w:p w:rsidR="0077564E" w:rsidRPr="00537CF9" w:rsidRDefault="0077564E" w:rsidP="006F1297">
            <w:pPr>
              <w:rPr>
                <w:sz w:val="18"/>
              </w:rPr>
            </w:pPr>
            <w:r w:rsidRPr="00537CF9">
              <w:rPr>
                <w:sz w:val="18"/>
              </w:rPr>
              <w:t>0.99 (0.07)</w:t>
            </w:r>
          </w:p>
        </w:tc>
        <w:tc>
          <w:tcPr>
            <w:tcW w:w="0" w:type="auto"/>
          </w:tcPr>
          <w:p w:rsidR="0077564E" w:rsidRPr="00537CF9" w:rsidRDefault="0077564E" w:rsidP="006F1297">
            <w:pPr>
              <w:rPr>
                <w:sz w:val="18"/>
              </w:rPr>
            </w:pPr>
            <w:r w:rsidRPr="00537CF9">
              <w:rPr>
                <w:sz w:val="18"/>
              </w:rPr>
              <w:t>1.00 (0.07)</w:t>
            </w: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r>
      <w:tr w:rsidR="0077564E" w:rsidRPr="00537CF9" w:rsidTr="006F1297">
        <w:trPr>
          <w:trHeight w:hRule="exact" w:val="227"/>
        </w:trPr>
        <w:tc>
          <w:tcPr>
            <w:tcW w:w="0" w:type="auto"/>
            <w:vMerge/>
          </w:tcPr>
          <w:p w:rsidR="0077564E" w:rsidRPr="00537CF9" w:rsidRDefault="0077564E" w:rsidP="006F1297">
            <w:pPr>
              <w:rPr>
                <w:sz w:val="18"/>
              </w:rPr>
            </w:pPr>
          </w:p>
        </w:tc>
        <w:tc>
          <w:tcPr>
            <w:tcW w:w="0" w:type="auto"/>
          </w:tcPr>
          <w:p w:rsidR="0077564E" w:rsidRPr="00537CF9" w:rsidRDefault="0077564E" w:rsidP="006F1297">
            <w:pPr>
              <w:rPr>
                <w:sz w:val="18"/>
              </w:rPr>
            </w:pPr>
          </w:p>
        </w:tc>
        <w:tc>
          <w:tcPr>
            <w:tcW w:w="0" w:type="auto"/>
          </w:tcPr>
          <w:p w:rsidR="0077564E" w:rsidRPr="00537CF9" w:rsidRDefault="0077564E" w:rsidP="006F1297">
            <w:pPr>
              <w:rPr>
                <w:sz w:val="18"/>
              </w:rPr>
            </w:pPr>
          </w:p>
        </w:tc>
        <w:tc>
          <w:tcPr>
            <w:tcW w:w="0" w:type="auto"/>
          </w:tcPr>
          <w:p w:rsidR="0077564E" w:rsidRPr="00537CF9" w:rsidRDefault="0077564E" w:rsidP="006F1297">
            <w:pPr>
              <w:rPr>
                <w:sz w:val="18"/>
              </w:rPr>
            </w:pP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r>
      <w:tr w:rsidR="0077564E" w:rsidRPr="00537CF9" w:rsidTr="006F1297">
        <w:trPr>
          <w:trHeight w:hRule="exact" w:val="227"/>
        </w:trPr>
        <w:tc>
          <w:tcPr>
            <w:tcW w:w="0" w:type="auto"/>
            <w:vMerge w:val="restart"/>
          </w:tcPr>
          <w:p w:rsidR="0077564E" w:rsidRPr="00537CF9" w:rsidRDefault="0077564E" w:rsidP="006F1297">
            <w:pPr>
              <w:rPr>
                <w:sz w:val="18"/>
              </w:rPr>
            </w:pPr>
            <w:r w:rsidRPr="00537CF9">
              <w:rPr>
                <w:sz w:val="18"/>
              </w:rPr>
              <w:t xml:space="preserve">Trailing step width </w:t>
            </w:r>
            <w:r w:rsidRPr="00537CF9">
              <w:rPr>
                <w:vertAlign w:val="superscript"/>
              </w:rPr>
              <w:t>ǂ</w:t>
            </w:r>
          </w:p>
        </w:tc>
        <w:tc>
          <w:tcPr>
            <w:tcW w:w="0" w:type="auto"/>
          </w:tcPr>
          <w:p w:rsidR="0077564E" w:rsidRPr="00537CF9" w:rsidRDefault="0077564E" w:rsidP="006F1297">
            <w:pPr>
              <w:rPr>
                <w:sz w:val="18"/>
              </w:rPr>
            </w:pPr>
            <w:r w:rsidRPr="00537CF9">
              <w:rPr>
                <w:sz w:val="18"/>
              </w:rPr>
              <w:t>0.23 (0.03)</w:t>
            </w:r>
          </w:p>
        </w:tc>
        <w:tc>
          <w:tcPr>
            <w:tcW w:w="0" w:type="auto"/>
          </w:tcPr>
          <w:p w:rsidR="0077564E" w:rsidRPr="00537CF9" w:rsidRDefault="0077564E" w:rsidP="006F1297">
            <w:pPr>
              <w:rPr>
                <w:sz w:val="18"/>
              </w:rPr>
            </w:pPr>
            <w:r w:rsidRPr="00537CF9">
              <w:rPr>
                <w:sz w:val="18"/>
              </w:rPr>
              <w:t>0.24 (0.03)</w:t>
            </w:r>
          </w:p>
        </w:tc>
        <w:tc>
          <w:tcPr>
            <w:tcW w:w="0" w:type="auto"/>
          </w:tcPr>
          <w:p w:rsidR="0077564E" w:rsidRPr="00537CF9" w:rsidRDefault="0077564E" w:rsidP="006F1297">
            <w:pPr>
              <w:rPr>
                <w:sz w:val="18"/>
              </w:rPr>
            </w:pPr>
            <w:r w:rsidRPr="00537CF9">
              <w:rPr>
                <w:sz w:val="18"/>
              </w:rPr>
              <w:t>0.24 (0.02)</w:t>
            </w:r>
          </w:p>
        </w:tc>
        <w:tc>
          <w:tcPr>
            <w:tcW w:w="0" w:type="auto"/>
            <w:vMerge w:val="restart"/>
          </w:tcPr>
          <w:p w:rsidR="0077564E" w:rsidRPr="00537CF9" w:rsidRDefault="0077564E" w:rsidP="006F1297">
            <w:pPr>
              <w:rPr>
                <w:sz w:val="18"/>
              </w:rPr>
            </w:pPr>
            <w:r w:rsidRPr="00537CF9">
              <w:rPr>
                <w:sz w:val="18"/>
              </w:rPr>
              <w:t>0.49/0.72</w:t>
            </w:r>
          </w:p>
        </w:tc>
        <w:tc>
          <w:tcPr>
            <w:tcW w:w="0" w:type="auto"/>
            <w:vMerge w:val="restart"/>
          </w:tcPr>
          <w:p w:rsidR="0077564E" w:rsidRPr="00537CF9" w:rsidRDefault="0077564E" w:rsidP="006F1297">
            <w:pPr>
              <w:rPr>
                <w:sz w:val="18"/>
              </w:rPr>
            </w:pPr>
            <w:r w:rsidRPr="00537CF9">
              <w:rPr>
                <w:sz w:val="18"/>
              </w:rPr>
              <w:t>0.73/0.12</w:t>
            </w:r>
          </w:p>
        </w:tc>
        <w:tc>
          <w:tcPr>
            <w:tcW w:w="0" w:type="auto"/>
            <w:vMerge w:val="restart"/>
          </w:tcPr>
          <w:p w:rsidR="0077564E" w:rsidRPr="00537CF9" w:rsidRDefault="0077564E" w:rsidP="006F1297">
            <w:pPr>
              <w:rPr>
                <w:sz w:val="18"/>
              </w:rPr>
            </w:pPr>
            <w:r w:rsidRPr="00537CF9">
              <w:rPr>
                <w:sz w:val="18"/>
              </w:rPr>
              <w:t>0.46/0.78</w:t>
            </w:r>
          </w:p>
        </w:tc>
      </w:tr>
      <w:tr w:rsidR="0077564E" w:rsidRPr="00537CF9" w:rsidTr="006F1297">
        <w:trPr>
          <w:trHeight w:hRule="exact" w:val="227"/>
        </w:trPr>
        <w:tc>
          <w:tcPr>
            <w:tcW w:w="0" w:type="auto"/>
            <w:vMerge/>
          </w:tcPr>
          <w:p w:rsidR="0077564E" w:rsidRPr="00537CF9" w:rsidRDefault="0077564E" w:rsidP="006F1297">
            <w:pPr>
              <w:rPr>
                <w:sz w:val="18"/>
              </w:rPr>
            </w:pPr>
          </w:p>
        </w:tc>
        <w:tc>
          <w:tcPr>
            <w:tcW w:w="0" w:type="auto"/>
          </w:tcPr>
          <w:p w:rsidR="0077564E" w:rsidRPr="00537CF9" w:rsidRDefault="0077564E" w:rsidP="006F1297">
            <w:pPr>
              <w:rPr>
                <w:sz w:val="18"/>
              </w:rPr>
            </w:pPr>
            <w:r w:rsidRPr="00537CF9">
              <w:rPr>
                <w:sz w:val="18"/>
              </w:rPr>
              <w:t>0.24 (0.04)</w:t>
            </w:r>
          </w:p>
        </w:tc>
        <w:tc>
          <w:tcPr>
            <w:tcW w:w="0" w:type="auto"/>
          </w:tcPr>
          <w:p w:rsidR="0077564E" w:rsidRPr="00537CF9" w:rsidRDefault="0077564E" w:rsidP="006F1297">
            <w:pPr>
              <w:rPr>
                <w:sz w:val="18"/>
              </w:rPr>
            </w:pPr>
            <w:r w:rsidRPr="00537CF9">
              <w:rPr>
                <w:sz w:val="18"/>
              </w:rPr>
              <w:t>0.24 (0.04)</w:t>
            </w:r>
          </w:p>
        </w:tc>
        <w:tc>
          <w:tcPr>
            <w:tcW w:w="0" w:type="auto"/>
          </w:tcPr>
          <w:p w:rsidR="0077564E" w:rsidRPr="00537CF9" w:rsidRDefault="0077564E" w:rsidP="006F1297">
            <w:pPr>
              <w:rPr>
                <w:sz w:val="18"/>
              </w:rPr>
            </w:pPr>
            <w:r w:rsidRPr="00537CF9">
              <w:rPr>
                <w:sz w:val="18"/>
              </w:rPr>
              <w:t>0.25 (0.04)</w:t>
            </w: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r>
      <w:tr w:rsidR="0077564E" w:rsidRPr="00537CF9" w:rsidTr="006F1297">
        <w:trPr>
          <w:trHeight w:hRule="exact" w:val="227"/>
        </w:trPr>
        <w:tc>
          <w:tcPr>
            <w:tcW w:w="0" w:type="auto"/>
          </w:tcPr>
          <w:p w:rsidR="0077564E" w:rsidRPr="00537CF9" w:rsidRDefault="0077564E" w:rsidP="006F1297">
            <w:pPr>
              <w:rPr>
                <w:b/>
                <w:bCs/>
                <w:sz w:val="18"/>
              </w:rPr>
            </w:pPr>
            <w:r w:rsidRPr="00537CF9">
              <w:rPr>
                <w:b/>
                <w:bCs/>
                <w:sz w:val="18"/>
              </w:rPr>
              <w:t xml:space="preserve">Kinematics </w:t>
            </w:r>
          </w:p>
        </w:tc>
        <w:tc>
          <w:tcPr>
            <w:tcW w:w="0" w:type="auto"/>
          </w:tcPr>
          <w:p w:rsidR="0077564E" w:rsidRPr="00537CF9" w:rsidRDefault="0077564E" w:rsidP="006F1297">
            <w:pPr>
              <w:rPr>
                <w:sz w:val="18"/>
              </w:rPr>
            </w:pPr>
          </w:p>
        </w:tc>
        <w:tc>
          <w:tcPr>
            <w:tcW w:w="0" w:type="auto"/>
          </w:tcPr>
          <w:p w:rsidR="0077564E" w:rsidRPr="00537CF9" w:rsidRDefault="0077564E" w:rsidP="006F1297">
            <w:pPr>
              <w:rPr>
                <w:sz w:val="18"/>
              </w:rPr>
            </w:pPr>
          </w:p>
        </w:tc>
        <w:tc>
          <w:tcPr>
            <w:tcW w:w="0" w:type="auto"/>
          </w:tcPr>
          <w:p w:rsidR="0077564E" w:rsidRPr="00537CF9" w:rsidRDefault="0077564E" w:rsidP="006F1297">
            <w:pPr>
              <w:rPr>
                <w:sz w:val="18"/>
              </w:rPr>
            </w:pPr>
          </w:p>
        </w:tc>
        <w:tc>
          <w:tcPr>
            <w:tcW w:w="0" w:type="auto"/>
          </w:tcPr>
          <w:p w:rsidR="0077564E" w:rsidRPr="00537CF9" w:rsidRDefault="0077564E" w:rsidP="006F1297">
            <w:pPr>
              <w:rPr>
                <w:sz w:val="18"/>
              </w:rPr>
            </w:pPr>
          </w:p>
        </w:tc>
        <w:tc>
          <w:tcPr>
            <w:tcW w:w="0" w:type="auto"/>
          </w:tcPr>
          <w:p w:rsidR="0077564E" w:rsidRPr="00537CF9" w:rsidRDefault="0077564E" w:rsidP="006F1297">
            <w:pPr>
              <w:rPr>
                <w:sz w:val="18"/>
              </w:rPr>
            </w:pPr>
          </w:p>
        </w:tc>
        <w:tc>
          <w:tcPr>
            <w:tcW w:w="0" w:type="auto"/>
          </w:tcPr>
          <w:p w:rsidR="0077564E" w:rsidRPr="00537CF9" w:rsidRDefault="0077564E" w:rsidP="006F1297">
            <w:pPr>
              <w:rPr>
                <w:sz w:val="18"/>
              </w:rPr>
            </w:pPr>
          </w:p>
        </w:tc>
      </w:tr>
      <w:tr w:rsidR="0077564E" w:rsidRPr="00537CF9" w:rsidTr="006F1297">
        <w:trPr>
          <w:trHeight w:hRule="exact" w:val="227"/>
        </w:trPr>
        <w:tc>
          <w:tcPr>
            <w:tcW w:w="0" w:type="auto"/>
            <w:vMerge w:val="restart"/>
          </w:tcPr>
          <w:p w:rsidR="0077564E" w:rsidRPr="00537CF9" w:rsidRDefault="0077564E" w:rsidP="006F1297">
            <w:pPr>
              <w:rPr>
                <w:sz w:val="18"/>
              </w:rPr>
            </w:pPr>
            <w:r w:rsidRPr="00537CF9">
              <w:rPr>
                <w:sz w:val="18"/>
              </w:rPr>
              <w:t>Peak hip flexion angle (°)</w:t>
            </w:r>
          </w:p>
        </w:tc>
        <w:tc>
          <w:tcPr>
            <w:tcW w:w="0" w:type="auto"/>
          </w:tcPr>
          <w:p w:rsidR="0077564E" w:rsidRPr="00537CF9" w:rsidRDefault="0077564E" w:rsidP="006F1297">
            <w:pPr>
              <w:rPr>
                <w:sz w:val="18"/>
              </w:rPr>
            </w:pPr>
            <w:r w:rsidRPr="00537CF9">
              <w:rPr>
                <w:sz w:val="18"/>
              </w:rPr>
              <w:t>-16.4 (5.48)</w:t>
            </w:r>
          </w:p>
        </w:tc>
        <w:tc>
          <w:tcPr>
            <w:tcW w:w="0" w:type="auto"/>
          </w:tcPr>
          <w:p w:rsidR="0077564E" w:rsidRPr="00537CF9" w:rsidRDefault="0077564E" w:rsidP="006F1297">
            <w:pPr>
              <w:rPr>
                <w:sz w:val="18"/>
              </w:rPr>
            </w:pPr>
            <w:r w:rsidRPr="00537CF9">
              <w:rPr>
                <w:sz w:val="18"/>
              </w:rPr>
              <w:t>8.05 (7.98)</w:t>
            </w:r>
          </w:p>
        </w:tc>
        <w:tc>
          <w:tcPr>
            <w:tcW w:w="0" w:type="auto"/>
          </w:tcPr>
          <w:p w:rsidR="0077564E" w:rsidRPr="00537CF9" w:rsidRDefault="0077564E" w:rsidP="006F1297">
            <w:pPr>
              <w:rPr>
                <w:sz w:val="18"/>
              </w:rPr>
            </w:pPr>
            <w:r w:rsidRPr="00537CF9">
              <w:rPr>
                <w:sz w:val="18"/>
              </w:rPr>
              <w:t>23.0 (7.70)</w:t>
            </w:r>
          </w:p>
        </w:tc>
        <w:tc>
          <w:tcPr>
            <w:tcW w:w="0" w:type="auto"/>
            <w:vMerge w:val="restart"/>
          </w:tcPr>
          <w:p w:rsidR="0077564E" w:rsidRPr="00537CF9" w:rsidRDefault="0077564E" w:rsidP="006F1297">
            <w:pPr>
              <w:rPr>
                <w:sz w:val="18"/>
              </w:rPr>
            </w:pPr>
            <w:r w:rsidRPr="00537CF9">
              <w:rPr>
                <w:sz w:val="18"/>
              </w:rPr>
              <w:t>0.00/331</w:t>
            </w:r>
          </w:p>
        </w:tc>
        <w:tc>
          <w:tcPr>
            <w:tcW w:w="0" w:type="auto"/>
            <w:vMerge w:val="restart"/>
          </w:tcPr>
          <w:p w:rsidR="0077564E" w:rsidRPr="00537CF9" w:rsidRDefault="0077564E" w:rsidP="006F1297">
            <w:pPr>
              <w:rPr>
                <w:sz w:val="18"/>
              </w:rPr>
            </w:pPr>
            <w:r w:rsidRPr="00537CF9">
              <w:rPr>
                <w:sz w:val="18"/>
              </w:rPr>
              <w:t>0.09/3.27</w:t>
            </w:r>
          </w:p>
        </w:tc>
        <w:tc>
          <w:tcPr>
            <w:tcW w:w="0" w:type="auto"/>
            <w:vMerge w:val="restart"/>
          </w:tcPr>
          <w:p w:rsidR="0077564E" w:rsidRPr="00537CF9" w:rsidRDefault="0077564E" w:rsidP="006F1297">
            <w:pPr>
              <w:rPr>
                <w:sz w:val="18"/>
              </w:rPr>
            </w:pPr>
            <w:r w:rsidRPr="00537CF9">
              <w:rPr>
                <w:sz w:val="18"/>
              </w:rPr>
              <w:t>0.62/0.47</w:t>
            </w:r>
          </w:p>
        </w:tc>
      </w:tr>
      <w:tr w:rsidR="0077564E" w:rsidRPr="00537CF9" w:rsidTr="006F1297">
        <w:trPr>
          <w:trHeight w:hRule="exact" w:val="227"/>
        </w:trPr>
        <w:tc>
          <w:tcPr>
            <w:tcW w:w="0" w:type="auto"/>
            <w:vMerge/>
          </w:tcPr>
          <w:p w:rsidR="0077564E" w:rsidRPr="00537CF9" w:rsidRDefault="0077564E" w:rsidP="006F1297">
            <w:pPr>
              <w:rPr>
                <w:sz w:val="18"/>
              </w:rPr>
            </w:pPr>
          </w:p>
        </w:tc>
        <w:tc>
          <w:tcPr>
            <w:tcW w:w="0" w:type="auto"/>
          </w:tcPr>
          <w:p w:rsidR="0077564E" w:rsidRPr="00537CF9" w:rsidRDefault="0077564E" w:rsidP="006F1297">
            <w:pPr>
              <w:rPr>
                <w:sz w:val="18"/>
              </w:rPr>
            </w:pPr>
            <w:r w:rsidRPr="00537CF9">
              <w:rPr>
                <w:sz w:val="18"/>
              </w:rPr>
              <w:t>-15.1 (6.14)</w:t>
            </w:r>
          </w:p>
        </w:tc>
        <w:tc>
          <w:tcPr>
            <w:tcW w:w="0" w:type="auto"/>
          </w:tcPr>
          <w:p w:rsidR="0077564E" w:rsidRPr="00537CF9" w:rsidRDefault="0077564E" w:rsidP="006F1297">
            <w:pPr>
              <w:rPr>
                <w:sz w:val="18"/>
              </w:rPr>
            </w:pPr>
            <w:r w:rsidRPr="00537CF9">
              <w:rPr>
                <w:sz w:val="18"/>
              </w:rPr>
              <w:t>11.2 (9.26)</w:t>
            </w:r>
          </w:p>
        </w:tc>
        <w:tc>
          <w:tcPr>
            <w:tcW w:w="0" w:type="auto"/>
          </w:tcPr>
          <w:p w:rsidR="0077564E" w:rsidRPr="00537CF9" w:rsidRDefault="0077564E" w:rsidP="006F1297">
            <w:pPr>
              <w:rPr>
                <w:sz w:val="18"/>
              </w:rPr>
            </w:pPr>
            <w:r w:rsidRPr="00537CF9">
              <w:rPr>
                <w:sz w:val="18"/>
              </w:rPr>
              <w:t>26.2 (8.16)</w:t>
            </w: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r>
      <w:tr w:rsidR="0077564E" w:rsidRPr="00537CF9" w:rsidTr="006F1297">
        <w:trPr>
          <w:trHeight w:hRule="exact" w:val="227"/>
        </w:trPr>
        <w:tc>
          <w:tcPr>
            <w:tcW w:w="0" w:type="auto"/>
            <w:vMerge/>
          </w:tcPr>
          <w:p w:rsidR="0077564E" w:rsidRPr="00537CF9" w:rsidRDefault="0077564E" w:rsidP="006F1297">
            <w:pPr>
              <w:rPr>
                <w:sz w:val="18"/>
              </w:rPr>
            </w:pPr>
          </w:p>
        </w:tc>
        <w:tc>
          <w:tcPr>
            <w:tcW w:w="0" w:type="auto"/>
          </w:tcPr>
          <w:p w:rsidR="0077564E" w:rsidRPr="00537CF9" w:rsidRDefault="0077564E" w:rsidP="006F1297">
            <w:pPr>
              <w:contextualSpacing/>
              <w:rPr>
                <w:sz w:val="18"/>
              </w:rPr>
            </w:pPr>
          </w:p>
        </w:tc>
        <w:tc>
          <w:tcPr>
            <w:tcW w:w="0" w:type="auto"/>
          </w:tcPr>
          <w:p w:rsidR="0077564E" w:rsidRPr="00537CF9" w:rsidRDefault="0077564E" w:rsidP="006F1297">
            <w:pPr>
              <w:rPr>
                <w:sz w:val="18"/>
              </w:rPr>
            </w:pPr>
          </w:p>
        </w:tc>
        <w:tc>
          <w:tcPr>
            <w:tcW w:w="0" w:type="auto"/>
          </w:tcPr>
          <w:p w:rsidR="0077564E" w:rsidRPr="00537CF9" w:rsidRDefault="0077564E" w:rsidP="006F1297">
            <w:pPr>
              <w:rPr>
                <w:sz w:val="18"/>
              </w:rPr>
            </w:pP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r>
      <w:tr w:rsidR="0077564E" w:rsidRPr="00537CF9" w:rsidTr="006F1297">
        <w:trPr>
          <w:trHeight w:hRule="exact" w:val="227"/>
        </w:trPr>
        <w:tc>
          <w:tcPr>
            <w:tcW w:w="0" w:type="auto"/>
            <w:vMerge w:val="restart"/>
          </w:tcPr>
          <w:p w:rsidR="0077564E" w:rsidRPr="00537CF9" w:rsidRDefault="0077564E" w:rsidP="006F1297">
            <w:pPr>
              <w:rPr>
                <w:sz w:val="18"/>
              </w:rPr>
            </w:pPr>
            <w:r w:rsidRPr="00537CF9">
              <w:rPr>
                <w:sz w:val="18"/>
              </w:rPr>
              <w:t xml:space="preserve">Hip </w:t>
            </w:r>
            <w:proofErr w:type="spellStart"/>
            <w:r w:rsidRPr="00537CF9">
              <w:rPr>
                <w:sz w:val="18"/>
              </w:rPr>
              <w:t>RoM</w:t>
            </w:r>
            <w:proofErr w:type="spellEnd"/>
            <w:r w:rsidRPr="00537CF9">
              <w:rPr>
                <w:sz w:val="18"/>
              </w:rPr>
              <w:t xml:space="preserve"> (°)</w:t>
            </w:r>
          </w:p>
        </w:tc>
        <w:tc>
          <w:tcPr>
            <w:tcW w:w="0" w:type="auto"/>
          </w:tcPr>
          <w:p w:rsidR="0077564E" w:rsidRPr="00537CF9" w:rsidRDefault="0077564E" w:rsidP="006F1297">
            <w:pPr>
              <w:rPr>
                <w:sz w:val="18"/>
              </w:rPr>
            </w:pPr>
            <w:r w:rsidRPr="00537CF9">
              <w:rPr>
                <w:sz w:val="18"/>
              </w:rPr>
              <w:t>41.0 (3.07)</w:t>
            </w:r>
          </w:p>
        </w:tc>
        <w:tc>
          <w:tcPr>
            <w:tcW w:w="0" w:type="auto"/>
          </w:tcPr>
          <w:p w:rsidR="0077564E" w:rsidRPr="00537CF9" w:rsidRDefault="0077564E" w:rsidP="006F1297">
            <w:pPr>
              <w:rPr>
                <w:sz w:val="18"/>
              </w:rPr>
            </w:pPr>
            <w:r w:rsidRPr="00537CF9">
              <w:rPr>
                <w:sz w:val="18"/>
              </w:rPr>
              <w:t>36.8 (10.5)</w:t>
            </w:r>
          </w:p>
        </w:tc>
        <w:tc>
          <w:tcPr>
            <w:tcW w:w="0" w:type="auto"/>
          </w:tcPr>
          <w:p w:rsidR="0077564E" w:rsidRPr="00537CF9" w:rsidRDefault="0077564E" w:rsidP="006F1297">
            <w:pPr>
              <w:rPr>
                <w:sz w:val="18"/>
              </w:rPr>
            </w:pPr>
            <w:r w:rsidRPr="00537CF9">
              <w:rPr>
                <w:sz w:val="18"/>
              </w:rPr>
              <w:t>37.7 (3.22)</w:t>
            </w:r>
          </w:p>
        </w:tc>
        <w:tc>
          <w:tcPr>
            <w:tcW w:w="0" w:type="auto"/>
            <w:vMerge w:val="restart"/>
          </w:tcPr>
          <w:p w:rsidR="0077564E" w:rsidRPr="00537CF9" w:rsidRDefault="0077564E" w:rsidP="006F1297">
            <w:pPr>
              <w:rPr>
                <w:sz w:val="18"/>
              </w:rPr>
            </w:pPr>
            <w:r w:rsidRPr="00537CF9">
              <w:rPr>
                <w:sz w:val="18"/>
              </w:rPr>
              <w:t>0.00/13.2</w:t>
            </w:r>
          </w:p>
        </w:tc>
        <w:tc>
          <w:tcPr>
            <w:tcW w:w="0" w:type="auto"/>
            <w:vMerge w:val="restart"/>
          </w:tcPr>
          <w:p w:rsidR="0077564E" w:rsidRPr="00537CF9" w:rsidRDefault="0077564E" w:rsidP="006F1297">
            <w:pPr>
              <w:rPr>
                <w:sz w:val="18"/>
              </w:rPr>
            </w:pPr>
            <w:r w:rsidRPr="00537CF9">
              <w:rPr>
                <w:sz w:val="18"/>
              </w:rPr>
              <w:t>0.00/162</w:t>
            </w:r>
          </w:p>
        </w:tc>
        <w:tc>
          <w:tcPr>
            <w:tcW w:w="0" w:type="auto"/>
            <w:vMerge w:val="restart"/>
          </w:tcPr>
          <w:p w:rsidR="0077564E" w:rsidRPr="00537CF9" w:rsidRDefault="0077564E" w:rsidP="006F1297">
            <w:pPr>
              <w:rPr>
                <w:sz w:val="18"/>
              </w:rPr>
            </w:pPr>
            <w:r w:rsidRPr="00537CF9">
              <w:rPr>
                <w:sz w:val="18"/>
              </w:rPr>
              <w:t>0.06/3.11</w:t>
            </w:r>
          </w:p>
        </w:tc>
      </w:tr>
      <w:tr w:rsidR="0077564E" w:rsidRPr="00537CF9" w:rsidTr="006F1297">
        <w:trPr>
          <w:trHeight w:hRule="exact" w:val="227"/>
        </w:trPr>
        <w:tc>
          <w:tcPr>
            <w:tcW w:w="0" w:type="auto"/>
            <w:vMerge/>
          </w:tcPr>
          <w:p w:rsidR="0077564E" w:rsidRPr="00537CF9" w:rsidRDefault="0077564E" w:rsidP="006F1297">
            <w:pPr>
              <w:rPr>
                <w:sz w:val="18"/>
              </w:rPr>
            </w:pPr>
          </w:p>
        </w:tc>
        <w:tc>
          <w:tcPr>
            <w:tcW w:w="0" w:type="auto"/>
          </w:tcPr>
          <w:p w:rsidR="0077564E" w:rsidRPr="00537CF9" w:rsidRDefault="0077564E" w:rsidP="006F1297">
            <w:pPr>
              <w:rPr>
                <w:sz w:val="18"/>
              </w:rPr>
            </w:pPr>
            <w:r w:rsidRPr="00537CF9">
              <w:rPr>
                <w:sz w:val="18"/>
              </w:rPr>
              <w:t>58.1 (5.95)</w:t>
            </w:r>
          </w:p>
        </w:tc>
        <w:tc>
          <w:tcPr>
            <w:tcW w:w="0" w:type="auto"/>
          </w:tcPr>
          <w:p w:rsidR="0077564E" w:rsidRPr="00537CF9" w:rsidRDefault="0077564E" w:rsidP="006F1297">
            <w:pPr>
              <w:rPr>
                <w:sz w:val="18"/>
              </w:rPr>
            </w:pPr>
            <w:r w:rsidRPr="00537CF9">
              <w:rPr>
                <w:sz w:val="18"/>
              </w:rPr>
              <w:t>50.4 (4.86)</w:t>
            </w:r>
          </w:p>
        </w:tc>
        <w:tc>
          <w:tcPr>
            <w:tcW w:w="0" w:type="auto"/>
          </w:tcPr>
          <w:p w:rsidR="0077564E" w:rsidRPr="00537CF9" w:rsidRDefault="0077564E" w:rsidP="006F1297">
            <w:pPr>
              <w:rPr>
                <w:sz w:val="18"/>
              </w:rPr>
            </w:pPr>
            <w:r w:rsidRPr="00537CF9">
              <w:rPr>
                <w:sz w:val="18"/>
              </w:rPr>
              <w:t>46.9 (4.86)</w:t>
            </w: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r>
      <w:tr w:rsidR="0077564E" w:rsidRPr="00537CF9" w:rsidTr="006F1297">
        <w:trPr>
          <w:trHeight w:hRule="exact" w:val="227"/>
        </w:trPr>
        <w:tc>
          <w:tcPr>
            <w:tcW w:w="0" w:type="auto"/>
            <w:vMerge/>
          </w:tcPr>
          <w:p w:rsidR="0077564E" w:rsidRPr="00537CF9" w:rsidRDefault="0077564E" w:rsidP="006F1297">
            <w:pPr>
              <w:rPr>
                <w:sz w:val="18"/>
              </w:rPr>
            </w:pPr>
          </w:p>
        </w:tc>
        <w:tc>
          <w:tcPr>
            <w:tcW w:w="0" w:type="auto"/>
          </w:tcPr>
          <w:p w:rsidR="0077564E" w:rsidRPr="00537CF9" w:rsidRDefault="0077564E" w:rsidP="006F1297">
            <w:pPr>
              <w:rPr>
                <w:sz w:val="18"/>
              </w:rPr>
            </w:pPr>
          </w:p>
        </w:tc>
        <w:tc>
          <w:tcPr>
            <w:tcW w:w="0" w:type="auto"/>
          </w:tcPr>
          <w:p w:rsidR="0077564E" w:rsidRPr="00537CF9" w:rsidRDefault="0077564E" w:rsidP="006F1297">
            <w:pPr>
              <w:rPr>
                <w:sz w:val="18"/>
              </w:rPr>
            </w:pPr>
          </w:p>
        </w:tc>
        <w:tc>
          <w:tcPr>
            <w:tcW w:w="0" w:type="auto"/>
          </w:tcPr>
          <w:p w:rsidR="0077564E" w:rsidRPr="00537CF9" w:rsidRDefault="0077564E" w:rsidP="006F1297">
            <w:pPr>
              <w:rPr>
                <w:sz w:val="18"/>
              </w:rPr>
            </w:pP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r>
      <w:tr w:rsidR="0077564E" w:rsidRPr="00537CF9" w:rsidTr="006F1297">
        <w:trPr>
          <w:trHeight w:hRule="exact" w:val="227"/>
        </w:trPr>
        <w:tc>
          <w:tcPr>
            <w:tcW w:w="0" w:type="auto"/>
            <w:vMerge w:val="restart"/>
          </w:tcPr>
          <w:p w:rsidR="0077564E" w:rsidRPr="00537CF9" w:rsidRDefault="0077564E" w:rsidP="006F1297">
            <w:pPr>
              <w:rPr>
                <w:sz w:val="18"/>
              </w:rPr>
            </w:pPr>
            <w:r w:rsidRPr="00537CF9">
              <w:rPr>
                <w:sz w:val="18"/>
              </w:rPr>
              <w:t>Peak knee flexion angle (°)</w:t>
            </w:r>
          </w:p>
        </w:tc>
        <w:tc>
          <w:tcPr>
            <w:tcW w:w="0" w:type="auto"/>
          </w:tcPr>
          <w:p w:rsidR="0077564E" w:rsidRPr="00537CF9" w:rsidRDefault="0077564E" w:rsidP="006F1297">
            <w:pPr>
              <w:rPr>
                <w:sz w:val="18"/>
              </w:rPr>
            </w:pPr>
            <w:r w:rsidRPr="00537CF9">
              <w:rPr>
                <w:sz w:val="18"/>
              </w:rPr>
              <w:t>74.8 (2.76)</w:t>
            </w:r>
          </w:p>
        </w:tc>
        <w:tc>
          <w:tcPr>
            <w:tcW w:w="0" w:type="auto"/>
          </w:tcPr>
          <w:p w:rsidR="0077564E" w:rsidRPr="00537CF9" w:rsidRDefault="0077564E" w:rsidP="006F1297">
            <w:pPr>
              <w:rPr>
                <w:sz w:val="18"/>
              </w:rPr>
            </w:pPr>
            <w:r w:rsidRPr="00537CF9">
              <w:rPr>
                <w:sz w:val="18"/>
              </w:rPr>
              <w:t>74.4 (3.62)</w:t>
            </w:r>
          </w:p>
        </w:tc>
        <w:tc>
          <w:tcPr>
            <w:tcW w:w="0" w:type="auto"/>
          </w:tcPr>
          <w:p w:rsidR="0077564E" w:rsidRPr="00537CF9" w:rsidRDefault="0077564E" w:rsidP="006F1297">
            <w:pPr>
              <w:rPr>
                <w:sz w:val="18"/>
              </w:rPr>
            </w:pPr>
            <w:r w:rsidRPr="00537CF9">
              <w:rPr>
                <w:sz w:val="18"/>
              </w:rPr>
              <w:t>75.5 (4.52)</w:t>
            </w:r>
          </w:p>
        </w:tc>
        <w:tc>
          <w:tcPr>
            <w:tcW w:w="0" w:type="auto"/>
            <w:vMerge w:val="restart"/>
          </w:tcPr>
          <w:p w:rsidR="0077564E" w:rsidRPr="00537CF9" w:rsidRDefault="0077564E" w:rsidP="006F1297">
            <w:pPr>
              <w:rPr>
                <w:sz w:val="18"/>
              </w:rPr>
            </w:pPr>
            <w:r w:rsidRPr="00537CF9">
              <w:rPr>
                <w:sz w:val="18"/>
              </w:rPr>
              <w:t>0.08/2.70</w:t>
            </w:r>
          </w:p>
        </w:tc>
        <w:tc>
          <w:tcPr>
            <w:tcW w:w="0" w:type="auto"/>
            <w:vMerge w:val="restart"/>
          </w:tcPr>
          <w:p w:rsidR="0077564E" w:rsidRPr="00537CF9" w:rsidRDefault="0077564E" w:rsidP="006F1297">
            <w:pPr>
              <w:rPr>
                <w:sz w:val="18"/>
              </w:rPr>
            </w:pPr>
            <w:r w:rsidRPr="00537CF9">
              <w:rPr>
                <w:sz w:val="18"/>
              </w:rPr>
              <w:t>0.00/340</w:t>
            </w:r>
          </w:p>
        </w:tc>
        <w:tc>
          <w:tcPr>
            <w:tcW w:w="0" w:type="auto"/>
            <w:vMerge w:val="restart"/>
          </w:tcPr>
          <w:p w:rsidR="0077564E" w:rsidRPr="00537CF9" w:rsidRDefault="0077564E" w:rsidP="006F1297">
            <w:pPr>
              <w:rPr>
                <w:sz w:val="18"/>
              </w:rPr>
            </w:pPr>
            <w:r w:rsidRPr="00537CF9">
              <w:rPr>
                <w:sz w:val="18"/>
              </w:rPr>
              <w:t>0.22/1.58</w:t>
            </w:r>
          </w:p>
        </w:tc>
      </w:tr>
      <w:tr w:rsidR="0077564E" w:rsidRPr="00537CF9" w:rsidTr="006F1297">
        <w:trPr>
          <w:trHeight w:hRule="exact" w:val="227"/>
        </w:trPr>
        <w:tc>
          <w:tcPr>
            <w:tcW w:w="0" w:type="auto"/>
            <w:vMerge/>
          </w:tcPr>
          <w:p w:rsidR="0077564E" w:rsidRPr="00537CF9" w:rsidRDefault="0077564E" w:rsidP="006F1297">
            <w:pPr>
              <w:rPr>
                <w:sz w:val="18"/>
              </w:rPr>
            </w:pPr>
          </w:p>
        </w:tc>
        <w:tc>
          <w:tcPr>
            <w:tcW w:w="0" w:type="auto"/>
          </w:tcPr>
          <w:p w:rsidR="0077564E" w:rsidRPr="00537CF9" w:rsidRDefault="0077564E" w:rsidP="006F1297">
            <w:pPr>
              <w:rPr>
                <w:sz w:val="18"/>
              </w:rPr>
            </w:pPr>
            <w:r w:rsidRPr="00537CF9">
              <w:rPr>
                <w:sz w:val="18"/>
              </w:rPr>
              <w:t>93.4 (3.77)</w:t>
            </w:r>
          </w:p>
        </w:tc>
        <w:tc>
          <w:tcPr>
            <w:tcW w:w="0" w:type="auto"/>
          </w:tcPr>
          <w:p w:rsidR="0077564E" w:rsidRPr="00537CF9" w:rsidRDefault="0077564E" w:rsidP="006F1297">
            <w:pPr>
              <w:rPr>
                <w:sz w:val="18"/>
              </w:rPr>
            </w:pPr>
            <w:r w:rsidRPr="00537CF9">
              <w:rPr>
                <w:sz w:val="18"/>
              </w:rPr>
              <w:t>93.6 (4.80)</w:t>
            </w:r>
          </w:p>
        </w:tc>
        <w:tc>
          <w:tcPr>
            <w:tcW w:w="0" w:type="auto"/>
          </w:tcPr>
          <w:p w:rsidR="0077564E" w:rsidRPr="00537CF9" w:rsidRDefault="0077564E" w:rsidP="006F1297">
            <w:pPr>
              <w:rPr>
                <w:sz w:val="18"/>
              </w:rPr>
            </w:pPr>
            <w:r w:rsidRPr="00537CF9">
              <w:rPr>
                <w:sz w:val="18"/>
              </w:rPr>
              <w:t>95.2 (4.74)</w:t>
            </w: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r>
      <w:tr w:rsidR="0077564E" w:rsidRPr="00537CF9" w:rsidTr="006F1297">
        <w:trPr>
          <w:trHeight w:hRule="exact" w:val="227"/>
        </w:trPr>
        <w:tc>
          <w:tcPr>
            <w:tcW w:w="0" w:type="auto"/>
            <w:vMerge/>
          </w:tcPr>
          <w:p w:rsidR="0077564E" w:rsidRPr="00537CF9" w:rsidRDefault="0077564E" w:rsidP="006F1297">
            <w:pPr>
              <w:rPr>
                <w:sz w:val="18"/>
              </w:rPr>
            </w:pPr>
          </w:p>
        </w:tc>
        <w:tc>
          <w:tcPr>
            <w:tcW w:w="0" w:type="auto"/>
          </w:tcPr>
          <w:p w:rsidR="0077564E" w:rsidRPr="00537CF9" w:rsidRDefault="0077564E" w:rsidP="006F1297">
            <w:pPr>
              <w:rPr>
                <w:sz w:val="18"/>
              </w:rPr>
            </w:pPr>
          </w:p>
        </w:tc>
        <w:tc>
          <w:tcPr>
            <w:tcW w:w="0" w:type="auto"/>
          </w:tcPr>
          <w:p w:rsidR="0077564E" w:rsidRPr="00537CF9" w:rsidRDefault="0077564E" w:rsidP="006F1297">
            <w:pPr>
              <w:rPr>
                <w:sz w:val="18"/>
              </w:rPr>
            </w:pPr>
          </w:p>
        </w:tc>
        <w:tc>
          <w:tcPr>
            <w:tcW w:w="0" w:type="auto"/>
          </w:tcPr>
          <w:p w:rsidR="0077564E" w:rsidRPr="00537CF9" w:rsidRDefault="0077564E" w:rsidP="006F1297">
            <w:pPr>
              <w:rPr>
                <w:sz w:val="18"/>
              </w:rPr>
            </w:pP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r>
      <w:tr w:rsidR="0077564E" w:rsidRPr="00537CF9" w:rsidTr="006F1297">
        <w:trPr>
          <w:trHeight w:hRule="exact" w:val="227"/>
        </w:trPr>
        <w:tc>
          <w:tcPr>
            <w:tcW w:w="0" w:type="auto"/>
            <w:vMerge w:val="restart"/>
          </w:tcPr>
          <w:p w:rsidR="0077564E" w:rsidRPr="00537CF9" w:rsidRDefault="0077564E" w:rsidP="006F1297">
            <w:pPr>
              <w:rPr>
                <w:sz w:val="18"/>
              </w:rPr>
            </w:pPr>
            <w:r w:rsidRPr="00537CF9">
              <w:rPr>
                <w:sz w:val="18"/>
              </w:rPr>
              <w:t xml:space="preserve">Knee </w:t>
            </w:r>
            <w:proofErr w:type="spellStart"/>
            <w:r w:rsidRPr="00537CF9">
              <w:rPr>
                <w:sz w:val="18"/>
              </w:rPr>
              <w:t>RoM</w:t>
            </w:r>
            <w:proofErr w:type="spellEnd"/>
            <w:r w:rsidRPr="00537CF9">
              <w:rPr>
                <w:sz w:val="18"/>
              </w:rPr>
              <w:t xml:space="preserve"> (°)</w:t>
            </w:r>
          </w:p>
        </w:tc>
        <w:tc>
          <w:tcPr>
            <w:tcW w:w="0" w:type="auto"/>
          </w:tcPr>
          <w:p w:rsidR="0077564E" w:rsidRPr="00537CF9" w:rsidRDefault="0077564E" w:rsidP="006F1297">
            <w:pPr>
              <w:rPr>
                <w:sz w:val="18"/>
              </w:rPr>
            </w:pPr>
            <w:r w:rsidRPr="00537CF9">
              <w:rPr>
                <w:sz w:val="18"/>
              </w:rPr>
              <w:t>68.4 (3.23)</w:t>
            </w:r>
          </w:p>
        </w:tc>
        <w:tc>
          <w:tcPr>
            <w:tcW w:w="0" w:type="auto"/>
          </w:tcPr>
          <w:p w:rsidR="0077564E" w:rsidRPr="00537CF9" w:rsidRDefault="0077564E" w:rsidP="006F1297">
            <w:pPr>
              <w:rPr>
                <w:sz w:val="18"/>
              </w:rPr>
            </w:pPr>
            <w:r w:rsidRPr="00537CF9">
              <w:rPr>
                <w:sz w:val="18"/>
              </w:rPr>
              <w:t>67.1 (2.45)</w:t>
            </w:r>
          </w:p>
        </w:tc>
        <w:tc>
          <w:tcPr>
            <w:tcW w:w="0" w:type="auto"/>
          </w:tcPr>
          <w:p w:rsidR="0077564E" w:rsidRPr="00537CF9" w:rsidRDefault="0077564E" w:rsidP="006F1297">
            <w:pPr>
              <w:rPr>
                <w:sz w:val="18"/>
              </w:rPr>
            </w:pPr>
            <w:r w:rsidRPr="00537CF9">
              <w:rPr>
                <w:sz w:val="18"/>
              </w:rPr>
              <w:t>67.1 (1.97)</w:t>
            </w:r>
          </w:p>
        </w:tc>
        <w:tc>
          <w:tcPr>
            <w:tcW w:w="0" w:type="auto"/>
            <w:vMerge w:val="restart"/>
          </w:tcPr>
          <w:p w:rsidR="0077564E" w:rsidRPr="00537CF9" w:rsidRDefault="0077564E" w:rsidP="006F1297">
            <w:pPr>
              <w:rPr>
                <w:sz w:val="18"/>
              </w:rPr>
            </w:pPr>
            <w:r w:rsidRPr="00537CF9">
              <w:rPr>
                <w:sz w:val="18"/>
              </w:rPr>
              <w:t>0.02/4.47</w:t>
            </w:r>
          </w:p>
        </w:tc>
        <w:tc>
          <w:tcPr>
            <w:tcW w:w="0" w:type="auto"/>
            <w:vMerge w:val="restart"/>
          </w:tcPr>
          <w:p w:rsidR="0077564E" w:rsidRPr="00537CF9" w:rsidRDefault="0077564E" w:rsidP="006F1297">
            <w:pPr>
              <w:rPr>
                <w:sz w:val="18"/>
              </w:rPr>
            </w:pPr>
            <w:r w:rsidRPr="00537CF9">
              <w:rPr>
                <w:sz w:val="18"/>
              </w:rPr>
              <w:t>0.00/197</w:t>
            </w:r>
          </w:p>
        </w:tc>
        <w:tc>
          <w:tcPr>
            <w:tcW w:w="0" w:type="auto"/>
            <w:vMerge w:val="restart"/>
          </w:tcPr>
          <w:p w:rsidR="0077564E" w:rsidRPr="00537CF9" w:rsidRDefault="0077564E" w:rsidP="006F1297">
            <w:pPr>
              <w:rPr>
                <w:sz w:val="18"/>
              </w:rPr>
            </w:pPr>
            <w:r w:rsidRPr="00537CF9">
              <w:rPr>
                <w:sz w:val="18"/>
              </w:rPr>
              <w:t>0.90/0.10</w:t>
            </w:r>
          </w:p>
        </w:tc>
      </w:tr>
      <w:tr w:rsidR="0077564E" w:rsidRPr="00537CF9" w:rsidTr="006F1297">
        <w:trPr>
          <w:trHeight w:hRule="exact" w:val="227"/>
        </w:trPr>
        <w:tc>
          <w:tcPr>
            <w:tcW w:w="0" w:type="auto"/>
            <w:vMerge/>
          </w:tcPr>
          <w:p w:rsidR="0077564E" w:rsidRPr="00537CF9" w:rsidRDefault="0077564E" w:rsidP="006F1297">
            <w:pPr>
              <w:rPr>
                <w:sz w:val="18"/>
              </w:rPr>
            </w:pPr>
          </w:p>
        </w:tc>
        <w:tc>
          <w:tcPr>
            <w:tcW w:w="0" w:type="auto"/>
          </w:tcPr>
          <w:p w:rsidR="0077564E" w:rsidRPr="00537CF9" w:rsidRDefault="0077564E" w:rsidP="006F1297">
            <w:pPr>
              <w:rPr>
                <w:sz w:val="18"/>
              </w:rPr>
            </w:pPr>
            <w:r w:rsidRPr="00537CF9">
              <w:rPr>
                <w:sz w:val="18"/>
              </w:rPr>
              <w:t>83.7 (4.54)</w:t>
            </w:r>
          </w:p>
        </w:tc>
        <w:tc>
          <w:tcPr>
            <w:tcW w:w="0" w:type="auto"/>
          </w:tcPr>
          <w:p w:rsidR="0077564E" w:rsidRPr="00537CF9" w:rsidRDefault="0077564E" w:rsidP="006F1297">
            <w:pPr>
              <w:rPr>
                <w:sz w:val="18"/>
              </w:rPr>
            </w:pPr>
            <w:r w:rsidRPr="00537CF9">
              <w:rPr>
                <w:sz w:val="18"/>
              </w:rPr>
              <w:t>82.2 (3.99)</w:t>
            </w:r>
          </w:p>
        </w:tc>
        <w:tc>
          <w:tcPr>
            <w:tcW w:w="0" w:type="auto"/>
          </w:tcPr>
          <w:p w:rsidR="0077564E" w:rsidRPr="00537CF9" w:rsidRDefault="0077564E" w:rsidP="006F1297">
            <w:pPr>
              <w:rPr>
                <w:sz w:val="18"/>
              </w:rPr>
            </w:pPr>
            <w:r w:rsidRPr="00537CF9">
              <w:rPr>
                <w:sz w:val="18"/>
              </w:rPr>
              <w:t>82.0 (5.44)</w:t>
            </w: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r>
      <w:tr w:rsidR="0077564E" w:rsidRPr="00537CF9" w:rsidTr="006F1297">
        <w:trPr>
          <w:trHeight w:hRule="exact" w:val="227"/>
        </w:trPr>
        <w:tc>
          <w:tcPr>
            <w:tcW w:w="0" w:type="auto"/>
            <w:vMerge/>
          </w:tcPr>
          <w:p w:rsidR="0077564E" w:rsidRPr="00537CF9" w:rsidRDefault="0077564E" w:rsidP="006F1297">
            <w:pPr>
              <w:rPr>
                <w:sz w:val="18"/>
              </w:rPr>
            </w:pPr>
          </w:p>
        </w:tc>
        <w:tc>
          <w:tcPr>
            <w:tcW w:w="0" w:type="auto"/>
          </w:tcPr>
          <w:p w:rsidR="0077564E" w:rsidRPr="00537CF9" w:rsidRDefault="0077564E" w:rsidP="006F1297">
            <w:pPr>
              <w:rPr>
                <w:sz w:val="18"/>
              </w:rPr>
            </w:pPr>
          </w:p>
        </w:tc>
        <w:tc>
          <w:tcPr>
            <w:tcW w:w="0" w:type="auto"/>
          </w:tcPr>
          <w:p w:rsidR="0077564E" w:rsidRPr="00537CF9" w:rsidRDefault="0077564E" w:rsidP="006F1297">
            <w:pPr>
              <w:rPr>
                <w:sz w:val="18"/>
              </w:rPr>
            </w:pPr>
          </w:p>
        </w:tc>
        <w:tc>
          <w:tcPr>
            <w:tcW w:w="0" w:type="auto"/>
          </w:tcPr>
          <w:p w:rsidR="0077564E" w:rsidRPr="00537CF9" w:rsidRDefault="0077564E" w:rsidP="006F1297">
            <w:pPr>
              <w:rPr>
                <w:sz w:val="18"/>
              </w:rPr>
            </w:pP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r>
      <w:tr w:rsidR="0077564E" w:rsidRPr="00537CF9" w:rsidTr="006F1297">
        <w:trPr>
          <w:trHeight w:hRule="exact" w:val="227"/>
        </w:trPr>
        <w:tc>
          <w:tcPr>
            <w:tcW w:w="0" w:type="auto"/>
            <w:vMerge w:val="restart"/>
          </w:tcPr>
          <w:p w:rsidR="0077564E" w:rsidRPr="00537CF9" w:rsidRDefault="0077564E" w:rsidP="006F1297">
            <w:pPr>
              <w:rPr>
                <w:sz w:val="18"/>
              </w:rPr>
            </w:pPr>
            <w:r w:rsidRPr="00537CF9">
              <w:rPr>
                <w:sz w:val="18"/>
              </w:rPr>
              <w:t>Peak ankle dorsi-</w:t>
            </w:r>
          </w:p>
          <w:p w:rsidR="0077564E" w:rsidRPr="00537CF9" w:rsidRDefault="0077564E" w:rsidP="006F1297">
            <w:r w:rsidRPr="00537CF9">
              <w:rPr>
                <w:sz w:val="18"/>
              </w:rPr>
              <w:t>flexion angle (°)</w:t>
            </w:r>
          </w:p>
        </w:tc>
        <w:tc>
          <w:tcPr>
            <w:tcW w:w="0" w:type="auto"/>
          </w:tcPr>
          <w:p w:rsidR="0077564E" w:rsidRPr="00537CF9" w:rsidRDefault="0077564E" w:rsidP="006F1297">
            <w:pPr>
              <w:rPr>
                <w:sz w:val="18"/>
              </w:rPr>
            </w:pPr>
            <w:r w:rsidRPr="00537CF9">
              <w:rPr>
                <w:sz w:val="18"/>
              </w:rPr>
              <w:t>7.26 (4.40)</w:t>
            </w:r>
          </w:p>
        </w:tc>
        <w:tc>
          <w:tcPr>
            <w:tcW w:w="0" w:type="auto"/>
          </w:tcPr>
          <w:p w:rsidR="0077564E" w:rsidRPr="00537CF9" w:rsidRDefault="0077564E" w:rsidP="006F1297">
            <w:pPr>
              <w:rPr>
                <w:sz w:val="18"/>
              </w:rPr>
            </w:pPr>
            <w:r w:rsidRPr="00537CF9">
              <w:rPr>
                <w:sz w:val="18"/>
              </w:rPr>
              <w:t>8.61 (4.30)</w:t>
            </w:r>
          </w:p>
        </w:tc>
        <w:tc>
          <w:tcPr>
            <w:tcW w:w="0" w:type="auto"/>
          </w:tcPr>
          <w:p w:rsidR="0077564E" w:rsidRPr="00537CF9" w:rsidRDefault="0077564E" w:rsidP="006F1297">
            <w:pPr>
              <w:rPr>
                <w:sz w:val="18"/>
              </w:rPr>
            </w:pPr>
            <w:r w:rsidRPr="00537CF9">
              <w:rPr>
                <w:sz w:val="18"/>
              </w:rPr>
              <w:t>9.31 (4.26)</w:t>
            </w:r>
          </w:p>
        </w:tc>
        <w:tc>
          <w:tcPr>
            <w:tcW w:w="0" w:type="auto"/>
            <w:vMerge w:val="restart"/>
          </w:tcPr>
          <w:p w:rsidR="0077564E" w:rsidRPr="00537CF9" w:rsidRDefault="0077564E" w:rsidP="006F1297">
            <w:pPr>
              <w:rPr>
                <w:sz w:val="18"/>
              </w:rPr>
            </w:pPr>
            <w:r w:rsidRPr="00537CF9">
              <w:rPr>
                <w:sz w:val="18"/>
              </w:rPr>
              <w:t>0.00/9.21</w:t>
            </w:r>
          </w:p>
        </w:tc>
        <w:tc>
          <w:tcPr>
            <w:tcW w:w="0" w:type="auto"/>
            <w:vMerge w:val="restart"/>
          </w:tcPr>
          <w:p w:rsidR="0077564E" w:rsidRPr="00537CF9" w:rsidRDefault="0077564E" w:rsidP="006F1297">
            <w:pPr>
              <w:rPr>
                <w:sz w:val="18"/>
              </w:rPr>
            </w:pPr>
            <w:r w:rsidRPr="00537CF9">
              <w:rPr>
                <w:sz w:val="18"/>
              </w:rPr>
              <w:t>0.00/123</w:t>
            </w:r>
          </w:p>
        </w:tc>
        <w:tc>
          <w:tcPr>
            <w:tcW w:w="0" w:type="auto"/>
            <w:vMerge w:val="restart"/>
          </w:tcPr>
          <w:p w:rsidR="0077564E" w:rsidRPr="00537CF9" w:rsidRDefault="0077564E" w:rsidP="006F1297">
            <w:pPr>
              <w:rPr>
                <w:sz w:val="18"/>
              </w:rPr>
            </w:pPr>
            <w:r w:rsidRPr="00537CF9">
              <w:rPr>
                <w:sz w:val="18"/>
              </w:rPr>
              <w:t>0.48/0.74</w:t>
            </w:r>
          </w:p>
        </w:tc>
      </w:tr>
      <w:tr w:rsidR="0077564E" w:rsidRPr="00537CF9" w:rsidTr="006F1297">
        <w:trPr>
          <w:trHeight w:hRule="exact" w:val="227"/>
        </w:trPr>
        <w:tc>
          <w:tcPr>
            <w:tcW w:w="0" w:type="auto"/>
            <w:vMerge/>
          </w:tcPr>
          <w:p w:rsidR="0077564E" w:rsidRPr="00537CF9" w:rsidRDefault="0077564E" w:rsidP="006F1297">
            <w:pPr>
              <w:rPr>
                <w:sz w:val="18"/>
              </w:rPr>
            </w:pPr>
          </w:p>
        </w:tc>
        <w:tc>
          <w:tcPr>
            <w:tcW w:w="0" w:type="auto"/>
          </w:tcPr>
          <w:p w:rsidR="0077564E" w:rsidRPr="00537CF9" w:rsidRDefault="0077564E" w:rsidP="006F1297">
            <w:pPr>
              <w:rPr>
                <w:sz w:val="18"/>
              </w:rPr>
            </w:pPr>
            <w:r w:rsidRPr="00537CF9">
              <w:rPr>
                <w:sz w:val="18"/>
              </w:rPr>
              <w:t>17.8 (5.24)</w:t>
            </w:r>
          </w:p>
        </w:tc>
        <w:tc>
          <w:tcPr>
            <w:tcW w:w="0" w:type="auto"/>
          </w:tcPr>
          <w:p w:rsidR="0077564E" w:rsidRPr="00537CF9" w:rsidRDefault="0077564E" w:rsidP="006F1297">
            <w:pPr>
              <w:rPr>
                <w:sz w:val="18"/>
              </w:rPr>
            </w:pPr>
            <w:r w:rsidRPr="00537CF9">
              <w:rPr>
                <w:sz w:val="18"/>
              </w:rPr>
              <w:t>20.7 (5.69)</w:t>
            </w:r>
          </w:p>
        </w:tc>
        <w:tc>
          <w:tcPr>
            <w:tcW w:w="0" w:type="auto"/>
          </w:tcPr>
          <w:p w:rsidR="0077564E" w:rsidRPr="00537CF9" w:rsidRDefault="0077564E" w:rsidP="006F1297">
            <w:pPr>
              <w:rPr>
                <w:sz w:val="18"/>
              </w:rPr>
            </w:pPr>
            <w:r w:rsidRPr="00537CF9">
              <w:rPr>
                <w:sz w:val="18"/>
              </w:rPr>
              <w:t>21.4 (4.10)</w:t>
            </w: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r>
      <w:tr w:rsidR="0077564E" w:rsidRPr="00537CF9" w:rsidTr="006F1297">
        <w:trPr>
          <w:trHeight w:hRule="exact" w:val="227"/>
        </w:trPr>
        <w:tc>
          <w:tcPr>
            <w:tcW w:w="0" w:type="auto"/>
            <w:vMerge/>
          </w:tcPr>
          <w:p w:rsidR="0077564E" w:rsidRPr="00537CF9" w:rsidRDefault="0077564E" w:rsidP="006F1297">
            <w:pPr>
              <w:rPr>
                <w:sz w:val="18"/>
              </w:rPr>
            </w:pPr>
          </w:p>
        </w:tc>
        <w:tc>
          <w:tcPr>
            <w:tcW w:w="0" w:type="auto"/>
          </w:tcPr>
          <w:p w:rsidR="0077564E" w:rsidRPr="00537CF9" w:rsidRDefault="0077564E" w:rsidP="006F1297">
            <w:pPr>
              <w:rPr>
                <w:sz w:val="18"/>
              </w:rPr>
            </w:pPr>
          </w:p>
        </w:tc>
        <w:tc>
          <w:tcPr>
            <w:tcW w:w="0" w:type="auto"/>
          </w:tcPr>
          <w:p w:rsidR="0077564E" w:rsidRPr="00537CF9" w:rsidRDefault="0077564E" w:rsidP="006F1297">
            <w:pPr>
              <w:rPr>
                <w:sz w:val="18"/>
              </w:rPr>
            </w:pPr>
          </w:p>
        </w:tc>
        <w:tc>
          <w:tcPr>
            <w:tcW w:w="0" w:type="auto"/>
          </w:tcPr>
          <w:p w:rsidR="0077564E" w:rsidRPr="00537CF9" w:rsidRDefault="0077564E" w:rsidP="006F1297">
            <w:pPr>
              <w:rPr>
                <w:sz w:val="18"/>
              </w:rPr>
            </w:pP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r>
      <w:tr w:rsidR="0077564E" w:rsidRPr="00537CF9" w:rsidTr="006F1297">
        <w:trPr>
          <w:trHeight w:hRule="exact" w:val="227"/>
        </w:trPr>
        <w:tc>
          <w:tcPr>
            <w:tcW w:w="0" w:type="auto"/>
            <w:vMerge w:val="restart"/>
          </w:tcPr>
          <w:p w:rsidR="0077564E" w:rsidRPr="00537CF9" w:rsidRDefault="0077564E" w:rsidP="006F1297">
            <w:pPr>
              <w:rPr>
                <w:sz w:val="18"/>
              </w:rPr>
            </w:pPr>
            <w:r w:rsidRPr="00537CF9">
              <w:rPr>
                <w:sz w:val="18"/>
              </w:rPr>
              <w:lastRenderedPageBreak/>
              <w:t>Peak ankle plantar-</w:t>
            </w:r>
          </w:p>
          <w:p w:rsidR="0077564E" w:rsidRPr="00537CF9" w:rsidRDefault="0077564E" w:rsidP="006F1297">
            <w:r w:rsidRPr="00537CF9">
              <w:rPr>
                <w:sz w:val="18"/>
              </w:rPr>
              <w:t>flexion angle (°)</w:t>
            </w:r>
          </w:p>
        </w:tc>
        <w:tc>
          <w:tcPr>
            <w:tcW w:w="0" w:type="auto"/>
          </w:tcPr>
          <w:p w:rsidR="0077564E" w:rsidRPr="00537CF9" w:rsidRDefault="0077564E" w:rsidP="006F1297">
            <w:pPr>
              <w:rPr>
                <w:sz w:val="18"/>
              </w:rPr>
            </w:pPr>
            <w:r w:rsidRPr="00537CF9">
              <w:rPr>
                <w:sz w:val="18"/>
              </w:rPr>
              <w:t>-29.2 (7.59)</w:t>
            </w:r>
          </w:p>
        </w:tc>
        <w:tc>
          <w:tcPr>
            <w:tcW w:w="0" w:type="auto"/>
          </w:tcPr>
          <w:p w:rsidR="0077564E" w:rsidRPr="00537CF9" w:rsidRDefault="0077564E" w:rsidP="006F1297">
            <w:pPr>
              <w:rPr>
                <w:sz w:val="18"/>
              </w:rPr>
            </w:pPr>
            <w:r w:rsidRPr="00537CF9">
              <w:rPr>
                <w:sz w:val="18"/>
              </w:rPr>
              <w:t>-21.4 (6.12) *</w:t>
            </w:r>
          </w:p>
        </w:tc>
        <w:tc>
          <w:tcPr>
            <w:tcW w:w="0" w:type="auto"/>
          </w:tcPr>
          <w:p w:rsidR="0077564E" w:rsidRPr="00537CF9" w:rsidRDefault="0077564E" w:rsidP="006F1297">
            <w:pPr>
              <w:rPr>
                <w:sz w:val="18"/>
              </w:rPr>
            </w:pPr>
            <w:r w:rsidRPr="00537CF9">
              <w:rPr>
                <w:sz w:val="18"/>
              </w:rPr>
              <w:t>-18.2 (4.26) *</w:t>
            </w:r>
          </w:p>
        </w:tc>
        <w:tc>
          <w:tcPr>
            <w:tcW w:w="0" w:type="auto"/>
            <w:vMerge w:val="restart"/>
          </w:tcPr>
          <w:p w:rsidR="0077564E" w:rsidRPr="00537CF9" w:rsidRDefault="0077564E" w:rsidP="006F1297">
            <w:pPr>
              <w:rPr>
                <w:sz w:val="18"/>
              </w:rPr>
            </w:pPr>
            <w:r w:rsidRPr="00537CF9">
              <w:rPr>
                <w:sz w:val="18"/>
              </w:rPr>
              <w:t>0.00/82.1</w:t>
            </w:r>
          </w:p>
        </w:tc>
        <w:tc>
          <w:tcPr>
            <w:tcW w:w="0" w:type="auto"/>
            <w:vMerge w:val="restart"/>
          </w:tcPr>
          <w:p w:rsidR="0077564E" w:rsidRPr="00537CF9" w:rsidRDefault="0077564E" w:rsidP="006F1297">
            <w:pPr>
              <w:rPr>
                <w:sz w:val="18"/>
              </w:rPr>
            </w:pPr>
            <w:r w:rsidRPr="00537CF9">
              <w:rPr>
                <w:sz w:val="18"/>
              </w:rPr>
              <w:t>0.00/91.8</w:t>
            </w:r>
          </w:p>
        </w:tc>
        <w:tc>
          <w:tcPr>
            <w:tcW w:w="0" w:type="auto"/>
            <w:vMerge w:val="restart"/>
          </w:tcPr>
          <w:p w:rsidR="0077564E" w:rsidRPr="00537CF9" w:rsidRDefault="0077564E" w:rsidP="006F1297">
            <w:pPr>
              <w:rPr>
                <w:sz w:val="18"/>
              </w:rPr>
            </w:pPr>
            <w:r w:rsidRPr="00537CF9">
              <w:rPr>
                <w:sz w:val="18"/>
              </w:rPr>
              <w:t>0.00/10.2</w:t>
            </w:r>
          </w:p>
        </w:tc>
      </w:tr>
      <w:tr w:rsidR="0077564E" w:rsidRPr="00537CF9" w:rsidTr="006F1297">
        <w:trPr>
          <w:trHeight w:hRule="exact" w:val="227"/>
        </w:trPr>
        <w:tc>
          <w:tcPr>
            <w:tcW w:w="0" w:type="auto"/>
            <w:vMerge/>
          </w:tcPr>
          <w:p w:rsidR="0077564E" w:rsidRPr="00537CF9" w:rsidRDefault="0077564E" w:rsidP="006F1297">
            <w:pPr>
              <w:rPr>
                <w:sz w:val="18"/>
              </w:rPr>
            </w:pPr>
          </w:p>
        </w:tc>
        <w:tc>
          <w:tcPr>
            <w:tcW w:w="0" w:type="auto"/>
          </w:tcPr>
          <w:p w:rsidR="0077564E" w:rsidRPr="00537CF9" w:rsidRDefault="0077564E" w:rsidP="006F1297">
            <w:pPr>
              <w:rPr>
                <w:sz w:val="18"/>
              </w:rPr>
            </w:pPr>
            <w:r w:rsidRPr="00537CF9">
              <w:rPr>
                <w:sz w:val="18"/>
              </w:rPr>
              <w:t>-13.3 (4.16)</w:t>
            </w:r>
          </w:p>
        </w:tc>
        <w:tc>
          <w:tcPr>
            <w:tcW w:w="0" w:type="auto"/>
          </w:tcPr>
          <w:p w:rsidR="0077564E" w:rsidRPr="00537CF9" w:rsidRDefault="0077564E" w:rsidP="006F1297">
            <w:pPr>
              <w:rPr>
                <w:sz w:val="18"/>
              </w:rPr>
            </w:pPr>
            <w:r w:rsidRPr="00537CF9">
              <w:rPr>
                <w:sz w:val="18"/>
              </w:rPr>
              <w:t>-9.06 (2.88) *</w:t>
            </w:r>
          </w:p>
        </w:tc>
        <w:tc>
          <w:tcPr>
            <w:tcW w:w="0" w:type="auto"/>
          </w:tcPr>
          <w:p w:rsidR="0077564E" w:rsidRPr="00537CF9" w:rsidRDefault="0077564E" w:rsidP="006F1297">
            <w:pPr>
              <w:rPr>
                <w:sz w:val="18"/>
              </w:rPr>
            </w:pPr>
            <w:r w:rsidRPr="00537CF9">
              <w:rPr>
                <w:sz w:val="18"/>
              </w:rPr>
              <w:t>-9.64 (2.78) *</w:t>
            </w: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r>
      <w:tr w:rsidR="0077564E" w:rsidRPr="00537CF9" w:rsidTr="006F1297">
        <w:trPr>
          <w:trHeight w:hRule="exact" w:val="227"/>
        </w:trPr>
        <w:tc>
          <w:tcPr>
            <w:tcW w:w="0" w:type="auto"/>
            <w:vMerge/>
          </w:tcPr>
          <w:p w:rsidR="0077564E" w:rsidRPr="00537CF9" w:rsidRDefault="0077564E" w:rsidP="006F1297">
            <w:pPr>
              <w:rPr>
                <w:sz w:val="18"/>
              </w:rPr>
            </w:pPr>
          </w:p>
        </w:tc>
        <w:tc>
          <w:tcPr>
            <w:tcW w:w="0" w:type="auto"/>
          </w:tcPr>
          <w:p w:rsidR="0077564E" w:rsidRPr="00537CF9" w:rsidRDefault="0077564E" w:rsidP="006F1297">
            <w:pPr>
              <w:rPr>
                <w:sz w:val="18"/>
              </w:rPr>
            </w:pPr>
          </w:p>
        </w:tc>
        <w:tc>
          <w:tcPr>
            <w:tcW w:w="0" w:type="auto"/>
          </w:tcPr>
          <w:p w:rsidR="0077564E" w:rsidRPr="00537CF9" w:rsidRDefault="0077564E" w:rsidP="006F1297">
            <w:pPr>
              <w:rPr>
                <w:sz w:val="18"/>
              </w:rPr>
            </w:pPr>
          </w:p>
        </w:tc>
        <w:tc>
          <w:tcPr>
            <w:tcW w:w="0" w:type="auto"/>
          </w:tcPr>
          <w:p w:rsidR="0077564E" w:rsidRPr="00537CF9" w:rsidRDefault="0077564E" w:rsidP="006F1297">
            <w:pPr>
              <w:rPr>
                <w:sz w:val="18"/>
              </w:rPr>
            </w:pP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r>
      <w:tr w:rsidR="0077564E" w:rsidRPr="00537CF9" w:rsidTr="006F1297">
        <w:trPr>
          <w:trHeight w:hRule="exact" w:val="227"/>
        </w:trPr>
        <w:tc>
          <w:tcPr>
            <w:tcW w:w="0" w:type="auto"/>
            <w:vMerge w:val="restart"/>
          </w:tcPr>
          <w:p w:rsidR="0077564E" w:rsidRPr="00537CF9" w:rsidRDefault="0077564E" w:rsidP="006F1297">
            <w:pPr>
              <w:rPr>
                <w:sz w:val="18"/>
              </w:rPr>
            </w:pPr>
            <w:r w:rsidRPr="00537CF9">
              <w:rPr>
                <w:sz w:val="18"/>
              </w:rPr>
              <w:t xml:space="preserve">Ankle </w:t>
            </w:r>
            <w:proofErr w:type="spellStart"/>
            <w:r w:rsidRPr="00537CF9">
              <w:rPr>
                <w:sz w:val="18"/>
              </w:rPr>
              <w:t>RoM</w:t>
            </w:r>
            <w:proofErr w:type="spellEnd"/>
            <w:r w:rsidRPr="00537CF9">
              <w:rPr>
                <w:sz w:val="18"/>
              </w:rPr>
              <w:t xml:space="preserve"> (°)</w:t>
            </w:r>
          </w:p>
        </w:tc>
        <w:tc>
          <w:tcPr>
            <w:tcW w:w="0" w:type="auto"/>
          </w:tcPr>
          <w:p w:rsidR="0077564E" w:rsidRPr="00537CF9" w:rsidRDefault="0077564E" w:rsidP="006F1297">
            <w:pPr>
              <w:rPr>
                <w:sz w:val="18"/>
              </w:rPr>
            </w:pPr>
            <w:r w:rsidRPr="00537CF9">
              <w:rPr>
                <w:sz w:val="18"/>
              </w:rPr>
              <w:t>36.5 (6.10)</w:t>
            </w:r>
          </w:p>
        </w:tc>
        <w:tc>
          <w:tcPr>
            <w:tcW w:w="0" w:type="auto"/>
          </w:tcPr>
          <w:p w:rsidR="0077564E" w:rsidRPr="00537CF9" w:rsidRDefault="0077564E" w:rsidP="006F1297">
            <w:pPr>
              <w:rPr>
                <w:sz w:val="18"/>
              </w:rPr>
            </w:pPr>
            <w:r w:rsidRPr="00537CF9">
              <w:rPr>
                <w:sz w:val="18"/>
              </w:rPr>
              <w:t>30.0 (4.07) *</w:t>
            </w:r>
          </w:p>
        </w:tc>
        <w:tc>
          <w:tcPr>
            <w:tcW w:w="0" w:type="auto"/>
          </w:tcPr>
          <w:p w:rsidR="0077564E" w:rsidRPr="00537CF9" w:rsidRDefault="0077564E" w:rsidP="006F1297">
            <w:pPr>
              <w:rPr>
                <w:sz w:val="18"/>
              </w:rPr>
            </w:pPr>
            <w:r w:rsidRPr="00537CF9">
              <w:rPr>
                <w:sz w:val="18"/>
              </w:rPr>
              <w:t>27.6 (3.68) *</w:t>
            </w:r>
          </w:p>
        </w:tc>
        <w:tc>
          <w:tcPr>
            <w:tcW w:w="0" w:type="auto"/>
            <w:vMerge w:val="restart"/>
          </w:tcPr>
          <w:p w:rsidR="0077564E" w:rsidRPr="00537CF9" w:rsidRDefault="0077564E" w:rsidP="006F1297">
            <w:pPr>
              <w:rPr>
                <w:sz w:val="18"/>
              </w:rPr>
            </w:pPr>
            <w:r w:rsidRPr="00537CF9">
              <w:rPr>
                <w:sz w:val="18"/>
              </w:rPr>
              <w:t>0.00/19.0</w:t>
            </w:r>
          </w:p>
        </w:tc>
        <w:tc>
          <w:tcPr>
            <w:tcW w:w="0" w:type="auto"/>
            <w:vMerge w:val="restart"/>
          </w:tcPr>
          <w:p w:rsidR="0077564E" w:rsidRPr="00537CF9" w:rsidRDefault="0077564E" w:rsidP="006F1297">
            <w:pPr>
              <w:rPr>
                <w:sz w:val="18"/>
              </w:rPr>
            </w:pPr>
            <w:r w:rsidRPr="00537CF9">
              <w:rPr>
                <w:sz w:val="18"/>
              </w:rPr>
              <w:t>0.55/0.36</w:t>
            </w:r>
          </w:p>
        </w:tc>
        <w:tc>
          <w:tcPr>
            <w:tcW w:w="0" w:type="auto"/>
            <w:vMerge w:val="restart"/>
          </w:tcPr>
          <w:p w:rsidR="0077564E" w:rsidRPr="00537CF9" w:rsidRDefault="0077564E" w:rsidP="006F1297">
            <w:pPr>
              <w:rPr>
                <w:sz w:val="18"/>
              </w:rPr>
            </w:pPr>
            <w:r w:rsidRPr="00537CF9">
              <w:rPr>
                <w:sz w:val="18"/>
              </w:rPr>
              <w:t>0.00/15.9</w:t>
            </w:r>
          </w:p>
        </w:tc>
      </w:tr>
      <w:tr w:rsidR="0077564E" w:rsidRPr="00537CF9" w:rsidTr="006F1297">
        <w:trPr>
          <w:trHeight w:hRule="exact" w:val="227"/>
        </w:trPr>
        <w:tc>
          <w:tcPr>
            <w:tcW w:w="0" w:type="auto"/>
            <w:vMerge/>
          </w:tcPr>
          <w:p w:rsidR="0077564E" w:rsidRPr="00537CF9" w:rsidRDefault="0077564E" w:rsidP="006F1297">
            <w:pPr>
              <w:rPr>
                <w:sz w:val="18"/>
              </w:rPr>
            </w:pPr>
          </w:p>
        </w:tc>
        <w:tc>
          <w:tcPr>
            <w:tcW w:w="0" w:type="auto"/>
          </w:tcPr>
          <w:p w:rsidR="0077564E" w:rsidRPr="00537CF9" w:rsidRDefault="0077564E" w:rsidP="006F1297">
            <w:pPr>
              <w:rPr>
                <w:sz w:val="18"/>
              </w:rPr>
            </w:pPr>
            <w:r w:rsidRPr="00537CF9">
              <w:rPr>
                <w:sz w:val="18"/>
              </w:rPr>
              <w:t>31.2 (3.59)</w:t>
            </w:r>
          </w:p>
        </w:tc>
        <w:tc>
          <w:tcPr>
            <w:tcW w:w="0" w:type="auto"/>
          </w:tcPr>
          <w:p w:rsidR="0077564E" w:rsidRPr="00537CF9" w:rsidRDefault="0077564E" w:rsidP="006F1297">
            <w:pPr>
              <w:rPr>
                <w:sz w:val="18"/>
              </w:rPr>
            </w:pPr>
            <w:r w:rsidRPr="00537CF9">
              <w:rPr>
                <w:sz w:val="18"/>
              </w:rPr>
              <w:t xml:space="preserve">29.7 (5.09) </w:t>
            </w:r>
          </w:p>
        </w:tc>
        <w:tc>
          <w:tcPr>
            <w:tcW w:w="0" w:type="auto"/>
          </w:tcPr>
          <w:p w:rsidR="0077564E" w:rsidRPr="00537CF9" w:rsidRDefault="0077564E" w:rsidP="006F1297">
            <w:pPr>
              <w:rPr>
                <w:sz w:val="18"/>
              </w:rPr>
            </w:pPr>
            <w:r w:rsidRPr="00537CF9">
              <w:rPr>
                <w:sz w:val="18"/>
              </w:rPr>
              <w:t xml:space="preserve">31.3 (3.48) </w:t>
            </w: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r>
      <w:tr w:rsidR="0077564E" w:rsidRPr="00537CF9" w:rsidTr="006F1297">
        <w:trPr>
          <w:trHeight w:hRule="exact" w:val="227"/>
        </w:trPr>
        <w:tc>
          <w:tcPr>
            <w:tcW w:w="0" w:type="auto"/>
          </w:tcPr>
          <w:p w:rsidR="0077564E" w:rsidRPr="00537CF9" w:rsidRDefault="0077564E" w:rsidP="006F1297">
            <w:pPr>
              <w:rPr>
                <w:b/>
                <w:bCs/>
                <w:sz w:val="18"/>
              </w:rPr>
            </w:pPr>
            <w:r w:rsidRPr="00537CF9">
              <w:rPr>
                <w:b/>
                <w:bCs/>
                <w:sz w:val="18"/>
              </w:rPr>
              <w:t xml:space="preserve">Kinetics </w:t>
            </w:r>
          </w:p>
        </w:tc>
        <w:tc>
          <w:tcPr>
            <w:tcW w:w="0" w:type="auto"/>
          </w:tcPr>
          <w:p w:rsidR="0077564E" w:rsidRPr="00537CF9" w:rsidRDefault="0077564E" w:rsidP="006F1297">
            <w:pPr>
              <w:rPr>
                <w:sz w:val="18"/>
              </w:rPr>
            </w:pPr>
          </w:p>
        </w:tc>
        <w:tc>
          <w:tcPr>
            <w:tcW w:w="0" w:type="auto"/>
          </w:tcPr>
          <w:p w:rsidR="0077564E" w:rsidRPr="00537CF9" w:rsidRDefault="0077564E" w:rsidP="006F1297">
            <w:pPr>
              <w:rPr>
                <w:sz w:val="18"/>
              </w:rPr>
            </w:pPr>
          </w:p>
        </w:tc>
        <w:tc>
          <w:tcPr>
            <w:tcW w:w="0" w:type="auto"/>
          </w:tcPr>
          <w:p w:rsidR="0077564E" w:rsidRPr="00537CF9" w:rsidRDefault="0077564E" w:rsidP="006F1297">
            <w:pPr>
              <w:rPr>
                <w:sz w:val="18"/>
              </w:rPr>
            </w:pPr>
          </w:p>
        </w:tc>
        <w:tc>
          <w:tcPr>
            <w:tcW w:w="0" w:type="auto"/>
          </w:tcPr>
          <w:p w:rsidR="0077564E" w:rsidRPr="00537CF9" w:rsidRDefault="0077564E" w:rsidP="006F1297">
            <w:pPr>
              <w:rPr>
                <w:sz w:val="18"/>
              </w:rPr>
            </w:pPr>
          </w:p>
        </w:tc>
        <w:tc>
          <w:tcPr>
            <w:tcW w:w="0" w:type="auto"/>
          </w:tcPr>
          <w:p w:rsidR="0077564E" w:rsidRPr="00537CF9" w:rsidRDefault="0077564E" w:rsidP="006F1297">
            <w:pPr>
              <w:rPr>
                <w:sz w:val="18"/>
              </w:rPr>
            </w:pPr>
          </w:p>
        </w:tc>
        <w:tc>
          <w:tcPr>
            <w:tcW w:w="0" w:type="auto"/>
          </w:tcPr>
          <w:p w:rsidR="0077564E" w:rsidRPr="00537CF9" w:rsidRDefault="0077564E" w:rsidP="006F1297">
            <w:pPr>
              <w:rPr>
                <w:sz w:val="18"/>
              </w:rPr>
            </w:pPr>
          </w:p>
        </w:tc>
      </w:tr>
      <w:tr w:rsidR="0077564E" w:rsidRPr="00537CF9" w:rsidTr="006F1297">
        <w:trPr>
          <w:trHeight w:hRule="exact" w:val="227"/>
        </w:trPr>
        <w:tc>
          <w:tcPr>
            <w:tcW w:w="0" w:type="auto"/>
            <w:vMerge w:val="restart"/>
          </w:tcPr>
          <w:p w:rsidR="0077564E" w:rsidRPr="00537CF9" w:rsidRDefault="0077564E" w:rsidP="006F1297">
            <w:pPr>
              <w:rPr>
                <w:sz w:val="18"/>
              </w:rPr>
            </w:pPr>
            <w:r w:rsidRPr="00537CF9">
              <w:rPr>
                <w:sz w:val="18"/>
              </w:rPr>
              <w:t>VGRF 1</w:t>
            </w:r>
            <w:r w:rsidRPr="00537CF9">
              <w:rPr>
                <w:sz w:val="18"/>
                <w:vertAlign w:val="superscript"/>
              </w:rPr>
              <w:t>st</w:t>
            </w:r>
            <w:r w:rsidRPr="00537CF9">
              <w:rPr>
                <w:sz w:val="18"/>
              </w:rPr>
              <w:t xml:space="preserve"> peak </w:t>
            </w:r>
            <w:r w:rsidRPr="00537CF9">
              <w:rPr>
                <w:sz w:val="16"/>
                <w:szCs w:val="20"/>
              </w:rPr>
              <w:t>(N/BW)</w:t>
            </w:r>
          </w:p>
        </w:tc>
        <w:tc>
          <w:tcPr>
            <w:tcW w:w="0" w:type="auto"/>
          </w:tcPr>
          <w:p w:rsidR="0077564E" w:rsidRPr="00537CF9" w:rsidRDefault="0077564E" w:rsidP="006F1297">
            <w:pPr>
              <w:rPr>
                <w:sz w:val="18"/>
                <w:szCs w:val="18"/>
                <w:lang w:val="en-GB"/>
              </w:rPr>
            </w:pPr>
            <w:r w:rsidRPr="00537CF9">
              <w:rPr>
                <w:sz w:val="18"/>
                <w:szCs w:val="18"/>
                <w:lang w:val="en-GB"/>
              </w:rPr>
              <w:t>1.19 (0.08)</w:t>
            </w:r>
          </w:p>
        </w:tc>
        <w:tc>
          <w:tcPr>
            <w:tcW w:w="0" w:type="auto"/>
          </w:tcPr>
          <w:p w:rsidR="0077564E" w:rsidRPr="00537CF9" w:rsidRDefault="0077564E" w:rsidP="006F1297">
            <w:pPr>
              <w:rPr>
                <w:sz w:val="18"/>
                <w:szCs w:val="18"/>
                <w:lang w:val="en-GB"/>
              </w:rPr>
            </w:pPr>
            <w:r w:rsidRPr="00537CF9">
              <w:rPr>
                <w:sz w:val="18"/>
                <w:szCs w:val="18"/>
                <w:lang w:val="en-GB"/>
              </w:rPr>
              <w:t>1.33 (0.12)</w:t>
            </w:r>
          </w:p>
        </w:tc>
        <w:tc>
          <w:tcPr>
            <w:tcW w:w="0" w:type="auto"/>
          </w:tcPr>
          <w:p w:rsidR="0077564E" w:rsidRPr="00537CF9" w:rsidRDefault="0077564E" w:rsidP="006F1297">
            <w:pPr>
              <w:rPr>
                <w:sz w:val="18"/>
                <w:szCs w:val="18"/>
                <w:lang w:val="en-GB"/>
              </w:rPr>
            </w:pPr>
            <w:r w:rsidRPr="00537CF9">
              <w:rPr>
                <w:sz w:val="18"/>
                <w:szCs w:val="18"/>
                <w:lang w:val="en-GB"/>
              </w:rPr>
              <w:t>1.38 (0.13)</w:t>
            </w:r>
          </w:p>
        </w:tc>
        <w:tc>
          <w:tcPr>
            <w:tcW w:w="0" w:type="auto"/>
            <w:vMerge w:val="restart"/>
          </w:tcPr>
          <w:p w:rsidR="0077564E" w:rsidRPr="00537CF9" w:rsidRDefault="0077564E" w:rsidP="006F1297">
            <w:pPr>
              <w:rPr>
                <w:sz w:val="18"/>
              </w:rPr>
            </w:pPr>
            <w:r w:rsidRPr="00537CF9">
              <w:rPr>
                <w:sz w:val="18"/>
              </w:rPr>
              <w:t>0.00/25.8</w:t>
            </w:r>
          </w:p>
        </w:tc>
        <w:tc>
          <w:tcPr>
            <w:tcW w:w="0" w:type="auto"/>
            <w:vMerge w:val="restart"/>
          </w:tcPr>
          <w:p w:rsidR="0077564E" w:rsidRPr="00537CF9" w:rsidRDefault="0077564E" w:rsidP="006F1297">
            <w:pPr>
              <w:rPr>
                <w:sz w:val="18"/>
              </w:rPr>
            </w:pPr>
            <w:r w:rsidRPr="00537CF9">
              <w:rPr>
                <w:sz w:val="18"/>
              </w:rPr>
              <w:t>0.16/2.26</w:t>
            </w:r>
          </w:p>
        </w:tc>
        <w:tc>
          <w:tcPr>
            <w:tcW w:w="0" w:type="auto"/>
            <w:vMerge w:val="restart"/>
          </w:tcPr>
          <w:p w:rsidR="0077564E" w:rsidRPr="00537CF9" w:rsidRDefault="0077564E" w:rsidP="006F1297">
            <w:pPr>
              <w:rPr>
                <w:sz w:val="18"/>
              </w:rPr>
            </w:pPr>
            <w:r w:rsidRPr="00537CF9">
              <w:rPr>
                <w:sz w:val="18"/>
              </w:rPr>
              <w:t>0.23/1.54</w:t>
            </w:r>
          </w:p>
        </w:tc>
      </w:tr>
      <w:tr w:rsidR="0077564E" w:rsidRPr="00537CF9" w:rsidTr="006F1297">
        <w:trPr>
          <w:trHeight w:hRule="exact" w:val="227"/>
        </w:trPr>
        <w:tc>
          <w:tcPr>
            <w:tcW w:w="0" w:type="auto"/>
            <w:vMerge/>
          </w:tcPr>
          <w:p w:rsidR="0077564E" w:rsidRPr="00537CF9" w:rsidRDefault="0077564E" w:rsidP="006F1297">
            <w:pPr>
              <w:rPr>
                <w:sz w:val="18"/>
              </w:rPr>
            </w:pPr>
          </w:p>
        </w:tc>
        <w:tc>
          <w:tcPr>
            <w:tcW w:w="0" w:type="auto"/>
          </w:tcPr>
          <w:p w:rsidR="0077564E" w:rsidRPr="00537CF9" w:rsidRDefault="0077564E" w:rsidP="006F1297">
            <w:pPr>
              <w:rPr>
                <w:sz w:val="18"/>
                <w:szCs w:val="18"/>
                <w:lang w:val="en-GB"/>
              </w:rPr>
            </w:pPr>
            <w:r w:rsidRPr="00537CF9">
              <w:rPr>
                <w:sz w:val="18"/>
                <w:szCs w:val="18"/>
                <w:lang w:val="en-GB"/>
              </w:rPr>
              <w:t>1.24 (0.08)</w:t>
            </w:r>
          </w:p>
        </w:tc>
        <w:tc>
          <w:tcPr>
            <w:tcW w:w="0" w:type="auto"/>
          </w:tcPr>
          <w:p w:rsidR="0077564E" w:rsidRPr="00537CF9" w:rsidRDefault="0077564E" w:rsidP="006F1297">
            <w:pPr>
              <w:rPr>
                <w:sz w:val="18"/>
                <w:szCs w:val="18"/>
                <w:lang w:val="en-GB"/>
              </w:rPr>
            </w:pPr>
            <w:r w:rsidRPr="00537CF9">
              <w:rPr>
                <w:sz w:val="18"/>
                <w:szCs w:val="18"/>
                <w:lang w:val="en-GB"/>
              </w:rPr>
              <w:t>1.34 (0.11)</w:t>
            </w:r>
          </w:p>
        </w:tc>
        <w:tc>
          <w:tcPr>
            <w:tcW w:w="0" w:type="auto"/>
          </w:tcPr>
          <w:p w:rsidR="0077564E" w:rsidRPr="00537CF9" w:rsidRDefault="0077564E" w:rsidP="006F1297">
            <w:pPr>
              <w:rPr>
                <w:sz w:val="18"/>
                <w:szCs w:val="18"/>
                <w:lang w:val="en-GB"/>
              </w:rPr>
            </w:pPr>
            <w:r w:rsidRPr="00537CF9">
              <w:rPr>
                <w:sz w:val="18"/>
                <w:szCs w:val="18"/>
                <w:lang w:val="en-GB"/>
              </w:rPr>
              <w:t>1.40 (0.14)</w:t>
            </w: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r>
      <w:tr w:rsidR="0077564E" w:rsidRPr="00537CF9" w:rsidTr="006F1297">
        <w:trPr>
          <w:trHeight w:hRule="exact" w:val="227"/>
        </w:trPr>
        <w:tc>
          <w:tcPr>
            <w:tcW w:w="0" w:type="auto"/>
            <w:vMerge/>
          </w:tcPr>
          <w:p w:rsidR="0077564E" w:rsidRPr="00537CF9" w:rsidRDefault="0077564E" w:rsidP="006F1297">
            <w:pPr>
              <w:rPr>
                <w:sz w:val="18"/>
              </w:rPr>
            </w:pPr>
          </w:p>
        </w:tc>
        <w:tc>
          <w:tcPr>
            <w:tcW w:w="0" w:type="auto"/>
          </w:tcPr>
          <w:p w:rsidR="0077564E" w:rsidRPr="00537CF9" w:rsidRDefault="0077564E" w:rsidP="006F1297">
            <w:pPr>
              <w:rPr>
                <w:sz w:val="18"/>
              </w:rPr>
            </w:pPr>
          </w:p>
        </w:tc>
        <w:tc>
          <w:tcPr>
            <w:tcW w:w="0" w:type="auto"/>
          </w:tcPr>
          <w:p w:rsidR="0077564E" w:rsidRPr="00537CF9" w:rsidRDefault="0077564E" w:rsidP="006F1297">
            <w:pPr>
              <w:rPr>
                <w:sz w:val="18"/>
              </w:rPr>
            </w:pPr>
          </w:p>
        </w:tc>
        <w:tc>
          <w:tcPr>
            <w:tcW w:w="0" w:type="auto"/>
          </w:tcPr>
          <w:p w:rsidR="0077564E" w:rsidRPr="00537CF9" w:rsidRDefault="0077564E" w:rsidP="006F1297">
            <w:pPr>
              <w:rPr>
                <w:sz w:val="18"/>
              </w:rPr>
            </w:pP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r>
      <w:tr w:rsidR="0077564E" w:rsidRPr="00537CF9" w:rsidTr="006F1297">
        <w:trPr>
          <w:trHeight w:hRule="exact" w:val="227"/>
        </w:trPr>
        <w:tc>
          <w:tcPr>
            <w:tcW w:w="0" w:type="auto"/>
            <w:vMerge w:val="restart"/>
          </w:tcPr>
          <w:p w:rsidR="0077564E" w:rsidRPr="00537CF9" w:rsidRDefault="0077564E" w:rsidP="006F1297">
            <w:pPr>
              <w:rPr>
                <w:sz w:val="18"/>
              </w:rPr>
            </w:pPr>
            <w:r w:rsidRPr="00537CF9">
              <w:rPr>
                <w:sz w:val="18"/>
              </w:rPr>
              <w:t>VGRF 2</w:t>
            </w:r>
            <w:r w:rsidRPr="00537CF9">
              <w:rPr>
                <w:sz w:val="18"/>
                <w:vertAlign w:val="superscript"/>
              </w:rPr>
              <w:t>nd</w:t>
            </w:r>
            <w:r w:rsidRPr="00537CF9">
              <w:rPr>
                <w:sz w:val="18"/>
              </w:rPr>
              <w:t xml:space="preserve"> peak </w:t>
            </w:r>
            <w:r w:rsidRPr="00537CF9">
              <w:rPr>
                <w:sz w:val="16"/>
                <w:szCs w:val="20"/>
              </w:rPr>
              <w:t>(N/BW)</w:t>
            </w:r>
          </w:p>
        </w:tc>
        <w:tc>
          <w:tcPr>
            <w:tcW w:w="0" w:type="auto"/>
          </w:tcPr>
          <w:p w:rsidR="0077564E" w:rsidRPr="00537CF9" w:rsidRDefault="0077564E" w:rsidP="006F1297">
            <w:pPr>
              <w:rPr>
                <w:sz w:val="18"/>
                <w:szCs w:val="18"/>
                <w:lang w:val="en-GB"/>
              </w:rPr>
            </w:pPr>
            <w:r w:rsidRPr="00537CF9">
              <w:rPr>
                <w:sz w:val="18"/>
                <w:szCs w:val="18"/>
                <w:lang w:val="en-GB"/>
              </w:rPr>
              <w:t>1.15 (0.06)</w:t>
            </w:r>
          </w:p>
        </w:tc>
        <w:tc>
          <w:tcPr>
            <w:tcW w:w="0" w:type="auto"/>
          </w:tcPr>
          <w:p w:rsidR="0077564E" w:rsidRPr="00537CF9" w:rsidRDefault="0077564E" w:rsidP="006F1297">
            <w:pPr>
              <w:rPr>
                <w:lang w:val="en-GB"/>
              </w:rPr>
            </w:pPr>
            <w:r w:rsidRPr="00537CF9">
              <w:rPr>
                <w:sz w:val="18"/>
                <w:szCs w:val="18"/>
                <w:lang w:val="en-GB"/>
              </w:rPr>
              <w:t xml:space="preserve">0.96 (0.10) </w:t>
            </w:r>
            <w:r w:rsidRPr="00537CF9">
              <w:rPr>
                <w:sz w:val="18"/>
              </w:rPr>
              <w:t>*</w:t>
            </w:r>
          </w:p>
        </w:tc>
        <w:tc>
          <w:tcPr>
            <w:tcW w:w="0" w:type="auto"/>
          </w:tcPr>
          <w:p w:rsidR="0077564E" w:rsidRPr="00537CF9" w:rsidRDefault="0077564E" w:rsidP="006F1297">
            <w:pPr>
              <w:rPr>
                <w:lang w:val="en-GB"/>
              </w:rPr>
            </w:pPr>
            <w:r w:rsidRPr="00537CF9">
              <w:rPr>
                <w:sz w:val="18"/>
                <w:szCs w:val="18"/>
                <w:lang w:val="en-GB"/>
              </w:rPr>
              <w:t xml:space="preserve">0.89 (0.10) </w:t>
            </w:r>
            <w:r w:rsidRPr="00537CF9">
              <w:rPr>
                <w:sz w:val="18"/>
              </w:rPr>
              <w:t>*</w:t>
            </w:r>
            <w:r w:rsidRPr="00537CF9">
              <w:rPr>
                <w:sz w:val="18"/>
                <w:szCs w:val="18"/>
                <w:lang w:val="en-GB"/>
              </w:rPr>
              <w:t xml:space="preserve"> </w:t>
            </w:r>
          </w:p>
        </w:tc>
        <w:tc>
          <w:tcPr>
            <w:tcW w:w="0" w:type="auto"/>
            <w:vMerge w:val="restart"/>
          </w:tcPr>
          <w:p w:rsidR="0077564E" w:rsidRPr="00537CF9" w:rsidRDefault="0077564E" w:rsidP="006F1297">
            <w:pPr>
              <w:rPr>
                <w:sz w:val="18"/>
              </w:rPr>
            </w:pPr>
            <w:r w:rsidRPr="00537CF9">
              <w:rPr>
                <w:sz w:val="18"/>
              </w:rPr>
              <w:t>0.00/54.2</w:t>
            </w:r>
          </w:p>
        </w:tc>
        <w:tc>
          <w:tcPr>
            <w:tcW w:w="0" w:type="auto"/>
            <w:vMerge w:val="restart"/>
          </w:tcPr>
          <w:p w:rsidR="0077564E" w:rsidRPr="00537CF9" w:rsidRDefault="0077564E" w:rsidP="006F1297">
            <w:pPr>
              <w:rPr>
                <w:sz w:val="18"/>
              </w:rPr>
            </w:pPr>
            <w:r w:rsidRPr="00537CF9">
              <w:rPr>
                <w:sz w:val="18"/>
              </w:rPr>
              <w:t>0.46/0.56</w:t>
            </w:r>
          </w:p>
        </w:tc>
        <w:tc>
          <w:tcPr>
            <w:tcW w:w="0" w:type="auto"/>
            <w:vMerge w:val="restart"/>
          </w:tcPr>
          <w:p w:rsidR="0077564E" w:rsidRPr="00537CF9" w:rsidRDefault="0077564E" w:rsidP="006F1297">
            <w:pPr>
              <w:rPr>
                <w:sz w:val="18"/>
              </w:rPr>
            </w:pPr>
            <w:r w:rsidRPr="00537CF9">
              <w:rPr>
                <w:sz w:val="18"/>
              </w:rPr>
              <w:t>0.00/12.2</w:t>
            </w:r>
          </w:p>
        </w:tc>
      </w:tr>
      <w:tr w:rsidR="0077564E" w:rsidRPr="00537CF9" w:rsidTr="006F1297">
        <w:trPr>
          <w:trHeight w:hRule="exact" w:val="227"/>
        </w:trPr>
        <w:tc>
          <w:tcPr>
            <w:tcW w:w="0" w:type="auto"/>
            <w:vMerge/>
          </w:tcPr>
          <w:p w:rsidR="0077564E" w:rsidRPr="00537CF9" w:rsidRDefault="0077564E" w:rsidP="006F1297">
            <w:pPr>
              <w:rPr>
                <w:sz w:val="18"/>
              </w:rPr>
            </w:pPr>
          </w:p>
        </w:tc>
        <w:tc>
          <w:tcPr>
            <w:tcW w:w="0" w:type="auto"/>
          </w:tcPr>
          <w:p w:rsidR="0077564E" w:rsidRPr="00537CF9" w:rsidRDefault="0077564E" w:rsidP="006F1297">
            <w:pPr>
              <w:rPr>
                <w:bCs/>
                <w:sz w:val="18"/>
                <w:szCs w:val="18"/>
                <w:lang w:val="en-GB"/>
              </w:rPr>
            </w:pPr>
            <w:r w:rsidRPr="00537CF9">
              <w:rPr>
                <w:bCs/>
                <w:sz w:val="18"/>
                <w:szCs w:val="18"/>
                <w:lang w:val="en-GB"/>
              </w:rPr>
              <w:t>1.06 (0.07)</w:t>
            </w:r>
          </w:p>
        </w:tc>
        <w:tc>
          <w:tcPr>
            <w:tcW w:w="0" w:type="auto"/>
          </w:tcPr>
          <w:p w:rsidR="0077564E" w:rsidRPr="00537CF9" w:rsidRDefault="0077564E" w:rsidP="006F1297">
            <w:pPr>
              <w:rPr>
                <w:sz w:val="18"/>
                <w:szCs w:val="18"/>
                <w:lang w:val="en-GB"/>
              </w:rPr>
            </w:pPr>
            <w:r w:rsidRPr="00537CF9">
              <w:rPr>
                <w:sz w:val="18"/>
                <w:szCs w:val="18"/>
                <w:lang w:val="en-GB"/>
              </w:rPr>
              <w:t xml:space="preserve">0.96 (0.11) </w:t>
            </w:r>
          </w:p>
        </w:tc>
        <w:tc>
          <w:tcPr>
            <w:tcW w:w="0" w:type="auto"/>
          </w:tcPr>
          <w:p w:rsidR="0077564E" w:rsidRPr="00537CF9" w:rsidRDefault="0077564E" w:rsidP="006F1297">
            <w:pPr>
              <w:rPr>
                <w:lang w:val="en-GB"/>
              </w:rPr>
            </w:pPr>
            <w:r w:rsidRPr="00537CF9">
              <w:rPr>
                <w:sz w:val="18"/>
                <w:szCs w:val="18"/>
                <w:lang w:val="en-GB"/>
              </w:rPr>
              <w:t xml:space="preserve">0.93 (0.13) </w:t>
            </w:r>
            <w:r w:rsidRPr="00537CF9">
              <w:rPr>
                <w:sz w:val="18"/>
              </w:rPr>
              <w:t>*</w:t>
            </w: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r>
      <w:tr w:rsidR="0077564E" w:rsidRPr="00537CF9" w:rsidTr="006F1297">
        <w:trPr>
          <w:trHeight w:hRule="exact" w:val="227"/>
        </w:trPr>
        <w:tc>
          <w:tcPr>
            <w:tcW w:w="0" w:type="auto"/>
            <w:vMerge/>
          </w:tcPr>
          <w:p w:rsidR="0077564E" w:rsidRPr="00537CF9" w:rsidRDefault="0077564E" w:rsidP="006F1297">
            <w:pPr>
              <w:rPr>
                <w:sz w:val="18"/>
              </w:rPr>
            </w:pPr>
          </w:p>
        </w:tc>
        <w:tc>
          <w:tcPr>
            <w:tcW w:w="0" w:type="auto"/>
          </w:tcPr>
          <w:p w:rsidR="0077564E" w:rsidRPr="00537CF9" w:rsidRDefault="0077564E" w:rsidP="006F1297">
            <w:pPr>
              <w:rPr>
                <w:sz w:val="18"/>
              </w:rPr>
            </w:pPr>
          </w:p>
        </w:tc>
        <w:tc>
          <w:tcPr>
            <w:tcW w:w="0" w:type="auto"/>
          </w:tcPr>
          <w:p w:rsidR="0077564E" w:rsidRPr="00537CF9" w:rsidRDefault="0077564E" w:rsidP="006F1297">
            <w:pPr>
              <w:rPr>
                <w:sz w:val="18"/>
              </w:rPr>
            </w:pPr>
          </w:p>
        </w:tc>
        <w:tc>
          <w:tcPr>
            <w:tcW w:w="0" w:type="auto"/>
          </w:tcPr>
          <w:p w:rsidR="0077564E" w:rsidRPr="00537CF9" w:rsidRDefault="0077564E" w:rsidP="006F1297">
            <w:pPr>
              <w:rPr>
                <w:sz w:val="18"/>
              </w:rPr>
            </w:pP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r>
      <w:tr w:rsidR="0077564E" w:rsidRPr="00537CF9" w:rsidTr="006F1297">
        <w:trPr>
          <w:trHeight w:hRule="exact" w:val="227"/>
        </w:trPr>
        <w:tc>
          <w:tcPr>
            <w:tcW w:w="0" w:type="auto"/>
            <w:vMerge w:val="restart"/>
          </w:tcPr>
          <w:p w:rsidR="0077564E" w:rsidRPr="00537CF9" w:rsidRDefault="0077564E" w:rsidP="006F1297">
            <w:pPr>
              <w:rPr>
                <w:sz w:val="18"/>
              </w:rPr>
            </w:pPr>
            <w:r w:rsidRPr="00537CF9">
              <w:rPr>
                <w:sz w:val="18"/>
              </w:rPr>
              <w:t xml:space="preserve">Loading rate </w:t>
            </w:r>
            <w:r w:rsidRPr="00537CF9">
              <w:rPr>
                <w:sz w:val="16"/>
                <w:szCs w:val="20"/>
              </w:rPr>
              <w:t>(N/BW s)</w:t>
            </w:r>
          </w:p>
        </w:tc>
        <w:tc>
          <w:tcPr>
            <w:tcW w:w="0" w:type="auto"/>
          </w:tcPr>
          <w:p w:rsidR="0077564E" w:rsidRPr="00537CF9" w:rsidRDefault="0077564E" w:rsidP="006F1297">
            <w:pPr>
              <w:rPr>
                <w:sz w:val="18"/>
                <w:szCs w:val="18"/>
                <w:lang w:val="en-GB"/>
              </w:rPr>
            </w:pPr>
            <w:r w:rsidRPr="00537CF9">
              <w:rPr>
                <w:sz w:val="18"/>
                <w:szCs w:val="18"/>
                <w:lang w:val="en-GB"/>
              </w:rPr>
              <w:t>10.6 (1.70)</w:t>
            </w:r>
          </w:p>
        </w:tc>
        <w:tc>
          <w:tcPr>
            <w:tcW w:w="0" w:type="auto"/>
          </w:tcPr>
          <w:p w:rsidR="0077564E" w:rsidRPr="00537CF9" w:rsidRDefault="0077564E" w:rsidP="006F1297">
            <w:pPr>
              <w:rPr>
                <w:sz w:val="18"/>
                <w:szCs w:val="18"/>
                <w:lang w:val="en-GB"/>
              </w:rPr>
            </w:pPr>
            <w:r w:rsidRPr="00537CF9">
              <w:rPr>
                <w:sz w:val="18"/>
                <w:szCs w:val="18"/>
                <w:lang w:val="en-GB"/>
              </w:rPr>
              <w:t>12.8 (1.91)</w:t>
            </w:r>
          </w:p>
        </w:tc>
        <w:tc>
          <w:tcPr>
            <w:tcW w:w="0" w:type="auto"/>
          </w:tcPr>
          <w:p w:rsidR="0077564E" w:rsidRPr="00537CF9" w:rsidRDefault="0077564E" w:rsidP="006F1297">
            <w:pPr>
              <w:rPr>
                <w:sz w:val="18"/>
                <w:szCs w:val="18"/>
                <w:lang w:val="en-GB"/>
              </w:rPr>
            </w:pPr>
            <w:r w:rsidRPr="00537CF9">
              <w:rPr>
                <w:sz w:val="18"/>
                <w:szCs w:val="18"/>
                <w:lang w:val="en-GB"/>
              </w:rPr>
              <w:t>13.5 (1.90)</w:t>
            </w:r>
          </w:p>
        </w:tc>
        <w:tc>
          <w:tcPr>
            <w:tcW w:w="0" w:type="auto"/>
            <w:vMerge w:val="restart"/>
          </w:tcPr>
          <w:p w:rsidR="0077564E" w:rsidRPr="00537CF9" w:rsidRDefault="0077564E" w:rsidP="006F1297">
            <w:pPr>
              <w:rPr>
                <w:sz w:val="18"/>
              </w:rPr>
            </w:pPr>
            <w:r w:rsidRPr="00537CF9">
              <w:rPr>
                <w:sz w:val="18"/>
              </w:rPr>
              <w:t>0.00/17.2</w:t>
            </w:r>
          </w:p>
        </w:tc>
        <w:tc>
          <w:tcPr>
            <w:tcW w:w="0" w:type="auto"/>
            <w:vMerge w:val="restart"/>
          </w:tcPr>
          <w:p w:rsidR="0077564E" w:rsidRPr="00537CF9" w:rsidRDefault="0077564E" w:rsidP="006F1297">
            <w:pPr>
              <w:rPr>
                <w:sz w:val="18"/>
              </w:rPr>
            </w:pPr>
            <w:r w:rsidRPr="00537CF9">
              <w:rPr>
                <w:sz w:val="18"/>
              </w:rPr>
              <w:t>0.04/5.28</w:t>
            </w:r>
          </w:p>
        </w:tc>
        <w:tc>
          <w:tcPr>
            <w:tcW w:w="0" w:type="auto"/>
            <w:vMerge w:val="restart"/>
          </w:tcPr>
          <w:p w:rsidR="0077564E" w:rsidRPr="00537CF9" w:rsidRDefault="0077564E" w:rsidP="006F1297">
            <w:pPr>
              <w:rPr>
                <w:sz w:val="18"/>
              </w:rPr>
            </w:pPr>
            <w:r w:rsidRPr="00537CF9">
              <w:rPr>
                <w:sz w:val="18"/>
              </w:rPr>
              <w:t>0.38/0.82</w:t>
            </w:r>
          </w:p>
        </w:tc>
      </w:tr>
      <w:tr w:rsidR="0077564E" w:rsidRPr="00537CF9" w:rsidTr="006F1297">
        <w:trPr>
          <w:trHeight w:hRule="exact" w:val="227"/>
        </w:trPr>
        <w:tc>
          <w:tcPr>
            <w:tcW w:w="0" w:type="auto"/>
            <w:vMerge/>
          </w:tcPr>
          <w:p w:rsidR="0077564E" w:rsidRPr="00537CF9" w:rsidRDefault="0077564E" w:rsidP="006F1297">
            <w:pPr>
              <w:rPr>
                <w:sz w:val="18"/>
              </w:rPr>
            </w:pPr>
          </w:p>
        </w:tc>
        <w:tc>
          <w:tcPr>
            <w:tcW w:w="0" w:type="auto"/>
          </w:tcPr>
          <w:p w:rsidR="0077564E" w:rsidRPr="00537CF9" w:rsidRDefault="0077564E" w:rsidP="006F1297">
            <w:pPr>
              <w:rPr>
                <w:sz w:val="18"/>
                <w:szCs w:val="18"/>
                <w:lang w:val="en-GB"/>
              </w:rPr>
            </w:pPr>
            <w:r w:rsidRPr="00537CF9">
              <w:rPr>
                <w:sz w:val="18"/>
                <w:szCs w:val="18"/>
                <w:lang w:val="en-GB"/>
              </w:rPr>
              <w:t>12.3 (1.46)</w:t>
            </w:r>
          </w:p>
        </w:tc>
        <w:tc>
          <w:tcPr>
            <w:tcW w:w="0" w:type="auto"/>
          </w:tcPr>
          <w:p w:rsidR="0077564E" w:rsidRPr="00537CF9" w:rsidRDefault="0077564E" w:rsidP="006F1297">
            <w:pPr>
              <w:rPr>
                <w:sz w:val="18"/>
                <w:szCs w:val="18"/>
                <w:lang w:val="en-GB"/>
              </w:rPr>
            </w:pPr>
            <w:r w:rsidRPr="00537CF9">
              <w:rPr>
                <w:sz w:val="18"/>
                <w:szCs w:val="18"/>
                <w:lang w:val="en-GB"/>
              </w:rPr>
              <w:t>14.8 (2.11)</w:t>
            </w:r>
          </w:p>
        </w:tc>
        <w:tc>
          <w:tcPr>
            <w:tcW w:w="0" w:type="auto"/>
          </w:tcPr>
          <w:p w:rsidR="0077564E" w:rsidRPr="00537CF9" w:rsidRDefault="0077564E" w:rsidP="006F1297">
            <w:pPr>
              <w:rPr>
                <w:sz w:val="18"/>
                <w:szCs w:val="18"/>
                <w:lang w:val="en-GB"/>
              </w:rPr>
            </w:pPr>
            <w:r w:rsidRPr="00537CF9">
              <w:rPr>
                <w:sz w:val="18"/>
                <w:szCs w:val="18"/>
                <w:lang w:val="en-GB"/>
              </w:rPr>
              <w:t>14.4 (3.25)</w:t>
            </w: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r>
      <w:tr w:rsidR="0077564E" w:rsidRPr="00537CF9" w:rsidTr="006F1297">
        <w:trPr>
          <w:trHeight w:hRule="exact" w:val="227"/>
        </w:trPr>
        <w:tc>
          <w:tcPr>
            <w:tcW w:w="0" w:type="auto"/>
            <w:vMerge/>
          </w:tcPr>
          <w:p w:rsidR="0077564E" w:rsidRPr="00537CF9" w:rsidRDefault="0077564E" w:rsidP="006F1297">
            <w:pPr>
              <w:rPr>
                <w:sz w:val="18"/>
              </w:rPr>
            </w:pPr>
          </w:p>
        </w:tc>
        <w:tc>
          <w:tcPr>
            <w:tcW w:w="0" w:type="auto"/>
          </w:tcPr>
          <w:p w:rsidR="0077564E" w:rsidRPr="00537CF9" w:rsidRDefault="0077564E" w:rsidP="006F1297">
            <w:pPr>
              <w:rPr>
                <w:sz w:val="18"/>
              </w:rPr>
            </w:pPr>
          </w:p>
        </w:tc>
        <w:tc>
          <w:tcPr>
            <w:tcW w:w="0" w:type="auto"/>
          </w:tcPr>
          <w:p w:rsidR="0077564E" w:rsidRPr="00537CF9" w:rsidRDefault="0077564E" w:rsidP="006F1297">
            <w:pPr>
              <w:rPr>
                <w:sz w:val="18"/>
              </w:rPr>
            </w:pPr>
          </w:p>
        </w:tc>
        <w:tc>
          <w:tcPr>
            <w:tcW w:w="0" w:type="auto"/>
          </w:tcPr>
          <w:p w:rsidR="0077564E" w:rsidRPr="00537CF9" w:rsidRDefault="0077564E" w:rsidP="006F1297">
            <w:pPr>
              <w:rPr>
                <w:sz w:val="18"/>
              </w:rPr>
            </w:pP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c>
          <w:tcPr>
            <w:tcW w:w="0" w:type="auto"/>
            <w:vMerge/>
          </w:tcPr>
          <w:p w:rsidR="0077564E" w:rsidRPr="00537CF9" w:rsidRDefault="0077564E" w:rsidP="006F1297">
            <w:pPr>
              <w:rPr>
                <w:sz w:val="18"/>
              </w:rPr>
            </w:pPr>
          </w:p>
        </w:tc>
      </w:tr>
      <w:tr w:rsidR="0077564E" w:rsidRPr="00537CF9" w:rsidTr="006F1297">
        <w:trPr>
          <w:trHeight w:hRule="exact" w:val="227"/>
        </w:trPr>
        <w:tc>
          <w:tcPr>
            <w:tcW w:w="0" w:type="auto"/>
            <w:vMerge w:val="restart"/>
          </w:tcPr>
          <w:p w:rsidR="0077564E" w:rsidRPr="00537CF9" w:rsidRDefault="0077564E" w:rsidP="006F1297">
            <w:pPr>
              <w:rPr>
                <w:sz w:val="18"/>
              </w:rPr>
            </w:pPr>
            <w:r w:rsidRPr="00537CF9">
              <w:rPr>
                <w:sz w:val="18"/>
              </w:rPr>
              <w:t>Unloading rate</w:t>
            </w:r>
            <w:r w:rsidRPr="00537CF9">
              <w:rPr>
                <w:sz w:val="16"/>
                <w:szCs w:val="20"/>
              </w:rPr>
              <w:t xml:space="preserve"> (N/BW</w:t>
            </w:r>
            <w:r w:rsidRPr="00537CF9">
              <w:rPr>
                <w:sz w:val="16"/>
                <w:szCs w:val="20"/>
                <w:vertAlign w:val="superscript"/>
              </w:rPr>
              <w:t xml:space="preserve"> </w:t>
            </w:r>
            <w:r w:rsidRPr="00537CF9">
              <w:rPr>
                <w:sz w:val="16"/>
                <w:szCs w:val="16"/>
                <w:lang w:val="en-GB"/>
              </w:rPr>
              <w:t>s</w:t>
            </w:r>
            <w:r w:rsidRPr="00537CF9">
              <w:rPr>
                <w:sz w:val="16"/>
                <w:szCs w:val="20"/>
              </w:rPr>
              <w:t>)</w:t>
            </w:r>
          </w:p>
        </w:tc>
        <w:tc>
          <w:tcPr>
            <w:tcW w:w="0" w:type="auto"/>
          </w:tcPr>
          <w:p w:rsidR="0077564E" w:rsidRPr="00537CF9" w:rsidRDefault="0077564E" w:rsidP="006F1297">
            <w:pPr>
              <w:rPr>
                <w:sz w:val="18"/>
                <w:szCs w:val="18"/>
                <w:lang w:val="en-GB"/>
              </w:rPr>
            </w:pPr>
            <w:r w:rsidRPr="00537CF9">
              <w:rPr>
                <w:sz w:val="18"/>
                <w:szCs w:val="18"/>
                <w:lang w:val="en-GB"/>
              </w:rPr>
              <w:t>9.21 (1.25)</w:t>
            </w:r>
          </w:p>
        </w:tc>
        <w:tc>
          <w:tcPr>
            <w:tcW w:w="0" w:type="auto"/>
          </w:tcPr>
          <w:p w:rsidR="0077564E" w:rsidRPr="00537CF9" w:rsidRDefault="0077564E" w:rsidP="006F1297">
            <w:pPr>
              <w:rPr>
                <w:sz w:val="18"/>
                <w:szCs w:val="18"/>
                <w:lang w:val="en-GB"/>
              </w:rPr>
            </w:pPr>
            <w:r w:rsidRPr="00537CF9">
              <w:rPr>
                <w:sz w:val="18"/>
                <w:szCs w:val="18"/>
                <w:lang w:val="en-GB"/>
              </w:rPr>
              <w:t>7.87 (1.02)</w:t>
            </w:r>
          </w:p>
        </w:tc>
        <w:tc>
          <w:tcPr>
            <w:tcW w:w="0" w:type="auto"/>
          </w:tcPr>
          <w:p w:rsidR="0077564E" w:rsidRPr="00537CF9" w:rsidRDefault="0077564E" w:rsidP="006F1297">
            <w:pPr>
              <w:rPr>
                <w:sz w:val="18"/>
                <w:szCs w:val="18"/>
                <w:lang w:val="en-GB"/>
              </w:rPr>
            </w:pPr>
            <w:r w:rsidRPr="00537CF9">
              <w:rPr>
                <w:sz w:val="18"/>
                <w:szCs w:val="18"/>
                <w:lang w:val="en-GB"/>
              </w:rPr>
              <w:t xml:space="preserve">6.94 (1.16) </w:t>
            </w:r>
            <w:r w:rsidRPr="00537CF9">
              <w:rPr>
                <w:sz w:val="18"/>
              </w:rPr>
              <w:t>*</w:t>
            </w:r>
          </w:p>
        </w:tc>
        <w:tc>
          <w:tcPr>
            <w:tcW w:w="0" w:type="auto"/>
            <w:vMerge w:val="restart"/>
          </w:tcPr>
          <w:p w:rsidR="0077564E" w:rsidRPr="00537CF9" w:rsidRDefault="0077564E" w:rsidP="006F1297">
            <w:pPr>
              <w:rPr>
                <w:sz w:val="18"/>
              </w:rPr>
            </w:pPr>
            <w:r w:rsidRPr="00537CF9">
              <w:rPr>
                <w:sz w:val="18"/>
              </w:rPr>
              <w:t>0.00/45.3</w:t>
            </w:r>
          </w:p>
        </w:tc>
        <w:tc>
          <w:tcPr>
            <w:tcW w:w="0" w:type="auto"/>
            <w:vMerge w:val="restart"/>
          </w:tcPr>
          <w:p w:rsidR="0077564E" w:rsidRPr="00537CF9" w:rsidRDefault="0077564E" w:rsidP="006F1297">
            <w:pPr>
              <w:rPr>
                <w:sz w:val="18"/>
              </w:rPr>
            </w:pPr>
            <w:r w:rsidRPr="00537CF9">
              <w:rPr>
                <w:sz w:val="18"/>
              </w:rPr>
              <w:t>0.10/3.05</w:t>
            </w:r>
          </w:p>
        </w:tc>
        <w:tc>
          <w:tcPr>
            <w:tcW w:w="0" w:type="auto"/>
            <w:vMerge w:val="restart"/>
          </w:tcPr>
          <w:p w:rsidR="0077564E" w:rsidRPr="00537CF9" w:rsidRDefault="0077564E" w:rsidP="006F1297">
            <w:pPr>
              <w:rPr>
                <w:sz w:val="18"/>
              </w:rPr>
            </w:pPr>
            <w:r w:rsidRPr="00537CF9">
              <w:rPr>
                <w:sz w:val="18"/>
              </w:rPr>
              <w:t>0.00/11.0</w:t>
            </w:r>
          </w:p>
        </w:tc>
      </w:tr>
      <w:tr w:rsidR="0077564E" w:rsidRPr="00537CF9" w:rsidTr="006F1297">
        <w:trPr>
          <w:trHeight w:hRule="exact" w:val="227"/>
        </w:trPr>
        <w:tc>
          <w:tcPr>
            <w:tcW w:w="0" w:type="auto"/>
            <w:vMerge/>
            <w:tcBorders>
              <w:bottom w:val="single" w:sz="4" w:space="0" w:color="auto"/>
            </w:tcBorders>
          </w:tcPr>
          <w:p w:rsidR="0077564E" w:rsidRPr="00537CF9" w:rsidRDefault="0077564E" w:rsidP="006F1297">
            <w:pPr>
              <w:rPr>
                <w:sz w:val="18"/>
              </w:rPr>
            </w:pPr>
          </w:p>
        </w:tc>
        <w:tc>
          <w:tcPr>
            <w:tcW w:w="0" w:type="auto"/>
            <w:tcBorders>
              <w:bottom w:val="single" w:sz="4" w:space="0" w:color="auto"/>
            </w:tcBorders>
          </w:tcPr>
          <w:p w:rsidR="0077564E" w:rsidRPr="00537CF9" w:rsidRDefault="0077564E" w:rsidP="006F1297">
            <w:pPr>
              <w:rPr>
                <w:sz w:val="18"/>
                <w:szCs w:val="18"/>
                <w:lang w:val="en-GB"/>
              </w:rPr>
            </w:pPr>
            <w:r w:rsidRPr="00537CF9">
              <w:rPr>
                <w:sz w:val="18"/>
                <w:szCs w:val="18"/>
                <w:lang w:val="en-GB"/>
              </w:rPr>
              <w:t>8.89 (1.10)</w:t>
            </w:r>
          </w:p>
        </w:tc>
        <w:tc>
          <w:tcPr>
            <w:tcW w:w="0" w:type="auto"/>
            <w:tcBorders>
              <w:bottom w:val="single" w:sz="4" w:space="0" w:color="auto"/>
            </w:tcBorders>
          </w:tcPr>
          <w:p w:rsidR="0077564E" w:rsidRPr="00537CF9" w:rsidRDefault="0077564E" w:rsidP="006F1297">
            <w:pPr>
              <w:rPr>
                <w:sz w:val="18"/>
                <w:szCs w:val="18"/>
                <w:lang w:val="en-GB"/>
              </w:rPr>
            </w:pPr>
            <w:r w:rsidRPr="00537CF9">
              <w:rPr>
                <w:sz w:val="18"/>
                <w:szCs w:val="18"/>
                <w:lang w:val="en-GB"/>
              </w:rPr>
              <w:t>8.47 (1.44)</w:t>
            </w:r>
          </w:p>
        </w:tc>
        <w:tc>
          <w:tcPr>
            <w:tcW w:w="0" w:type="auto"/>
            <w:tcBorders>
              <w:bottom w:val="single" w:sz="4" w:space="0" w:color="auto"/>
            </w:tcBorders>
          </w:tcPr>
          <w:p w:rsidR="0077564E" w:rsidRPr="00537CF9" w:rsidRDefault="0077564E" w:rsidP="006F1297">
            <w:pPr>
              <w:rPr>
                <w:sz w:val="18"/>
                <w:szCs w:val="18"/>
                <w:lang w:val="en-GB"/>
              </w:rPr>
            </w:pPr>
            <w:r w:rsidRPr="00537CF9">
              <w:rPr>
                <w:sz w:val="18"/>
                <w:szCs w:val="18"/>
                <w:lang w:val="en-GB"/>
              </w:rPr>
              <w:t>7.95 (1.39)</w:t>
            </w:r>
          </w:p>
        </w:tc>
        <w:tc>
          <w:tcPr>
            <w:tcW w:w="0" w:type="auto"/>
            <w:vMerge/>
            <w:tcBorders>
              <w:bottom w:val="single" w:sz="4" w:space="0" w:color="auto"/>
            </w:tcBorders>
          </w:tcPr>
          <w:p w:rsidR="0077564E" w:rsidRPr="00537CF9" w:rsidRDefault="0077564E" w:rsidP="006F1297">
            <w:pPr>
              <w:rPr>
                <w:sz w:val="18"/>
              </w:rPr>
            </w:pPr>
          </w:p>
        </w:tc>
        <w:tc>
          <w:tcPr>
            <w:tcW w:w="0" w:type="auto"/>
            <w:vMerge/>
            <w:tcBorders>
              <w:bottom w:val="single" w:sz="4" w:space="0" w:color="auto"/>
            </w:tcBorders>
          </w:tcPr>
          <w:p w:rsidR="0077564E" w:rsidRPr="00537CF9" w:rsidRDefault="0077564E" w:rsidP="006F1297">
            <w:pPr>
              <w:rPr>
                <w:sz w:val="18"/>
              </w:rPr>
            </w:pPr>
          </w:p>
        </w:tc>
        <w:tc>
          <w:tcPr>
            <w:tcW w:w="0" w:type="auto"/>
            <w:vMerge/>
            <w:tcBorders>
              <w:bottom w:val="single" w:sz="4" w:space="0" w:color="auto"/>
            </w:tcBorders>
          </w:tcPr>
          <w:p w:rsidR="0077564E" w:rsidRPr="00537CF9" w:rsidRDefault="0077564E" w:rsidP="006F1297">
            <w:pPr>
              <w:rPr>
                <w:sz w:val="18"/>
              </w:rPr>
            </w:pPr>
          </w:p>
        </w:tc>
      </w:tr>
    </w:tbl>
    <w:bookmarkEnd w:id="56"/>
    <w:p w:rsidR="0077564E" w:rsidRPr="00C66902" w:rsidRDefault="0077564E" w:rsidP="0077564E">
      <w:pPr>
        <w:jc w:val="both"/>
        <w:rPr>
          <w:color w:val="auto"/>
          <w:sz w:val="18"/>
          <w:szCs w:val="18"/>
        </w:rPr>
      </w:pPr>
      <w:r w:rsidRPr="00C66902">
        <w:rPr>
          <w:rFonts w:cstheme="majorBidi"/>
          <w:color w:val="auto"/>
          <w:sz w:val="18"/>
          <w:szCs w:val="18"/>
          <w:lang w:val="en-US"/>
        </w:rPr>
        <w:t xml:space="preserve">In case of interaction effect, significant differences from RE and TF1 across each ground surface are indicated with ‘*’ and </w:t>
      </w:r>
      <w:bookmarkEnd w:id="54"/>
      <w:r w:rsidRPr="00C66902">
        <w:rPr>
          <w:rFonts w:cstheme="majorBidi"/>
          <w:color w:val="auto"/>
          <w:sz w:val="18"/>
          <w:szCs w:val="18"/>
          <w:lang w:val="en-US"/>
        </w:rPr>
        <w:t>‘**’, respectively (p&lt;0.05). Accordingly, shaded value represents a significant difference from the level surface (p&lt;0.05) for each walking posture (</w:t>
      </w:r>
      <w:r w:rsidRPr="00C66902">
        <w:rPr>
          <w:rFonts w:cstheme="majorBidi"/>
          <w:i/>
          <w:iCs/>
          <w:color w:val="auto"/>
          <w:sz w:val="18"/>
          <w:szCs w:val="18"/>
          <w:lang w:val="en-US"/>
        </w:rPr>
        <w:t>N</w:t>
      </w:r>
      <w:r w:rsidRPr="00C66902">
        <w:rPr>
          <w:rFonts w:cstheme="majorBidi"/>
          <w:color w:val="auto"/>
          <w:sz w:val="18"/>
          <w:szCs w:val="18"/>
          <w:lang w:val="en-US"/>
        </w:rPr>
        <w:t xml:space="preserve">=12). </w:t>
      </w:r>
      <w:r w:rsidRPr="00C66902">
        <w:rPr>
          <w:rFonts w:cstheme="majorBidi"/>
          <w:color w:val="auto"/>
          <w:sz w:val="18"/>
          <w:szCs w:val="18"/>
          <w:vertAlign w:val="superscript"/>
        </w:rPr>
        <w:t xml:space="preserve">ǂ </w:t>
      </w:r>
      <w:r w:rsidRPr="00C66902">
        <w:rPr>
          <w:rFonts w:cstheme="majorBidi"/>
          <w:color w:val="auto"/>
          <w:sz w:val="18"/>
          <w:szCs w:val="18"/>
        </w:rPr>
        <w:t>indicates a normalized variable (i.e., the spatial parameters) to the leg length.</w:t>
      </w:r>
      <w:r w:rsidRPr="00C66902">
        <w:rPr>
          <w:rFonts w:cstheme="majorBidi"/>
          <w:color w:val="auto"/>
          <w:sz w:val="18"/>
          <w:szCs w:val="18"/>
          <w:lang w:val="en-US"/>
        </w:rPr>
        <w:t xml:space="preserve"> RE, regular erect trunk; TF1, ~30° trunk flexion; TF2, ~50° trunk flexion; </w:t>
      </w:r>
      <w:proofErr w:type="spellStart"/>
      <w:r w:rsidRPr="00C66902">
        <w:rPr>
          <w:color w:val="auto"/>
          <w:sz w:val="18"/>
          <w:szCs w:val="18"/>
        </w:rPr>
        <w:t>RoM</w:t>
      </w:r>
      <w:proofErr w:type="spellEnd"/>
      <w:r w:rsidRPr="00C66902">
        <w:rPr>
          <w:color w:val="auto"/>
          <w:sz w:val="18"/>
          <w:szCs w:val="18"/>
        </w:rPr>
        <w:t xml:space="preserve">, range of motion; VGRF, vertical ground reaction force; </w:t>
      </w:r>
      <w:bookmarkStart w:id="57" w:name="_Hlk504903109"/>
      <w:r w:rsidRPr="00C66902">
        <w:rPr>
          <w:color w:val="auto"/>
          <w:sz w:val="18"/>
          <w:szCs w:val="18"/>
        </w:rPr>
        <w:t>BW, body weight</w:t>
      </w:r>
      <w:bookmarkEnd w:id="57"/>
      <w:r w:rsidRPr="00C66902">
        <w:rPr>
          <w:rFonts w:cstheme="majorBidi"/>
          <w:color w:val="auto"/>
          <w:sz w:val="18"/>
          <w:szCs w:val="18"/>
          <w:lang w:val="en-US"/>
        </w:rPr>
        <w:t>.</w:t>
      </w:r>
      <w:bookmarkEnd w:id="55"/>
    </w:p>
    <w:p w:rsidR="003458C4" w:rsidRDefault="003458C4"/>
    <w:sectPr w:rsidR="003458C4" w:rsidSect="00A86F81">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24419" w:rsidRDefault="00724419">
      <w:pPr>
        <w:spacing w:after="0" w:line="240" w:lineRule="auto"/>
      </w:pPr>
      <w:r>
        <w:separator/>
      </w:r>
    </w:p>
  </w:endnote>
  <w:endnote w:type="continuationSeparator" w:id="0">
    <w:p w:rsidR="00724419" w:rsidRDefault="007244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2042290"/>
      <w:docPartObj>
        <w:docPartGallery w:val="Page Numbers (Bottom of Page)"/>
        <w:docPartUnique/>
      </w:docPartObj>
    </w:sdtPr>
    <w:sdtEndPr>
      <w:rPr>
        <w:noProof/>
      </w:rPr>
    </w:sdtEndPr>
    <w:sdtContent>
      <w:p w:rsidR="006F1297" w:rsidRDefault="006F1297">
        <w:pPr>
          <w:pStyle w:val="Footer"/>
          <w:jc w:val="center"/>
        </w:pPr>
        <w:r>
          <w:fldChar w:fldCharType="begin"/>
        </w:r>
        <w:r>
          <w:instrText xml:space="preserve"> PAGE   \* MERGEFORMAT </w:instrText>
        </w:r>
        <w:r>
          <w:fldChar w:fldCharType="separate"/>
        </w:r>
        <w:r w:rsidR="00A86F81">
          <w:rPr>
            <w:noProof/>
          </w:rPr>
          <w:t>13</w:t>
        </w:r>
        <w:r>
          <w:rPr>
            <w:noProof/>
          </w:rPr>
          <w:fldChar w:fldCharType="end"/>
        </w:r>
      </w:p>
    </w:sdtContent>
  </w:sdt>
  <w:p w:rsidR="006F1297" w:rsidRDefault="006F12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24419" w:rsidRDefault="00724419">
      <w:pPr>
        <w:spacing w:after="0" w:line="240" w:lineRule="auto"/>
      </w:pPr>
      <w:r>
        <w:separator/>
      </w:r>
    </w:p>
  </w:footnote>
  <w:footnote w:type="continuationSeparator" w:id="0">
    <w:p w:rsidR="00724419" w:rsidRDefault="0072441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52457AA"/>
    <w:multiLevelType w:val="multilevel"/>
    <w:tmpl w:val="D3644104"/>
    <w:lvl w:ilvl="0">
      <w:start w:val="1"/>
      <w:numFmt w:val="decimal"/>
      <w:pStyle w:val="Heading1"/>
      <w:suff w:val="space"/>
      <w:lvlText w:val="%1."/>
      <w:lvlJc w:val="left"/>
      <w:pPr>
        <w:ind w:left="432" w:hanging="432"/>
      </w:pPr>
      <w:rPr>
        <w:rFonts w:hint="default"/>
      </w:rPr>
    </w:lvl>
    <w:lvl w:ilvl="1">
      <w:start w:val="1"/>
      <w:numFmt w:val="decimal"/>
      <w:pStyle w:val="Heading2"/>
      <w:suff w:val="space"/>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Gait Pos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zxx99s5yztat2ef5dtx5tw9tv9zzzzr2vzs&quot;&gt;My EndNote Library&lt;record-ids&gt;&lt;item&gt;402&lt;/item&gt;&lt;item&gt;424&lt;/item&gt;&lt;item&gt;427&lt;/item&gt;&lt;item&gt;429&lt;/item&gt;&lt;item&gt;1006&lt;/item&gt;&lt;item&gt;1418&lt;/item&gt;&lt;item&gt;1454&lt;/item&gt;&lt;item&gt;1467&lt;/item&gt;&lt;item&gt;1496&lt;/item&gt;&lt;item&gt;1554&lt;/item&gt;&lt;item&gt;1558&lt;/item&gt;&lt;item&gt;1715&lt;/item&gt;&lt;item&gt;1743&lt;/item&gt;&lt;item&gt;1744&lt;/item&gt;&lt;item&gt;1745&lt;/item&gt;&lt;item&gt;1748&lt;/item&gt;&lt;item&gt;1907&lt;/item&gt;&lt;item&gt;1910&lt;/item&gt;&lt;item&gt;1911&lt;/item&gt;&lt;item&gt;1912&lt;/item&gt;&lt;item&gt;1913&lt;/item&gt;&lt;item&gt;1919&lt;/item&gt;&lt;item&gt;1921&lt;/item&gt;&lt;item&gt;1922&lt;/item&gt;&lt;item&gt;1935&lt;/item&gt;&lt;item&gt;1939&lt;/item&gt;&lt;item&gt;1940&lt;/item&gt;&lt;item&gt;1941&lt;/item&gt;&lt;item&gt;1943&lt;/item&gt;&lt;item&gt;1944&lt;/item&gt;&lt;/record-ids&gt;&lt;/item&gt;&lt;/Libraries&gt;"/>
  </w:docVars>
  <w:rsids>
    <w:rsidRoot w:val="0077564E"/>
    <w:rsid w:val="00000B2B"/>
    <w:rsid w:val="0000113F"/>
    <w:rsid w:val="00001898"/>
    <w:rsid w:val="00001BDB"/>
    <w:rsid w:val="00001EFA"/>
    <w:rsid w:val="00002155"/>
    <w:rsid w:val="00002AD9"/>
    <w:rsid w:val="00002C03"/>
    <w:rsid w:val="0000308B"/>
    <w:rsid w:val="0000454A"/>
    <w:rsid w:val="0000599E"/>
    <w:rsid w:val="00005ADB"/>
    <w:rsid w:val="00005BEB"/>
    <w:rsid w:val="00007CE4"/>
    <w:rsid w:val="00010889"/>
    <w:rsid w:val="000115B1"/>
    <w:rsid w:val="000125D3"/>
    <w:rsid w:val="000128EB"/>
    <w:rsid w:val="00013679"/>
    <w:rsid w:val="00014830"/>
    <w:rsid w:val="00014D6E"/>
    <w:rsid w:val="000150D9"/>
    <w:rsid w:val="000152FE"/>
    <w:rsid w:val="00015DF3"/>
    <w:rsid w:val="00016000"/>
    <w:rsid w:val="00016137"/>
    <w:rsid w:val="0001673D"/>
    <w:rsid w:val="00016F0B"/>
    <w:rsid w:val="00017012"/>
    <w:rsid w:val="0001775B"/>
    <w:rsid w:val="00017ED1"/>
    <w:rsid w:val="000201F9"/>
    <w:rsid w:val="00020E2C"/>
    <w:rsid w:val="000214F0"/>
    <w:rsid w:val="000229A3"/>
    <w:rsid w:val="00023588"/>
    <w:rsid w:val="00025A4C"/>
    <w:rsid w:val="00025E34"/>
    <w:rsid w:val="00025E57"/>
    <w:rsid w:val="0002608F"/>
    <w:rsid w:val="00026174"/>
    <w:rsid w:val="000267F1"/>
    <w:rsid w:val="00026922"/>
    <w:rsid w:val="00026A36"/>
    <w:rsid w:val="0003074C"/>
    <w:rsid w:val="000308F7"/>
    <w:rsid w:val="00030926"/>
    <w:rsid w:val="00030C13"/>
    <w:rsid w:val="00030DC0"/>
    <w:rsid w:val="0003196F"/>
    <w:rsid w:val="000327B9"/>
    <w:rsid w:val="00033C51"/>
    <w:rsid w:val="00035E12"/>
    <w:rsid w:val="000361E6"/>
    <w:rsid w:val="0003675D"/>
    <w:rsid w:val="000367DB"/>
    <w:rsid w:val="00036838"/>
    <w:rsid w:val="00036D0D"/>
    <w:rsid w:val="00036FD3"/>
    <w:rsid w:val="00037224"/>
    <w:rsid w:val="00040AF4"/>
    <w:rsid w:val="00040C10"/>
    <w:rsid w:val="00040E29"/>
    <w:rsid w:val="00040EC7"/>
    <w:rsid w:val="000414E7"/>
    <w:rsid w:val="00041BAA"/>
    <w:rsid w:val="00041CBA"/>
    <w:rsid w:val="00043687"/>
    <w:rsid w:val="0004375D"/>
    <w:rsid w:val="000441CD"/>
    <w:rsid w:val="000449E3"/>
    <w:rsid w:val="00045226"/>
    <w:rsid w:val="000469CC"/>
    <w:rsid w:val="0004705B"/>
    <w:rsid w:val="000477C7"/>
    <w:rsid w:val="00047954"/>
    <w:rsid w:val="00047A29"/>
    <w:rsid w:val="0005013E"/>
    <w:rsid w:val="000503B1"/>
    <w:rsid w:val="00050A71"/>
    <w:rsid w:val="00050F4E"/>
    <w:rsid w:val="00051151"/>
    <w:rsid w:val="0005115B"/>
    <w:rsid w:val="000521F0"/>
    <w:rsid w:val="000539D4"/>
    <w:rsid w:val="00053C1D"/>
    <w:rsid w:val="00053C66"/>
    <w:rsid w:val="00054507"/>
    <w:rsid w:val="00054928"/>
    <w:rsid w:val="00055499"/>
    <w:rsid w:val="0005588E"/>
    <w:rsid w:val="00055AC3"/>
    <w:rsid w:val="00056214"/>
    <w:rsid w:val="00056290"/>
    <w:rsid w:val="00056A3E"/>
    <w:rsid w:val="00057774"/>
    <w:rsid w:val="000578E1"/>
    <w:rsid w:val="00057FDE"/>
    <w:rsid w:val="00060D1B"/>
    <w:rsid w:val="00060FC6"/>
    <w:rsid w:val="000614F2"/>
    <w:rsid w:val="00062618"/>
    <w:rsid w:val="00062EF2"/>
    <w:rsid w:val="00063B1F"/>
    <w:rsid w:val="00064317"/>
    <w:rsid w:val="00064380"/>
    <w:rsid w:val="000645B2"/>
    <w:rsid w:val="00064AFF"/>
    <w:rsid w:val="0006504C"/>
    <w:rsid w:val="00065154"/>
    <w:rsid w:val="000658A8"/>
    <w:rsid w:val="000668E7"/>
    <w:rsid w:val="000671E5"/>
    <w:rsid w:val="00070433"/>
    <w:rsid w:val="00070AAB"/>
    <w:rsid w:val="00070ADD"/>
    <w:rsid w:val="00070BF6"/>
    <w:rsid w:val="00070C4C"/>
    <w:rsid w:val="00071084"/>
    <w:rsid w:val="00071E5F"/>
    <w:rsid w:val="00072E39"/>
    <w:rsid w:val="00072FD3"/>
    <w:rsid w:val="000749B1"/>
    <w:rsid w:val="00074A63"/>
    <w:rsid w:val="00074E7F"/>
    <w:rsid w:val="00075310"/>
    <w:rsid w:val="0007684E"/>
    <w:rsid w:val="00076DFB"/>
    <w:rsid w:val="000778F8"/>
    <w:rsid w:val="000800A0"/>
    <w:rsid w:val="00080597"/>
    <w:rsid w:val="00080699"/>
    <w:rsid w:val="00081AD9"/>
    <w:rsid w:val="00081EF2"/>
    <w:rsid w:val="00082121"/>
    <w:rsid w:val="00082DD8"/>
    <w:rsid w:val="0008433F"/>
    <w:rsid w:val="00084460"/>
    <w:rsid w:val="000844CC"/>
    <w:rsid w:val="000848A9"/>
    <w:rsid w:val="00086734"/>
    <w:rsid w:val="00087299"/>
    <w:rsid w:val="00087D45"/>
    <w:rsid w:val="000908BA"/>
    <w:rsid w:val="000910B9"/>
    <w:rsid w:val="0009112A"/>
    <w:rsid w:val="00091363"/>
    <w:rsid w:val="000917CD"/>
    <w:rsid w:val="00091D07"/>
    <w:rsid w:val="00092979"/>
    <w:rsid w:val="00093C0A"/>
    <w:rsid w:val="00093FD9"/>
    <w:rsid w:val="0009406D"/>
    <w:rsid w:val="0009413A"/>
    <w:rsid w:val="00094927"/>
    <w:rsid w:val="00095355"/>
    <w:rsid w:val="0009675C"/>
    <w:rsid w:val="0009679F"/>
    <w:rsid w:val="00097494"/>
    <w:rsid w:val="00097A3B"/>
    <w:rsid w:val="00097F0B"/>
    <w:rsid w:val="000A02F5"/>
    <w:rsid w:val="000A1D42"/>
    <w:rsid w:val="000A1F41"/>
    <w:rsid w:val="000A215D"/>
    <w:rsid w:val="000A2BBD"/>
    <w:rsid w:val="000A390E"/>
    <w:rsid w:val="000A3BA3"/>
    <w:rsid w:val="000A3ECC"/>
    <w:rsid w:val="000A48D7"/>
    <w:rsid w:val="000A4F34"/>
    <w:rsid w:val="000A5523"/>
    <w:rsid w:val="000A56F1"/>
    <w:rsid w:val="000A5945"/>
    <w:rsid w:val="000A6CD9"/>
    <w:rsid w:val="000A6E7C"/>
    <w:rsid w:val="000A749E"/>
    <w:rsid w:val="000B024D"/>
    <w:rsid w:val="000B0D16"/>
    <w:rsid w:val="000B18C1"/>
    <w:rsid w:val="000B20E9"/>
    <w:rsid w:val="000B3AE1"/>
    <w:rsid w:val="000B465B"/>
    <w:rsid w:val="000B4810"/>
    <w:rsid w:val="000B55FE"/>
    <w:rsid w:val="000B587F"/>
    <w:rsid w:val="000B736B"/>
    <w:rsid w:val="000B7AEC"/>
    <w:rsid w:val="000C0A6C"/>
    <w:rsid w:val="000C0B33"/>
    <w:rsid w:val="000C1A4F"/>
    <w:rsid w:val="000C1FD1"/>
    <w:rsid w:val="000C24FC"/>
    <w:rsid w:val="000C3BAD"/>
    <w:rsid w:val="000C3C30"/>
    <w:rsid w:val="000C4675"/>
    <w:rsid w:val="000C48A3"/>
    <w:rsid w:val="000C4A06"/>
    <w:rsid w:val="000C66D3"/>
    <w:rsid w:val="000C6884"/>
    <w:rsid w:val="000C6992"/>
    <w:rsid w:val="000D0140"/>
    <w:rsid w:val="000D0502"/>
    <w:rsid w:val="000D05D1"/>
    <w:rsid w:val="000D119E"/>
    <w:rsid w:val="000D13E2"/>
    <w:rsid w:val="000D15C5"/>
    <w:rsid w:val="000D19F6"/>
    <w:rsid w:val="000D1B59"/>
    <w:rsid w:val="000D1F3A"/>
    <w:rsid w:val="000D2311"/>
    <w:rsid w:val="000D24AA"/>
    <w:rsid w:val="000D24D8"/>
    <w:rsid w:val="000D2A8B"/>
    <w:rsid w:val="000D3046"/>
    <w:rsid w:val="000D33CD"/>
    <w:rsid w:val="000D414D"/>
    <w:rsid w:val="000D423E"/>
    <w:rsid w:val="000D445E"/>
    <w:rsid w:val="000D50AE"/>
    <w:rsid w:val="000D5669"/>
    <w:rsid w:val="000D57FB"/>
    <w:rsid w:val="000D5C5B"/>
    <w:rsid w:val="000D6A0A"/>
    <w:rsid w:val="000D6FC1"/>
    <w:rsid w:val="000E0BD3"/>
    <w:rsid w:val="000E1AB0"/>
    <w:rsid w:val="000E2BCD"/>
    <w:rsid w:val="000E3224"/>
    <w:rsid w:val="000E329F"/>
    <w:rsid w:val="000E3532"/>
    <w:rsid w:val="000E4637"/>
    <w:rsid w:val="000E5314"/>
    <w:rsid w:val="000E5396"/>
    <w:rsid w:val="000E5CB6"/>
    <w:rsid w:val="000E75E2"/>
    <w:rsid w:val="000F0B3A"/>
    <w:rsid w:val="000F1448"/>
    <w:rsid w:val="000F1F30"/>
    <w:rsid w:val="000F219B"/>
    <w:rsid w:val="000F2387"/>
    <w:rsid w:val="000F2AB4"/>
    <w:rsid w:val="000F2ABD"/>
    <w:rsid w:val="000F3DC4"/>
    <w:rsid w:val="000F55D7"/>
    <w:rsid w:val="000F5878"/>
    <w:rsid w:val="000F6640"/>
    <w:rsid w:val="000F7D83"/>
    <w:rsid w:val="0010012E"/>
    <w:rsid w:val="001002C4"/>
    <w:rsid w:val="0010108B"/>
    <w:rsid w:val="00101365"/>
    <w:rsid w:val="00101E1F"/>
    <w:rsid w:val="001039E3"/>
    <w:rsid w:val="00103C94"/>
    <w:rsid w:val="001048A4"/>
    <w:rsid w:val="00104A22"/>
    <w:rsid w:val="00104CDC"/>
    <w:rsid w:val="001052EC"/>
    <w:rsid w:val="001054B7"/>
    <w:rsid w:val="001055EF"/>
    <w:rsid w:val="0010635B"/>
    <w:rsid w:val="001069F6"/>
    <w:rsid w:val="00106CEB"/>
    <w:rsid w:val="001079AB"/>
    <w:rsid w:val="00107A14"/>
    <w:rsid w:val="00107A9D"/>
    <w:rsid w:val="00110586"/>
    <w:rsid w:val="0011263E"/>
    <w:rsid w:val="0011271E"/>
    <w:rsid w:val="00113B91"/>
    <w:rsid w:val="0011459A"/>
    <w:rsid w:val="00114784"/>
    <w:rsid w:val="00116414"/>
    <w:rsid w:val="00116923"/>
    <w:rsid w:val="00116C89"/>
    <w:rsid w:val="00116F1E"/>
    <w:rsid w:val="00116FA6"/>
    <w:rsid w:val="00117332"/>
    <w:rsid w:val="00117FE0"/>
    <w:rsid w:val="001204F6"/>
    <w:rsid w:val="00120716"/>
    <w:rsid w:val="00120CC3"/>
    <w:rsid w:val="00121600"/>
    <w:rsid w:val="00121E1F"/>
    <w:rsid w:val="001225F9"/>
    <w:rsid w:val="001232C6"/>
    <w:rsid w:val="00123F5F"/>
    <w:rsid w:val="0012457F"/>
    <w:rsid w:val="00124F4B"/>
    <w:rsid w:val="00125FDB"/>
    <w:rsid w:val="0012725B"/>
    <w:rsid w:val="00127511"/>
    <w:rsid w:val="00127519"/>
    <w:rsid w:val="001275CA"/>
    <w:rsid w:val="00130302"/>
    <w:rsid w:val="00130C92"/>
    <w:rsid w:val="00130F5D"/>
    <w:rsid w:val="0013124C"/>
    <w:rsid w:val="00133873"/>
    <w:rsid w:val="0013468F"/>
    <w:rsid w:val="00134FEE"/>
    <w:rsid w:val="00135598"/>
    <w:rsid w:val="00135C0F"/>
    <w:rsid w:val="0014073D"/>
    <w:rsid w:val="00140AAD"/>
    <w:rsid w:val="001414BD"/>
    <w:rsid w:val="001416E4"/>
    <w:rsid w:val="0014179F"/>
    <w:rsid w:val="00141C0C"/>
    <w:rsid w:val="00142B48"/>
    <w:rsid w:val="00143574"/>
    <w:rsid w:val="00143805"/>
    <w:rsid w:val="00143B05"/>
    <w:rsid w:val="00145B40"/>
    <w:rsid w:val="001467E4"/>
    <w:rsid w:val="00147102"/>
    <w:rsid w:val="001471F6"/>
    <w:rsid w:val="0015041E"/>
    <w:rsid w:val="00150DE5"/>
    <w:rsid w:val="00150F30"/>
    <w:rsid w:val="001511AB"/>
    <w:rsid w:val="0015127A"/>
    <w:rsid w:val="00151326"/>
    <w:rsid w:val="00151B21"/>
    <w:rsid w:val="00152585"/>
    <w:rsid w:val="00152672"/>
    <w:rsid w:val="00152C13"/>
    <w:rsid w:val="00152CC8"/>
    <w:rsid w:val="00152CCC"/>
    <w:rsid w:val="00154E10"/>
    <w:rsid w:val="001550A7"/>
    <w:rsid w:val="00155243"/>
    <w:rsid w:val="0015538D"/>
    <w:rsid w:val="001564FA"/>
    <w:rsid w:val="00156926"/>
    <w:rsid w:val="001618E4"/>
    <w:rsid w:val="00162816"/>
    <w:rsid w:val="00163698"/>
    <w:rsid w:val="00163CBD"/>
    <w:rsid w:val="00164579"/>
    <w:rsid w:val="00166712"/>
    <w:rsid w:val="00166F5B"/>
    <w:rsid w:val="00167377"/>
    <w:rsid w:val="00170882"/>
    <w:rsid w:val="00171539"/>
    <w:rsid w:val="001715AB"/>
    <w:rsid w:val="00172E24"/>
    <w:rsid w:val="001739A5"/>
    <w:rsid w:val="00173CE4"/>
    <w:rsid w:val="00175387"/>
    <w:rsid w:val="0017592F"/>
    <w:rsid w:val="00175DFA"/>
    <w:rsid w:val="00175F95"/>
    <w:rsid w:val="00177C4D"/>
    <w:rsid w:val="001805E7"/>
    <w:rsid w:val="00180D42"/>
    <w:rsid w:val="00181EF7"/>
    <w:rsid w:val="00182E37"/>
    <w:rsid w:val="00183118"/>
    <w:rsid w:val="00183303"/>
    <w:rsid w:val="00183B12"/>
    <w:rsid w:val="00183E1F"/>
    <w:rsid w:val="00184804"/>
    <w:rsid w:val="00184A9D"/>
    <w:rsid w:val="00185119"/>
    <w:rsid w:val="00185806"/>
    <w:rsid w:val="0018671E"/>
    <w:rsid w:val="00186DBF"/>
    <w:rsid w:val="00190C14"/>
    <w:rsid w:val="00190E06"/>
    <w:rsid w:val="00191693"/>
    <w:rsid w:val="00191B2D"/>
    <w:rsid w:val="001923D4"/>
    <w:rsid w:val="00192F74"/>
    <w:rsid w:val="00193BA7"/>
    <w:rsid w:val="00194674"/>
    <w:rsid w:val="00195028"/>
    <w:rsid w:val="00195127"/>
    <w:rsid w:val="00195A47"/>
    <w:rsid w:val="001962E8"/>
    <w:rsid w:val="001965F7"/>
    <w:rsid w:val="001972F1"/>
    <w:rsid w:val="001A05CA"/>
    <w:rsid w:val="001A060E"/>
    <w:rsid w:val="001A0B48"/>
    <w:rsid w:val="001A1410"/>
    <w:rsid w:val="001A1512"/>
    <w:rsid w:val="001A336B"/>
    <w:rsid w:val="001A3404"/>
    <w:rsid w:val="001A3D07"/>
    <w:rsid w:val="001A4450"/>
    <w:rsid w:val="001A46C0"/>
    <w:rsid w:val="001A581D"/>
    <w:rsid w:val="001A63B3"/>
    <w:rsid w:val="001A65B1"/>
    <w:rsid w:val="001A6774"/>
    <w:rsid w:val="001A74D5"/>
    <w:rsid w:val="001A7D63"/>
    <w:rsid w:val="001A7D78"/>
    <w:rsid w:val="001A7EFD"/>
    <w:rsid w:val="001B0F2C"/>
    <w:rsid w:val="001B13F7"/>
    <w:rsid w:val="001B1798"/>
    <w:rsid w:val="001B19E3"/>
    <w:rsid w:val="001B1F17"/>
    <w:rsid w:val="001B2CBE"/>
    <w:rsid w:val="001B2EC3"/>
    <w:rsid w:val="001B3096"/>
    <w:rsid w:val="001B3AB2"/>
    <w:rsid w:val="001B3D90"/>
    <w:rsid w:val="001B45E5"/>
    <w:rsid w:val="001B46CC"/>
    <w:rsid w:val="001B55C6"/>
    <w:rsid w:val="001B68CC"/>
    <w:rsid w:val="001B70AB"/>
    <w:rsid w:val="001B70BA"/>
    <w:rsid w:val="001B74B9"/>
    <w:rsid w:val="001C078C"/>
    <w:rsid w:val="001C0FE7"/>
    <w:rsid w:val="001C2116"/>
    <w:rsid w:val="001C30F8"/>
    <w:rsid w:val="001C3596"/>
    <w:rsid w:val="001C38AE"/>
    <w:rsid w:val="001C3A1D"/>
    <w:rsid w:val="001C3E20"/>
    <w:rsid w:val="001C5585"/>
    <w:rsid w:val="001C5598"/>
    <w:rsid w:val="001C5E89"/>
    <w:rsid w:val="001C7D96"/>
    <w:rsid w:val="001D043B"/>
    <w:rsid w:val="001D0B40"/>
    <w:rsid w:val="001D161A"/>
    <w:rsid w:val="001D17E1"/>
    <w:rsid w:val="001D40DB"/>
    <w:rsid w:val="001D4C9B"/>
    <w:rsid w:val="001D55DD"/>
    <w:rsid w:val="001D5B52"/>
    <w:rsid w:val="001D5C01"/>
    <w:rsid w:val="001D5F94"/>
    <w:rsid w:val="001D6499"/>
    <w:rsid w:val="001D7300"/>
    <w:rsid w:val="001D7470"/>
    <w:rsid w:val="001D7474"/>
    <w:rsid w:val="001D7903"/>
    <w:rsid w:val="001E02A1"/>
    <w:rsid w:val="001E0463"/>
    <w:rsid w:val="001E0718"/>
    <w:rsid w:val="001E0B72"/>
    <w:rsid w:val="001E189D"/>
    <w:rsid w:val="001E1A7B"/>
    <w:rsid w:val="001E1D6D"/>
    <w:rsid w:val="001E25A4"/>
    <w:rsid w:val="001E3507"/>
    <w:rsid w:val="001E3956"/>
    <w:rsid w:val="001E4421"/>
    <w:rsid w:val="001E4864"/>
    <w:rsid w:val="001E52C7"/>
    <w:rsid w:val="001E534D"/>
    <w:rsid w:val="001E555D"/>
    <w:rsid w:val="001E6A42"/>
    <w:rsid w:val="001E6F1B"/>
    <w:rsid w:val="001E75AB"/>
    <w:rsid w:val="001E7A96"/>
    <w:rsid w:val="001F0912"/>
    <w:rsid w:val="001F0E80"/>
    <w:rsid w:val="001F1BAE"/>
    <w:rsid w:val="001F214A"/>
    <w:rsid w:val="001F2B87"/>
    <w:rsid w:val="001F2C70"/>
    <w:rsid w:val="001F2DEA"/>
    <w:rsid w:val="001F3B1B"/>
    <w:rsid w:val="001F4702"/>
    <w:rsid w:val="001F4A78"/>
    <w:rsid w:val="001F4E8B"/>
    <w:rsid w:val="001F5014"/>
    <w:rsid w:val="001F51E2"/>
    <w:rsid w:val="001F5283"/>
    <w:rsid w:val="001F568D"/>
    <w:rsid w:val="001F5FDE"/>
    <w:rsid w:val="001F65D8"/>
    <w:rsid w:val="001F663D"/>
    <w:rsid w:val="001F6935"/>
    <w:rsid w:val="0020031A"/>
    <w:rsid w:val="002003C3"/>
    <w:rsid w:val="00200B7F"/>
    <w:rsid w:val="00200DC7"/>
    <w:rsid w:val="00201967"/>
    <w:rsid w:val="00201E7A"/>
    <w:rsid w:val="00201F89"/>
    <w:rsid w:val="00202A0F"/>
    <w:rsid w:val="00203602"/>
    <w:rsid w:val="00203F36"/>
    <w:rsid w:val="0020443B"/>
    <w:rsid w:val="0020471B"/>
    <w:rsid w:val="00204927"/>
    <w:rsid w:val="00204B24"/>
    <w:rsid w:val="00204F67"/>
    <w:rsid w:val="002065A4"/>
    <w:rsid w:val="00206824"/>
    <w:rsid w:val="0020695A"/>
    <w:rsid w:val="002069AD"/>
    <w:rsid w:val="002069D4"/>
    <w:rsid w:val="00206CBF"/>
    <w:rsid w:val="0020717E"/>
    <w:rsid w:val="00207199"/>
    <w:rsid w:val="00207D20"/>
    <w:rsid w:val="00207E0F"/>
    <w:rsid w:val="0021028E"/>
    <w:rsid w:val="00210E8C"/>
    <w:rsid w:val="002115FB"/>
    <w:rsid w:val="002116C1"/>
    <w:rsid w:val="00211780"/>
    <w:rsid w:val="002121B3"/>
    <w:rsid w:val="0021267A"/>
    <w:rsid w:val="00212970"/>
    <w:rsid w:val="00212A23"/>
    <w:rsid w:val="0021430F"/>
    <w:rsid w:val="00215098"/>
    <w:rsid w:val="002156D5"/>
    <w:rsid w:val="00215DAA"/>
    <w:rsid w:val="002165EA"/>
    <w:rsid w:val="00216968"/>
    <w:rsid w:val="00216F5A"/>
    <w:rsid w:val="002170AF"/>
    <w:rsid w:val="002178D8"/>
    <w:rsid w:val="00217E84"/>
    <w:rsid w:val="00220DBD"/>
    <w:rsid w:val="00220F5D"/>
    <w:rsid w:val="00221758"/>
    <w:rsid w:val="002218F0"/>
    <w:rsid w:val="00221D88"/>
    <w:rsid w:val="00221F53"/>
    <w:rsid w:val="00222C5C"/>
    <w:rsid w:val="00222F5D"/>
    <w:rsid w:val="00223B6F"/>
    <w:rsid w:val="00223DE2"/>
    <w:rsid w:val="0022406B"/>
    <w:rsid w:val="002242DB"/>
    <w:rsid w:val="00224B95"/>
    <w:rsid w:val="00225801"/>
    <w:rsid w:val="00226D3D"/>
    <w:rsid w:val="0022751D"/>
    <w:rsid w:val="00227A93"/>
    <w:rsid w:val="00230315"/>
    <w:rsid w:val="002304B5"/>
    <w:rsid w:val="00230992"/>
    <w:rsid w:val="0023158A"/>
    <w:rsid w:val="0023205F"/>
    <w:rsid w:val="00232066"/>
    <w:rsid w:val="002327BB"/>
    <w:rsid w:val="00232950"/>
    <w:rsid w:val="00232D80"/>
    <w:rsid w:val="00232E8C"/>
    <w:rsid w:val="00233138"/>
    <w:rsid w:val="002334BD"/>
    <w:rsid w:val="00233AE4"/>
    <w:rsid w:val="0023403A"/>
    <w:rsid w:val="00234C93"/>
    <w:rsid w:val="00234DA0"/>
    <w:rsid w:val="002355D2"/>
    <w:rsid w:val="002356FE"/>
    <w:rsid w:val="00235718"/>
    <w:rsid w:val="00237775"/>
    <w:rsid w:val="00237A40"/>
    <w:rsid w:val="00237CE9"/>
    <w:rsid w:val="00237DBE"/>
    <w:rsid w:val="00241239"/>
    <w:rsid w:val="002418E7"/>
    <w:rsid w:val="00241A84"/>
    <w:rsid w:val="00242DA8"/>
    <w:rsid w:val="00243356"/>
    <w:rsid w:val="00243494"/>
    <w:rsid w:val="00243540"/>
    <w:rsid w:val="00244B57"/>
    <w:rsid w:val="00244CDF"/>
    <w:rsid w:val="002452C2"/>
    <w:rsid w:val="00245C3F"/>
    <w:rsid w:val="0024719B"/>
    <w:rsid w:val="0024746E"/>
    <w:rsid w:val="00250493"/>
    <w:rsid w:val="00250F7D"/>
    <w:rsid w:val="0025264E"/>
    <w:rsid w:val="00253402"/>
    <w:rsid w:val="00253730"/>
    <w:rsid w:val="00253C27"/>
    <w:rsid w:val="00253E41"/>
    <w:rsid w:val="00253FDA"/>
    <w:rsid w:val="002542A0"/>
    <w:rsid w:val="00254BB2"/>
    <w:rsid w:val="00255B9E"/>
    <w:rsid w:val="00255D36"/>
    <w:rsid w:val="002569EC"/>
    <w:rsid w:val="0025739D"/>
    <w:rsid w:val="00260314"/>
    <w:rsid w:val="0026077B"/>
    <w:rsid w:val="00260850"/>
    <w:rsid w:val="002620DB"/>
    <w:rsid w:val="00262838"/>
    <w:rsid w:val="0026345E"/>
    <w:rsid w:val="002643FE"/>
    <w:rsid w:val="002652FA"/>
    <w:rsid w:val="0026687D"/>
    <w:rsid w:val="002668A6"/>
    <w:rsid w:val="00270517"/>
    <w:rsid w:val="002707FB"/>
    <w:rsid w:val="00270A69"/>
    <w:rsid w:val="00270B32"/>
    <w:rsid w:val="00270F49"/>
    <w:rsid w:val="00270F63"/>
    <w:rsid w:val="00271798"/>
    <w:rsid w:val="00271D3A"/>
    <w:rsid w:val="00271F95"/>
    <w:rsid w:val="00272289"/>
    <w:rsid w:val="00272B4E"/>
    <w:rsid w:val="00272C21"/>
    <w:rsid w:val="00273EFB"/>
    <w:rsid w:val="0027547A"/>
    <w:rsid w:val="00276B6A"/>
    <w:rsid w:val="00277953"/>
    <w:rsid w:val="0028076C"/>
    <w:rsid w:val="00280B47"/>
    <w:rsid w:val="0028100F"/>
    <w:rsid w:val="00281820"/>
    <w:rsid w:val="00281B08"/>
    <w:rsid w:val="00281D4B"/>
    <w:rsid w:val="0028289B"/>
    <w:rsid w:val="00282E60"/>
    <w:rsid w:val="0028330C"/>
    <w:rsid w:val="0028367E"/>
    <w:rsid w:val="002838F3"/>
    <w:rsid w:val="00283C39"/>
    <w:rsid w:val="00284030"/>
    <w:rsid w:val="00284335"/>
    <w:rsid w:val="002851DD"/>
    <w:rsid w:val="0028532E"/>
    <w:rsid w:val="00285C11"/>
    <w:rsid w:val="00285FB1"/>
    <w:rsid w:val="00286489"/>
    <w:rsid w:val="00286742"/>
    <w:rsid w:val="002869A0"/>
    <w:rsid w:val="00287976"/>
    <w:rsid w:val="00287A2D"/>
    <w:rsid w:val="00287DEE"/>
    <w:rsid w:val="00290B9E"/>
    <w:rsid w:val="00290EF5"/>
    <w:rsid w:val="0029168E"/>
    <w:rsid w:val="00291717"/>
    <w:rsid w:val="00291CC1"/>
    <w:rsid w:val="00291F87"/>
    <w:rsid w:val="00292C16"/>
    <w:rsid w:val="00293151"/>
    <w:rsid w:val="002934D7"/>
    <w:rsid w:val="00293E2B"/>
    <w:rsid w:val="00294150"/>
    <w:rsid w:val="00294F5C"/>
    <w:rsid w:val="002958AA"/>
    <w:rsid w:val="00295FBB"/>
    <w:rsid w:val="00296287"/>
    <w:rsid w:val="0029731E"/>
    <w:rsid w:val="00297532"/>
    <w:rsid w:val="00297C75"/>
    <w:rsid w:val="00297E2A"/>
    <w:rsid w:val="002A0B5C"/>
    <w:rsid w:val="002A1447"/>
    <w:rsid w:val="002A1D9E"/>
    <w:rsid w:val="002A2A2E"/>
    <w:rsid w:val="002A3693"/>
    <w:rsid w:val="002A37B4"/>
    <w:rsid w:val="002A3C8A"/>
    <w:rsid w:val="002A41CE"/>
    <w:rsid w:val="002A4ADA"/>
    <w:rsid w:val="002A501A"/>
    <w:rsid w:val="002A5244"/>
    <w:rsid w:val="002A5536"/>
    <w:rsid w:val="002A65F5"/>
    <w:rsid w:val="002A74EA"/>
    <w:rsid w:val="002A7B91"/>
    <w:rsid w:val="002B01ED"/>
    <w:rsid w:val="002B0FAB"/>
    <w:rsid w:val="002B1D3E"/>
    <w:rsid w:val="002B1DAC"/>
    <w:rsid w:val="002B2524"/>
    <w:rsid w:val="002B2C57"/>
    <w:rsid w:val="002B3D91"/>
    <w:rsid w:val="002B4390"/>
    <w:rsid w:val="002B51FE"/>
    <w:rsid w:val="002B55F4"/>
    <w:rsid w:val="002B753F"/>
    <w:rsid w:val="002B770D"/>
    <w:rsid w:val="002B7AC1"/>
    <w:rsid w:val="002B7FBD"/>
    <w:rsid w:val="002C0C87"/>
    <w:rsid w:val="002C1D7E"/>
    <w:rsid w:val="002C20B2"/>
    <w:rsid w:val="002C232F"/>
    <w:rsid w:val="002C326C"/>
    <w:rsid w:val="002C34B1"/>
    <w:rsid w:val="002C44BB"/>
    <w:rsid w:val="002C4D2C"/>
    <w:rsid w:val="002C5833"/>
    <w:rsid w:val="002C5D99"/>
    <w:rsid w:val="002C6893"/>
    <w:rsid w:val="002C6A29"/>
    <w:rsid w:val="002C76B6"/>
    <w:rsid w:val="002D1A46"/>
    <w:rsid w:val="002D20DB"/>
    <w:rsid w:val="002D21FE"/>
    <w:rsid w:val="002D26AA"/>
    <w:rsid w:val="002D2FC3"/>
    <w:rsid w:val="002D3092"/>
    <w:rsid w:val="002D4241"/>
    <w:rsid w:val="002D44E8"/>
    <w:rsid w:val="002D4BD1"/>
    <w:rsid w:val="002D4D31"/>
    <w:rsid w:val="002D4F42"/>
    <w:rsid w:val="002D561C"/>
    <w:rsid w:val="002D598C"/>
    <w:rsid w:val="002D5B4A"/>
    <w:rsid w:val="002D5F43"/>
    <w:rsid w:val="002D6E17"/>
    <w:rsid w:val="002D708B"/>
    <w:rsid w:val="002D72FD"/>
    <w:rsid w:val="002D7BA8"/>
    <w:rsid w:val="002E02C9"/>
    <w:rsid w:val="002E15D8"/>
    <w:rsid w:val="002E1BCA"/>
    <w:rsid w:val="002E34F1"/>
    <w:rsid w:val="002E3C45"/>
    <w:rsid w:val="002E49BE"/>
    <w:rsid w:val="002E4A3B"/>
    <w:rsid w:val="002E50A2"/>
    <w:rsid w:val="002E5E92"/>
    <w:rsid w:val="002E6193"/>
    <w:rsid w:val="002E7075"/>
    <w:rsid w:val="002E77C8"/>
    <w:rsid w:val="002E7E05"/>
    <w:rsid w:val="002E7E20"/>
    <w:rsid w:val="002F018B"/>
    <w:rsid w:val="002F0E77"/>
    <w:rsid w:val="002F10C3"/>
    <w:rsid w:val="002F12D7"/>
    <w:rsid w:val="002F1B8D"/>
    <w:rsid w:val="002F1CD3"/>
    <w:rsid w:val="002F2297"/>
    <w:rsid w:val="002F2317"/>
    <w:rsid w:val="002F2E06"/>
    <w:rsid w:val="002F38C5"/>
    <w:rsid w:val="002F43FB"/>
    <w:rsid w:val="002F4660"/>
    <w:rsid w:val="002F4E4F"/>
    <w:rsid w:val="002F5E71"/>
    <w:rsid w:val="002F6126"/>
    <w:rsid w:val="002F7C3B"/>
    <w:rsid w:val="003000C0"/>
    <w:rsid w:val="00301076"/>
    <w:rsid w:val="0030219A"/>
    <w:rsid w:val="00302796"/>
    <w:rsid w:val="003032A5"/>
    <w:rsid w:val="00303656"/>
    <w:rsid w:val="0030377B"/>
    <w:rsid w:val="00303A16"/>
    <w:rsid w:val="00303FF3"/>
    <w:rsid w:val="00304412"/>
    <w:rsid w:val="003044A2"/>
    <w:rsid w:val="00305CE2"/>
    <w:rsid w:val="003073AB"/>
    <w:rsid w:val="003077EA"/>
    <w:rsid w:val="0030782E"/>
    <w:rsid w:val="003129B5"/>
    <w:rsid w:val="00312E59"/>
    <w:rsid w:val="00313150"/>
    <w:rsid w:val="0031358B"/>
    <w:rsid w:val="003143E1"/>
    <w:rsid w:val="00314A6F"/>
    <w:rsid w:val="00315299"/>
    <w:rsid w:val="0031574D"/>
    <w:rsid w:val="00315EFB"/>
    <w:rsid w:val="0031606E"/>
    <w:rsid w:val="0031643C"/>
    <w:rsid w:val="0031655B"/>
    <w:rsid w:val="00316560"/>
    <w:rsid w:val="00316E24"/>
    <w:rsid w:val="003170F6"/>
    <w:rsid w:val="00317584"/>
    <w:rsid w:val="003200C7"/>
    <w:rsid w:val="003201F6"/>
    <w:rsid w:val="003207C3"/>
    <w:rsid w:val="00320A3A"/>
    <w:rsid w:val="0032141D"/>
    <w:rsid w:val="0032143F"/>
    <w:rsid w:val="00322B48"/>
    <w:rsid w:val="00322E2B"/>
    <w:rsid w:val="003230AA"/>
    <w:rsid w:val="00323F54"/>
    <w:rsid w:val="003240B8"/>
    <w:rsid w:val="003249C6"/>
    <w:rsid w:val="003249DE"/>
    <w:rsid w:val="003250AF"/>
    <w:rsid w:val="0032551C"/>
    <w:rsid w:val="00325A4C"/>
    <w:rsid w:val="003264B2"/>
    <w:rsid w:val="00326D3F"/>
    <w:rsid w:val="00330040"/>
    <w:rsid w:val="00330B49"/>
    <w:rsid w:val="00330BF7"/>
    <w:rsid w:val="0033147D"/>
    <w:rsid w:val="003317DB"/>
    <w:rsid w:val="00332BA1"/>
    <w:rsid w:val="0033352E"/>
    <w:rsid w:val="00333C1F"/>
    <w:rsid w:val="00334C11"/>
    <w:rsid w:val="0033502C"/>
    <w:rsid w:val="0033507C"/>
    <w:rsid w:val="00335A07"/>
    <w:rsid w:val="00335CC1"/>
    <w:rsid w:val="00335FC9"/>
    <w:rsid w:val="003379AA"/>
    <w:rsid w:val="00337F8B"/>
    <w:rsid w:val="003403C3"/>
    <w:rsid w:val="003408B7"/>
    <w:rsid w:val="003411AD"/>
    <w:rsid w:val="003420D5"/>
    <w:rsid w:val="00342D0A"/>
    <w:rsid w:val="00342D70"/>
    <w:rsid w:val="0034303B"/>
    <w:rsid w:val="00343A25"/>
    <w:rsid w:val="00343BBC"/>
    <w:rsid w:val="00343F56"/>
    <w:rsid w:val="00343FD8"/>
    <w:rsid w:val="0034470D"/>
    <w:rsid w:val="00344AD0"/>
    <w:rsid w:val="00345442"/>
    <w:rsid w:val="003458C4"/>
    <w:rsid w:val="00346D76"/>
    <w:rsid w:val="00347800"/>
    <w:rsid w:val="00347CB3"/>
    <w:rsid w:val="00347D72"/>
    <w:rsid w:val="0035064D"/>
    <w:rsid w:val="00350913"/>
    <w:rsid w:val="00350A14"/>
    <w:rsid w:val="00350BB8"/>
    <w:rsid w:val="00350F41"/>
    <w:rsid w:val="003513E3"/>
    <w:rsid w:val="00352134"/>
    <w:rsid w:val="0035216C"/>
    <w:rsid w:val="00352C0A"/>
    <w:rsid w:val="00352FCB"/>
    <w:rsid w:val="00353210"/>
    <w:rsid w:val="00354443"/>
    <w:rsid w:val="00355B2A"/>
    <w:rsid w:val="00355CA4"/>
    <w:rsid w:val="003563D1"/>
    <w:rsid w:val="00356CAF"/>
    <w:rsid w:val="00356EBD"/>
    <w:rsid w:val="003574F9"/>
    <w:rsid w:val="00357918"/>
    <w:rsid w:val="0036003C"/>
    <w:rsid w:val="003604E1"/>
    <w:rsid w:val="00360834"/>
    <w:rsid w:val="003615F5"/>
    <w:rsid w:val="00362439"/>
    <w:rsid w:val="00362721"/>
    <w:rsid w:val="00363541"/>
    <w:rsid w:val="00365621"/>
    <w:rsid w:val="003659B2"/>
    <w:rsid w:val="00367D2F"/>
    <w:rsid w:val="003706ED"/>
    <w:rsid w:val="00370B31"/>
    <w:rsid w:val="003714DC"/>
    <w:rsid w:val="00372988"/>
    <w:rsid w:val="00373078"/>
    <w:rsid w:val="00373ADC"/>
    <w:rsid w:val="00374306"/>
    <w:rsid w:val="00374FEB"/>
    <w:rsid w:val="00375296"/>
    <w:rsid w:val="0037593E"/>
    <w:rsid w:val="00375C1B"/>
    <w:rsid w:val="00375C5D"/>
    <w:rsid w:val="00375D66"/>
    <w:rsid w:val="00376210"/>
    <w:rsid w:val="003771DC"/>
    <w:rsid w:val="00381F80"/>
    <w:rsid w:val="003820A0"/>
    <w:rsid w:val="003822FA"/>
    <w:rsid w:val="003823BF"/>
    <w:rsid w:val="00382494"/>
    <w:rsid w:val="00382632"/>
    <w:rsid w:val="0038315D"/>
    <w:rsid w:val="003833C2"/>
    <w:rsid w:val="003833C9"/>
    <w:rsid w:val="00383970"/>
    <w:rsid w:val="00384C3D"/>
    <w:rsid w:val="00384DE2"/>
    <w:rsid w:val="00385152"/>
    <w:rsid w:val="00386135"/>
    <w:rsid w:val="00387F5F"/>
    <w:rsid w:val="00390916"/>
    <w:rsid w:val="003918E8"/>
    <w:rsid w:val="0039242C"/>
    <w:rsid w:val="00392C7E"/>
    <w:rsid w:val="00392D75"/>
    <w:rsid w:val="00393487"/>
    <w:rsid w:val="00393D26"/>
    <w:rsid w:val="00394249"/>
    <w:rsid w:val="00397826"/>
    <w:rsid w:val="00397A31"/>
    <w:rsid w:val="003A013F"/>
    <w:rsid w:val="003A01BE"/>
    <w:rsid w:val="003A02A9"/>
    <w:rsid w:val="003A0444"/>
    <w:rsid w:val="003A19E4"/>
    <w:rsid w:val="003A280D"/>
    <w:rsid w:val="003A30AC"/>
    <w:rsid w:val="003A36E5"/>
    <w:rsid w:val="003A4DAB"/>
    <w:rsid w:val="003A57EB"/>
    <w:rsid w:val="003A5E31"/>
    <w:rsid w:val="003A63BE"/>
    <w:rsid w:val="003A6B0F"/>
    <w:rsid w:val="003A6BE2"/>
    <w:rsid w:val="003A7B10"/>
    <w:rsid w:val="003A7C70"/>
    <w:rsid w:val="003B041A"/>
    <w:rsid w:val="003B0AA2"/>
    <w:rsid w:val="003B0E2D"/>
    <w:rsid w:val="003B0FCB"/>
    <w:rsid w:val="003B25B5"/>
    <w:rsid w:val="003B318C"/>
    <w:rsid w:val="003B32AD"/>
    <w:rsid w:val="003B34B4"/>
    <w:rsid w:val="003B38EE"/>
    <w:rsid w:val="003B418D"/>
    <w:rsid w:val="003B4201"/>
    <w:rsid w:val="003B4889"/>
    <w:rsid w:val="003B5D2A"/>
    <w:rsid w:val="003B5FFD"/>
    <w:rsid w:val="003B6101"/>
    <w:rsid w:val="003B62DD"/>
    <w:rsid w:val="003B65CD"/>
    <w:rsid w:val="003B6D6C"/>
    <w:rsid w:val="003B790F"/>
    <w:rsid w:val="003C0044"/>
    <w:rsid w:val="003C1201"/>
    <w:rsid w:val="003C1703"/>
    <w:rsid w:val="003C1F01"/>
    <w:rsid w:val="003C2239"/>
    <w:rsid w:val="003C2371"/>
    <w:rsid w:val="003C2417"/>
    <w:rsid w:val="003C30F8"/>
    <w:rsid w:val="003C31F5"/>
    <w:rsid w:val="003C374E"/>
    <w:rsid w:val="003C4892"/>
    <w:rsid w:val="003C4F35"/>
    <w:rsid w:val="003C6D27"/>
    <w:rsid w:val="003C7355"/>
    <w:rsid w:val="003D0B7C"/>
    <w:rsid w:val="003D0F23"/>
    <w:rsid w:val="003D1656"/>
    <w:rsid w:val="003D24ED"/>
    <w:rsid w:val="003D276A"/>
    <w:rsid w:val="003D3199"/>
    <w:rsid w:val="003D338D"/>
    <w:rsid w:val="003D3D2D"/>
    <w:rsid w:val="003D532D"/>
    <w:rsid w:val="003D5EBE"/>
    <w:rsid w:val="003D660E"/>
    <w:rsid w:val="003D68F4"/>
    <w:rsid w:val="003D6EBB"/>
    <w:rsid w:val="003D712F"/>
    <w:rsid w:val="003D74D6"/>
    <w:rsid w:val="003E0723"/>
    <w:rsid w:val="003E0D31"/>
    <w:rsid w:val="003E13DB"/>
    <w:rsid w:val="003E1637"/>
    <w:rsid w:val="003E1AEE"/>
    <w:rsid w:val="003E3AD6"/>
    <w:rsid w:val="003E4070"/>
    <w:rsid w:val="003E42E4"/>
    <w:rsid w:val="003E42F8"/>
    <w:rsid w:val="003E469D"/>
    <w:rsid w:val="003E498E"/>
    <w:rsid w:val="003E4A33"/>
    <w:rsid w:val="003E509F"/>
    <w:rsid w:val="003E5559"/>
    <w:rsid w:val="003E57C7"/>
    <w:rsid w:val="003E5B56"/>
    <w:rsid w:val="003E66C2"/>
    <w:rsid w:val="003E6974"/>
    <w:rsid w:val="003E7B70"/>
    <w:rsid w:val="003F0083"/>
    <w:rsid w:val="003F062F"/>
    <w:rsid w:val="003F0939"/>
    <w:rsid w:val="003F1595"/>
    <w:rsid w:val="003F1BEF"/>
    <w:rsid w:val="003F1E4F"/>
    <w:rsid w:val="003F1ED1"/>
    <w:rsid w:val="003F2041"/>
    <w:rsid w:val="003F27E0"/>
    <w:rsid w:val="003F3471"/>
    <w:rsid w:val="003F6762"/>
    <w:rsid w:val="003F72F2"/>
    <w:rsid w:val="00400909"/>
    <w:rsid w:val="00400F95"/>
    <w:rsid w:val="00401828"/>
    <w:rsid w:val="004022A8"/>
    <w:rsid w:val="00402FC7"/>
    <w:rsid w:val="0040378C"/>
    <w:rsid w:val="00403872"/>
    <w:rsid w:val="004038F9"/>
    <w:rsid w:val="00403974"/>
    <w:rsid w:val="00404435"/>
    <w:rsid w:val="004055CB"/>
    <w:rsid w:val="0040640F"/>
    <w:rsid w:val="0041061F"/>
    <w:rsid w:val="00410CB8"/>
    <w:rsid w:val="00410D2E"/>
    <w:rsid w:val="004120A4"/>
    <w:rsid w:val="00412550"/>
    <w:rsid w:val="00412569"/>
    <w:rsid w:val="00412888"/>
    <w:rsid w:val="00412AE1"/>
    <w:rsid w:val="00412AF1"/>
    <w:rsid w:val="00412C3B"/>
    <w:rsid w:val="00412C77"/>
    <w:rsid w:val="0041355D"/>
    <w:rsid w:val="00413DB1"/>
    <w:rsid w:val="00413E24"/>
    <w:rsid w:val="00415326"/>
    <w:rsid w:val="00415C0C"/>
    <w:rsid w:val="00415C54"/>
    <w:rsid w:val="00415D58"/>
    <w:rsid w:val="00415D9A"/>
    <w:rsid w:val="00416008"/>
    <w:rsid w:val="00416392"/>
    <w:rsid w:val="00416E9E"/>
    <w:rsid w:val="00417141"/>
    <w:rsid w:val="004172DB"/>
    <w:rsid w:val="00417431"/>
    <w:rsid w:val="00417C10"/>
    <w:rsid w:val="00421113"/>
    <w:rsid w:val="00421176"/>
    <w:rsid w:val="00421512"/>
    <w:rsid w:val="00421792"/>
    <w:rsid w:val="00421EE5"/>
    <w:rsid w:val="00422022"/>
    <w:rsid w:val="00422582"/>
    <w:rsid w:val="00424628"/>
    <w:rsid w:val="004246D2"/>
    <w:rsid w:val="00424DB4"/>
    <w:rsid w:val="004255ED"/>
    <w:rsid w:val="004277A6"/>
    <w:rsid w:val="00430898"/>
    <w:rsid w:val="00430C5B"/>
    <w:rsid w:val="00431E5F"/>
    <w:rsid w:val="00432241"/>
    <w:rsid w:val="00433063"/>
    <w:rsid w:val="00433A0B"/>
    <w:rsid w:val="00434A7E"/>
    <w:rsid w:val="0043518B"/>
    <w:rsid w:val="004352F4"/>
    <w:rsid w:val="0043567A"/>
    <w:rsid w:val="00435750"/>
    <w:rsid w:val="00435FCE"/>
    <w:rsid w:val="00436191"/>
    <w:rsid w:val="004366F2"/>
    <w:rsid w:val="004367B4"/>
    <w:rsid w:val="00436E12"/>
    <w:rsid w:val="00437A7B"/>
    <w:rsid w:val="00440A48"/>
    <w:rsid w:val="00441FA2"/>
    <w:rsid w:val="00442553"/>
    <w:rsid w:val="0044415F"/>
    <w:rsid w:val="0044569E"/>
    <w:rsid w:val="00445BCF"/>
    <w:rsid w:val="004461FF"/>
    <w:rsid w:val="00446D09"/>
    <w:rsid w:val="004471BE"/>
    <w:rsid w:val="00447C2A"/>
    <w:rsid w:val="00447DD1"/>
    <w:rsid w:val="004505A0"/>
    <w:rsid w:val="0045075F"/>
    <w:rsid w:val="00450C21"/>
    <w:rsid w:val="00450CF9"/>
    <w:rsid w:val="004512BA"/>
    <w:rsid w:val="00451C09"/>
    <w:rsid w:val="00451EE4"/>
    <w:rsid w:val="0045220F"/>
    <w:rsid w:val="00452941"/>
    <w:rsid w:val="00452F86"/>
    <w:rsid w:val="0045332A"/>
    <w:rsid w:val="0045426F"/>
    <w:rsid w:val="004546D1"/>
    <w:rsid w:val="00454B4F"/>
    <w:rsid w:val="0045570D"/>
    <w:rsid w:val="0045605F"/>
    <w:rsid w:val="00456C9E"/>
    <w:rsid w:val="00460580"/>
    <w:rsid w:val="00460FF2"/>
    <w:rsid w:val="00461903"/>
    <w:rsid w:val="00462604"/>
    <w:rsid w:val="00462FA9"/>
    <w:rsid w:val="00463076"/>
    <w:rsid w:val="0046386C"/>
    <w:rsid w:val="00463B72"/>
    <w:rsid w:val="00463BF8"/>
    <w:rsid w:val="004657CD"/>
    <w:rsid w:val="00465E84"/>
    <w:rsid w:val="00466037"/>
    <w:rsid w:val="00466201"/>
    <w:rsid w:val="00466E16"/>
    <w:rsid w:val="0046735D"/>
    <w:rsid w:val="00467B0F"/>
    <w:rsid w:val="00467F02"/>
    <w:rsid w:val="00470C9F"/>
    <w:rsid w:val="00470ED3"/>
    <w:rsid w:val="004717BA"/>
    <w:rsid w:val="004725F5"/>
    <w:rsid w:val="0047264F"/>
    <w:rsid w:val="00472700"/>
    <w:rsid w:val="00472AF6"/>
    <w:rsid w:val="00474086"/>
    <w:rsid w:val="00474406"/>
    <w:rsid w:val="004745E9"/>
    <w:rsid w:val="00474606"/>
    <w:rsid w:val="0047553E"/>
    <w:rsid w:val="0047695D"/>
    <w:rsid w:val="0047695F"/>
    <w:rsid w:val="00476E01"/>
    <w:rsid w:val="00477132"/>
    <w:rsid w:val="004776E9"/>
    <w:rsid w:val="004779CB"/>
    <w:rsid w:val="0048059A"/>
    <w:rsid w:val="0048067A"/>
    <w:rsid w:val="00481318"/>
    <w:rsid w:val="0048260A"/>
    <w:rsid w:val="0048399D"/>
    <w:rsid w:val="0048478F"/>
    <w:rsid w:val="00484A20"/>
    <w:rsid w:val="00484A84"/>
    <w:rsid w:val="004858B8"/>
    <w:rsid w:val="0048618D"/>
    <w:rsid w:val="00486A82"/>
    <w:rsid w:val="00486F36"/>
    <w:rsid w:val="00486F85"/>
    <w:rsid w:val="00486FC1"/>
    <w:rsid w:val="00487393"/>
    <w:rsid w:val="004900A1"/>
    <w:rsid w:val="00490408"/>
    <w:rsid w:val="00490FA8"/>
    <w:rsid w:val="004914F6"/>
    <w:rsid w:val="004917D0"/>
    <w:rsid w:val="004919E7"/>
    <w:rsid w:val="00492005"/>
    <w:rsid w:val="00492855"/>
    <w:rsid w:val="00493AD3"/>
    <w:rsid w:val="00493DD3"/>
    <w:rsid w:val="00494A14"/>
    <w:rsid w:val="004962C3"/>
    <w:rsid w:val="00496A79"/>
    <w:rsid w:val="00496B1E"/>
    <w:rsid w:val="004974F2"/>
    <w:rsid w:val="00497BF5"/>
    <w:rsid w:val="004A0375"/>
    <w:rsid w:val="004A2554"/>
    <w:rsid w:val="004A3353"/>
    <w:rsid w:val="004A3A56"/>
    <w:rsid w:val="004A40C0"/>
    <w:rsid w:val="004A55A8"/>
    <w:rsid w:val="004A58F5"/>
    <w:rsid w:val="004A650A"/>
    <w:rsid w:val="004A67BC"/>
    <w:rsid w:val="004A7B4A"/>
    <w:rsid w:val="004A7C06"/>
    <w:rsid w:val="004A7E8E"/>
    <w:rsid w:val="004A7FB2"/>
    <w:rsid w:val="004B04D4"/>
    <w:rsid w:val="004B17F0"/>
    <w:rsid w:val="004B1AA9"/>
    <w:rsid w:val="004B1DEA"/>
    <w:rsid w:val="004B2A7C"/>
    <w:rsid w:val="004B3E7A"/>
    <w:rsid w:val="004B41E4"/>
    <w:rsid w:val="004B4788"/>
    <w:rsid w:val="004B60D5"/>
    <w:rsid w:val="004B65CA"/>
    <w:rsid w:val="004B70AB"/>
    <w:rsid w:val="004B70FB"/>
    <w:rsid w:val="004B737F"/>
    <w:rsid w:val="004B79A5"/>
    <w:rsid w:val="004C1FB1"/>
    <w:rsid w:val="004C1FF8"/>
    <w:rsid w:val="004C20D9"/>
    <w:rsid w:val="004C2234"/>
    <w:rsid w:val="004C2983"/>
    <w:rsid w:val="004C4523"/>
    <w:rsid w:val="004C4A87"/>
    <w:rsid w:val="004C5016"/>
    <w:rsid w:val="004C62A5"/>
    <w:rsid w:val="004C694D"/>
    <w:rsid w:val="004C69E0"/>
    <w:rsid w:val="004C7C2B"/>
    <w:rsid w:val="004C7F71"/>
    <w:rsid w:val="004C7FE4"/>
    <w:rsid w:val="004D014F"/>
    <w:rsid w:val="004D0E72"/>
    <w:rsid w:val="004D11A2"/>
    <w:rsid w:val="004D1530"/>
    <w:rsid w:val="004D1884"/>
    <w:rsid w:val="004D1916"/>
    <w:rsid w:val="004D1D6A"/>
    <w:rsid w:val="004D1F63"/>
    <w:rsid w:val="004D3769"/>
    <w:rsid w:val="004D4138"/>
    <w:rsid w:val="004D4165"/>
    <w:rsid w:val="004D4E6C"/>
    <w:rsid w:val="004D52AA"/>
    <w:rsid w:val="004D6461"/>
    <w:rsid w:val="004D6AD7"/>
    <w:rsid w:val="004D77C7"/>
    <w:rsid w:val="004E18FF"/>
    <w:rsid w:val="004E29E7"/>
    <w:rsid w:val="004E2B9A"/>
    <w:rsid w:val="004E3679"/>
    <w:rsid w:val="004E3E90"/>
    <w:rsid w:val="004E4084"/>
    <w:rsid w:val="004E4753"/>
    <w:rsid w:val="004E495B"/>
    <w:rsid w:val="004E5045"/>
    <w:rsid w:val="004E52AC"/>
    <w:rsid w:val="004E5A7B"/>
    <w:rsid w:val="004E5D92"/>
    <w:rsid w:val="004E6266"/>
    <w:rsid w:val="004E6FCD"/>
    <w:rsid w:val="004E701A"/>
    <w:rsid w:val="004F0E2C"/>
    <w:rsid w:val="004F0E53"/>
    <w:rsid w:val="004F0FEF"/>
    <w:rsid w:val="004F1244"/>
    <w:rsid w:val="004F13CB"/>
    <w:rsid w:val="004F1F97"/>
    <w:rsid w:val="004F24DC"/>
    <w:rsid w:val="004F315E"/>
    <w:rsid w:val="004F31C3"/>
    <w:rsid w:val="004F38D7"/>
    <w:rsid w:val="004F3A1F"/>
    <w:rsid w:val="004F3EC9"/>
    <w:rsid w:val="004F4573"/>
    <w:rsid w:val="004F4928"/>
    <w:rsid w:val="004F5239"/>
    <w:rsid w:val="004F5C58"/>
    <w:rsid w:val="004F602D"/>
    <w:rsid w:val="004F6CE1"/>
    <w:rsid w:val="004F7D53"/>
    <w:rsid w:val="00501BE8"/>
    <w:rsid w:val="00501EB1"/>
    <w:rsid w:val="00501EEC"/>
    <w:rsid w:val="00502433"/>
    <w:rsid w:val="005024AD"/>
    <w:rsid w:val="005024E6"/>
    <w:rsid w:val="00502947"/>
    <w:rsid w:val="00502F08"/>
    <w:rsid w:val="005036CC"/>
    <w:rsid w:val="00503714"/>
    <w:rsid w:val="0050382D"/>
    <w:rsid w:val="00503E48"/>
    <w:rsid w:val="00504BFC"/>
    <w:rsid w:val="00505B6D"/>
    <w:rsid w:val="00505EAC"/>
    <w:rsid w:val="00506182"/>
    <w:rsid w:val="005061DD"/>
    <w:rsid w:val="00506868"/>
    <w:rsid w:val="00506CFE"/>
    <w:rsid w:val="005073AB"/>
    <w:rsid w:val="005079C0"/>
    <w:rsid w:val="005100B1"/>
    <w:rsid w:val="005104C8"/>
    <w:rsid w:val="00510601"/>
    <w:rsid w:val="0051084F"/>
    <w:rsid w:val="005108AF"/>
    <w:rsid w:val="005111F2"/>
    <w:rsid w:val="00511408"/>
    <w:rsid w:val="00511A02"/>
    <w:rsid w:val="00511B53"/>
    <w:rsid w:val="00512B84"/>
    <w:rsid w:val="00512FA9"/>
    <w:rsid w:val="00513114"/>
    <w:rsid w:val="00513280"/>
    <w:rsid w:val="00514017"/>
    <w:rsid w:val="005140B5"/>
    <w:rsid w:val="0051432C"/>
    <w:rsid w:val="00515113"/>
    <w:rsid w:val="005157DC"/>
    <w:rsid w:val="00515DC6"/>
    <w:rsid w:val="0051656D"/>
    <w:rsid w:val="00516754"/>
    <w:rsid w:val="005167B1"/>
    <w:rsid w:val="0051731F"/>
    <w:rsid w:val="00520491"/>
    <w:rsid w:val="005206B3"/>
    <w:rsid w:val="005207A0"/>
    <w:rsid w:val="0052160A"/>
    <w:rsid w:val="00522B20"/>
    <w:rsid w:val="00522C23"/>
    <w:rsid w:val="00522DC0"/>
    <w:rsid w:val="005234EA"/>
    <w:rsid w:val="00524237"/>
    <w:rsid w:val="00524B67"/>
    <w:rsid w:val="005257FB"/>
    <w:rsid w:val="00525BC6"/>
    <w:rsid w:val="00526D40"/>
    <w:rsid w:val="00526ED7"/>
    <w:rsid w:val="00526F87"/>
    <w:rsid w:val="00527250"/>
    <w:rsid w:val="00527AAA"/>
    <w:rsid w:val="00527DFE"/>
    <w:rsid w:val="00527F2F"/>
    <w:rsid w:val="0053156E"/>
    <w:rsid w:val="005322B1"/>
    <w:rsid w:val="00532363"/>
    <w:rsid w:val="005338A2"/>
    <w:rsid w:val="00533A52"/>
    <w:rsid w:val="005346FF"/>
    <w:rsid w:val="00534DB0"/>
    <w:rsid w:val="00534FDC"/>
    <w:rsid w:val="005368BC"/>
    <w:rsid w:val="00540D6E"/>
    <w:rsid w:val="00541639"/>
    <w:rsid w:val="0054172C"/>
    <w:rsid w:val="005428BE"/>
    <w:rsid w:val="00543A0C"/>
    <w:rsid w:val="0054412B"/>
    <w:rsid w:val="0054471C"/>
    <w:rsid w:val="00544FB6"/>
    <w:rsid w:val="005454D2"/>
    <w:rsid w:val="00545C4F"/>
    <w:rsid w:val="00545D2E"/>
    <w:rsid w:val="00546931"/>
    <w:rsid w:val="00546B82"/>
    <w:rsid w:val="00546B8A"/>
    <w:rsid w:val="00547205"/>
    <w:rsid w:val="00547608"/>
    <w:rsid w:val="00547FFB"/>
    <w:rsid w:val="00550392"/>
    <w:rsid w:val="005504C1"/>
    <w:rsid w:val="00550FD1"/>
    <w:rsid w:val="00552321"/>
    <w:rsid w:val="005527AE"/>
    <w:rsid w:val="00552F7F"/>
    <w:rsid w:val="00553ECF"/>
    <w:rsid w:val="00554236"/>
    <w:rsid w:val="00555B82"/>
    <w:rsid w:val="00555E3B"/>
    <w:rsid w:val="0055642A"/>
    <w:rsid w:val="00557196"/>
    <w:rsid w:val="00560EC9"/>
    <w:rsid w:val="00561DDC"/>
    <w:rsid w:val="005622DB"/>
    <w:rsid w:val="005623F8"/>
    <w:rsid w:val="0056258D"/>
    <w:rsid w:val="0056274C"/>
    <w:rsid w:val="00562B55"/>
    <w:rsid w:val="00563550"/>
    <w:rsid w:val="00563B6B"/>
    <w:rsid w:val="005641EA"/>
    <w:rsid w:val="005642B7"/>
    <w:rsid w:val="00564440"/>
    <w:rsid w:val="00564E1E"/>
    <w:rsid w:val="00567571"/>
    <w:rsid w:val="00567654"/>
    <w:rsid w:val="0056770B"/>
    <w:rsid w:val="0056770E"/>
    <w:rsid w:val="0056788F"/>
    <w:rsid w:val="00567A8D"/>
    <w:rsid w:val="00567C72"/>
    <w:rsid w:val="00570F0C"/>
    <w:rsid w:val="005719F4"/>
    <w:rsid w:val="00571DCA"/>
    <w:rsid w:val="005725B5"/>
    <w:rsid w:val="00572887"/>
    <w:rsid w:val="00572DD0"/>
    <w:rsid w:val="0057342A"/>
    <w:rsid w:val="00573A6B"/>
    <w:rsid w:val="00573BD0"/>
    <w:rsid w:val="0057436B"/>
    <w:rsid w:val="00574AD7"/>
    <w:rsid w:val="00575273"/>
    <w:rsid w:val="00575D1F"/>
    <w:rsid w:val="00576502"/>
    <w:rsid w:val="005769D0"/>
    <w:rsid w:val="00577646"/>
    <w:rsid w:val="00577C87"/>
    <w:rsid w:val="00577DB3"/>
    <w:rsid w:val="00580558"/>
    <w:rsid w:val="00580620"/>
    <w:rsid w:val="005806C3"/>
    <w:rsid w:val="005806F9"/>
    <w:rsid w:val="0058079C"/>
    <w:rsid w:val="00580811"/>
    <w:rsid w:val="00581E91"/>
    <w:rsid w:val="00581EC6"/>
    <w:rsid w:val="00585692"/>
    <w:rsid w:val="0058573C"/>
    <w:rsid w:val="00585A47"/>
    <w:rsid w:val="005860AC"/>
    <w:rsid w:val="0058666D"/>
    <w:rsid w:val="005873C8"/>
    <w:rsid w:val="00587B91"/>
    <w:rsid w:val="0059037A"/>
    <w:rsid w:val="00590AE2"/>
    <w:rsid w:val="00591896"/>
    <w:rsid w:val="00593026"/>
    <w:rsid w:val="00594D7C"/>
    <w:rsid w:val="00594E13"/>
    <w:rsid w:val="0059525D"/>
    <w:rsid w:val="00595A3C"/>
    <w:rsid w:val="005963ED"/>
    <w:rsid w:val="0059757A"/>
    <w:rsid w:val="005A197D"/>
    <w:rsid w:val="005A1C47"/>
    <w:rsid w:val="005A24CC"/>
    <w:rsid w:val="005A25C0"/>
    <w:rsid w:val="005A28A7"/>
    <w:rsid w:val="005A2CC0"/>
    <w:rsid w:val="005A36F8"/>
    <w:rsid w:val="005A3F2B"/>
    <w:rsid w:val="005A4899"/>
    <w:rsid w:val="005A491F"/>
    <w:rsid w:val="005A4E8E"/>
    <w:rsid w:val="005A4F45"/>
    <w:rsid w:val="005A5135"/>
    <w:rsid w:val="005A6E0D"/>
    <w:rsid w:val="005A70FB"/>
    <w:rsid w:val="005A7545"/>
    <w:rsid w:val="005B0CB4"/>
    <w:rsid w:val="005B1504"/>
    <w:rsid w:val="005B23B2"/>
    <w:rsid w:val="005B4A04"/>
    <w:rsid w:val="005B4AC5"/>
    <w:rsid w:val="005B557F"/>
    <w:rsid w:val="005B6823"/>
    <w:rsid w:val="005B6E14"/>
    <w:rsid w:val="005C006F"/>
    <w:rsid w:val="005C038B"/>
    <w:rsid w:val="005C0BC0"/>
    <w:rsid w:val="005C0DA2"/>
    <w:rsid w:val="005C2351"/>
    <w:rsid w:val="005C2597"/>
    <w:rsid w:val="005C35BC"/>
    <w:rsid w:val="005C3C53"/>
    <w:rsid w:val="005C41B8"/>
    <w:rsid w:val="005C43C8"/>
    <w:rsid w:val="005C492D"/>
    <w:rsid w:val="005C6775"/>
    <w:rsid w:val="005C7A90"/>
    <w:rsid w:val="005C7AE5"/>
    <w:rsid w:val="005D0051"/>
    <w:rsid w:val="005D058B"/>
    <w:rsid w:val="005D0D71"/>
    <w:rsid w:val="005D1E01"/>
    <w:rsid w:val="005D1FED"/>
    <w:rsid w:val="005D2882"/>
    <w:rsid w:val="005D2C80"/>
    <w:rsid w:val="005D42A2"/>
    <w:rsid w:val="005D45A7"/>
    <w:rsid w:val="005D4D30"/>
    <w:rsid w:val="005D511F"/>
    <w:rsid w:val="005D6AFB"/>
    <w:rsid w:val="005D6B14"/>
    <w:rsid w:val="005D7461"/>
    <w:rsid w:val="005E0EC0"/>
    <w:rsid w:val="005E17BD"/>
    <w:rsid w:val="005E200B"/>
    <w:rsid w:val="005E2785"/>
    <w:rsid w:val="005E3A7F"/>
    <w:rsid w:val="005E483A"/>
    <w:rsid w:val="005E4C8D"/>
    <w:rsid w:val="005E4DD5"/>
    <w:rsid w:val="005E58FA"/>
    <w:rsid w:val="005E59AC"/>
    <w:rsid w:val="005E5C90"/>
    <w:rsid w:val="005E5F27"/>
    <w:rsid w:val="005E6DCF"/>
    <w:rsid w:val="005E7769"/>
    <w:rsid w:val="005E7BAC"/>
    <w:rsid w:val="005F0679"/>
    <w:rsid w:val="005F0AEA"/>
    <w:rsid w:val="005F11F4"/>
    <w:rsid w:val="005F17C7"/>
    <w:rsid w:val="005F2955"/>
    <w:rsid w:val="005F2D69"/>
    <w:rsid w:val="005F3055"/>
    <w:rsid w:val="005F3635"/>
    <w:rsid w:val="005F38B5"/>
    <w:rsid w:val="005F40DB"/>
    <w:rsid w:val="005F42A7"/>
    <w:rsid w:val="005F598C"/>
    <w:rsid w:val="005F694D"/>
    <w:rsid w:val="005F7656"/>
    <w:rsid w:val="005F7DC7"/>
    <w:rsid w:val="0060124A"/>
    <w:rsid w:val="00601558"/>
    <w:rsid w:val="006017F8"/>
    <w:rsid w:val="00601AD4"/>
    <w:rsid w:val="006030AC"/>
    <w:rsid w:val="006035AC"/>
    <w:rsid w:val="006037E9"/>
    <w:rsid w:val="00603948"/>
    <w:rsid w:val="00603DD1"/>
    <w:rsid w:val="00603FEB"/>
    <w:rsid w:val="006048F3"/>
    <w:rsid w:val="00604F52"/>
    <w:rsid w:val="00605499"/>
    <w:rsid w:val="006054D5"/>
    <w:rsid w:val="006055A6"/>
    <w:rsid w:val="00605AAF"/>
    <w:rsid w:val="006060BB"/>
    <w:rsid w:val="00606675"/>
    <w:rsid w:val="00606AAE"/>
    <w:rsid w:val="00606FA6"/>
    <w:rsid w:val="0060722B"/>
    <w:rsid w:val="006079FF"/>
    <w:rsid w:val="00607F48"/>
    <w:rsid w:val="00610A6D"/>
    <w:rsid w:val="006120EF"/>
    <w:rsid w:val="00612219"/>
    <w:rsid w:val="00612CA3"/>
    <w:rsid w:val="006137EB"/>
    <w:rsid w:val="00613DB9"/>
    <w:rsid w:val="00614119"/>
    <w:rsid w:val="006141E6"/>
    <w:rsid w:val="00614639"/>
    <w:rsid w:val="00614C78"/>
    <w:rsid w:val="006166D0"/>
    <w:rsid w:val="00617D03"/>
    <w:rsid w:val="00620642"/>
    <w:rsid w:val="00620A4F"/>
    <w:rsid w:val="00621347"/>
    <w:rsid w:val="006214FA"/>
    <w:rsid w:val="00621AD1"/>
    <w:rsid w:val="00622202"/>
    <w:rsid w:val="00622622"/>
    <w:rsid w:val="00622A12"/>
    <w:rsid w:val="00622AA9"/>
    <w:rsid w:val="0062522D"/>
    <w:rsid w:val="00625CE6"/>
    <w:rsid w:val="0062606F"/>
    <w:rsid w:val="006261AE"/>
    <w:rsid w:val="00626622"/>
    <w:rsid w:val="00626DA4"/>
    <w:rsid w:val="0062716F"/>
    <w:rsid w:val="00631905"/>
    <w:rsid w:val="00631FFF"/>
    <w:rsid w:val="0063286D"/>
    <w:rsid w:val="00632F66"/>
    <w:rsid w:val="00633229"/>
    <w:rsid w:val="00633523"/>
    <w:rsid w:val="00633CC8"/>
    <w:rsid w:val="00635C36"/>
    <w:rsid w:val="00636836"/>
    <w:rsid w:val="006370BC"/>
    <w:rsid w:val="006373DD"/>
    <w:rsid w:val="006374D7"/>
    <w:rsid w:val="0063786E"/>
    <w:rsid w:val="00640059"/>
    <w:rsid w:val="006403A1"/>
    <w:rsid w:val="006408BB"/>
    <w:rsid w:val="00640B77"/>
    <w:rsid w:val="00642686"/>
    <w:rsid w:val="00643527"/>
    <w:rsid w:val="00643D75"/>
    <w:rsid w:val="0064437A"/>
    <w:rsid w:val="006446D8"/>
    <w:rsid w:val="00644866"/>
    <w:rsid w:val="00644A0A"/>
    <w:rsid w:val="00644A1D"/>
    <w:rsid w:val="006460BC"/>
    <w:rsid w:val="006461F0"/>
    <w:rsid w:val="006466EE"/>
    <w:rsid w:val="0064732C"/>
    <w:rsid w:val="006474F5"/>
    <w:rsid w:val="006477A9"/>
    <w:rsid w:val="00647A54"/>
    <w:rsid w:val="00647DB5"/>
    <w:rsid w:val="00647E86"/>
    <w:rsid w:val="006504DB"/>
    <w:rsid w:val="00650AD7"/>
    <w:rsid w:val="00650FC5"/>
    <w:rsid w:val="00651253"/>
    <w:rsid w:val="006517D2"/>
    <w:rsid w:val="00651976"/>
    <w:rsid w:val="00652322"/>
    <w:rsid w:val="00652CE0"/>
    <w:rsid w:val="00655540"/>
    <w:rsid w:val="00655720"/>
    <w:rsid w:val="00655AB6"/>
    <w:rsid w:val="00655D98"/>
    <w:rsid w:val="00656BBB"/>
    <w:rsid w:val="0065749F"/>
    <w:rsid w:val="00657B11"/>
    <w:rsid w:val="00660480"/>
    <w:rsid w:val="006613A4"/>
    <w:rsid w:val="0066152F"/>
    <w:rsid w:val="00661C68"/>
    <w:rsid w:val="006621F0"/>
    <w:rsid w:val="00663018"/>
    <w:rsid w:val="00663345"/>
    <w:rsid w:val="00663388"/>
    <w:rsid w:val="00663E4B"/>
    <w:rsid w:val="00663F2A"/>
    <w:rsid w:val="00664F63"/>
    <w:rsid w:val="0066517C"/>
    <w:rsid w:val="00665CC2"/>
    <w:rsid w:val="006662F7"/>
    <w:rsid w:val="006667DF"/>
    <w:rsid w:val="006677D7"/>
    <w:rsid w:val="00670080"/>
    <w:rsid w:val="00670C11"/>
    <w:rsid w:val="00670F22"/>
    <w:rsid w:val="0067210A"/>
    <w:rsid w:val="00672DB9"/>
    <w:rsid w:val="00672DFD"/>
    <w:rsid w:val="006730AC"/>
    <w:rsid w:val="0067486C"/>
    <w:rsid w:val="00675C86"/>
    <w:rsid w:val="00675F91"/>
    <w:rsid w:val="00676D05"/>
    <w:rsid w:val="00676E25"/>
    <w:rsid w:val="006776B7"/>
    <w:rsid w:val="00677C39"/>
    <w:rsid w:val="00680014"/>
    <w:rsid w:val="00680048"/>
    <w:rsid w:val="0068028C"/>
    <w:rsid w:val="00681200"/>
    <w:rsid w:val="00681C9A"/>
    <w:rsid w:val="00682533"/>
    <w:rsid w:val="00682876"/>
    <w:rsid w:val="00682994"/>
    <w:rsid w:val="00682E60"/>
    <w:rsid w:val="006833C1"/>
    <w:rsid w:val="006835DC"/>
    <w:rsid w:val="0068385D"/>
    <w:rsid w:val="00683C69"/>
    <w:rsid w:val="00684743"/>
    <w:rsid w:val="00685A86"/>
    <w:rsid w:val="00685C7E"/>
    <w:rsid w:val="006860DE"/>
    <w:rsid w:val="0068653D"/>
    <w:rsid w:val="006868C7"/>
    <w:rsid w:val="006876BF"/>
    <w:rsid w:val="006900FC"/>
    <w:rsid w:val="006911EF"/>
    <w:rsid w:val="00691C75"/>
    <w:rsid w:val="00692FAE"/>
    <w:rsid w:val="00693393"/>
    <w:rsid w:val="006947BF"/>
    <w:rsid w:val="00695572"/>
    <w:rsid w:val="0069572A"/>
    <w:rsid w:val="00695784"/>
    <w:rsid w:val="00695E86"/>
    <w:rsid w:val="006969B1"/>
    <w:rsid w:val="00696D6A"/>
    <w:rsid w:val="006A0F32"/>
    <w:rsid w:val="006A11B9"/>
    <w:rsid w:val="006A223A"/>
    <w:rsid w:val="006A2BCB"/>
    <w:rsid w:val="006A2C05"/>
    <w:rsid w:val="006A4BA8"/>
    <w:rsid w:val="006A4E82"/>
    <w:rsid w:val="006A5A46"/>
    <w:rsid w:val="006A6AF4"/>
    <w:rsid w:val="006A6F24"/>
    <w:rsid w:val="006A752C"/>
    <w:rsid w:val="006B0547"/>
    <w:rsid w:val="006B0619"/>
    <w:rsid w:val="006B076F"/>
    <w:rsid w:val="006B0AA2"/>
    <w:rsid w:val="006B22A7"/>
    <w:rsid w:val="006B24CA"/>
    <w:rsid w:val="006B34B0"/>
    <w:rsid w:val="006B356F"/>
    <w:rsid w:val="006B3D5E"/>
    <w:rsid w:val="006B45FE"/>
    <w:rsid w:val="006B4602"/>
    <w:rsid w:val="006B4A8E"/>
    <w:rsid w:val="006B4D48"/>
    <w:rsid w:val="006B5A22"/>
    <w:rsid w:val="006B5EC6"/>
    <w:rsid w:val="006B68B4"/>
    <w:rsid w:val="006B7301"/>
    <w:rsid w:val="006B7A65"/>
    <w:rsid w:val="006C019C"/>
    <w:rsid w:val="006C0903"/>
    <w:rsid w:val="006C0C03"/>
    <w:rsid w:val="006C0E23"/>
    <w:rsid w:val="006C1EA0"/>
    <w:rsid w:val="006C1F6F"/>
    <w:rsid w:val="006C23C3"/>
    <w:rsid w:val="006C2711"/>
    <w:rsid w:val="006C31E7"/>
    <w:rsid w:val="006C352F"/>
    <w:rsid w:val="006C38AA"/>
    <w:rsid w:val="006C4C3F"/>
    <w:rsid w:val="006C4CE7"/>
    <w:rsid w:val="006C4EC9"/>
    <w:rsid w:val="006C50EA"/>
    <w:rsid w:val="006C52C1"/>
    <w:rsid w:val="006C6548"/>
    <w:rsid w:val="006C694A"/>
    <w:rsid w:val="006D0142"/>
    <w:rsid w:val="006D093B"/>
    <w:rsid w:val="006D0BC2"/>
    <w:rsid w:val="006D15EC"/>
    <w:rsid w:val="006D31F2"/>
    <w:rsid w:val="006D3876"/>
    <w:rsid w:val="006D38B7"/>
    <w:rsid w:val="006D49C6"/>
    <w:rsid w:val="006D53F8"/>
    <w:rsid w:val="006D5593"/>
    <w:rsid w:val="006D5902"/>
    <w:rsid w:val="006D5ACF"/>
    <w:rsid w:val="006D5E2D"/>
    <w:rsid w:val="006D6764"/>
    <w:rsid w:val="006D6A45"/>
    <w:rsid w:val="006D6AAF"/>
    <w:rsid w:val="006D6DDA"/>
    <w:rsid w:val="006D6F5A"/>
    <w:rsid w:val="006D6F6A"/>
    <w:rsid w:val="006D7355"/>
    <w:rsid w:val="006D7A08"/>
    <w:rsid w:val="006E0014"/>
    <w:rsid w:val="006E14F3"/>
    <w:rsid w:val="006E1F2E"/>
    <w:rsid w:val="006E2A24"/>
    <w:rsid w:val="006E2B2A"/>
    <w:rsid w:val="006E2D4C"/>
    <w:rsid w:val="006E4566"/>
    <w:rsid w:val="006E4CA6"/>
    <w:rsid w:val="006E543C"/>
    <w:rsid w:val="006E61F3"/>
    <w:rsid w:val="006E6965"/>
    <w:rsid w:val="006E7518"/>
    <w:rsid w:val="006F01D4"/>
    <w:rsid w:val="006F0D46"/>
    <w:rsid w:val="006F1173"/>
    <w:rsid w:val="006F11F3"/>
    <w:rsid w:val="006F1297"/>
    <w:rsid w:val="006F2330"/>
    <w:rsid w:val="006F2F23"/>
    <w:rsid w:val="006F3189"/>
    <w:rsid w:val="006F384A"/>
    <w:rsid w:val="006F3ED9"/>
    <w:rsid w:val="006F4D8E"/>
    <w:rsid w:val="006F5E1D"/>
    <w:rsid w:val="006F6088"/>
    <w:rsid w:val="006F7179"/>
    <w:rsid w:val="006F7B6C"/>
    <w:rsid w:val="00700C38"/>
    <w:rsid w:val="00700D98"/>
    <w:rsid w:val="007014F6"/>
    <w:rsid w:val="00702942"/>
    <w:rsid w:val="007029BF"/>
    <w:rsid w:val="0070361F"/>
    <w:rsid w:val="00703F91"/>
    <w:rsid w:val="007045AF"/>
    <w:rsid w:val="00704F99"/>
    <w:rsid w:val="00704FAD"/>
    <w:rsid w:val="00705A4D"/>
    <w:rsid w:val="00705C6E"/>
    <w:rsid w:val="00707243"/>
    <w:rsid w:val="00707C85"/>
    <w:rsid w:val="00707E15"/>
    <w:rsid w:val="00710BDB"/>
    <w:rsid w:val="00710F18"/>
    <w:rsid w:val="00711B39"/>
    <w:rsid w:val="00712121"/>
    <w:rsid w:val="007123A6"/>
    <w:rsid w:val="00712923"/>
    <w:rsid w:val="0071335F"/>
    <w:rsid w:val="00713E62"/>
    <w:rsid w:val="00714A42"/>
    <w:rsid w:val="00714EFE"/>
    <w:rsid w:val="00715E7E"/>
    <w:rsid w:val="00715F0E"/>
    <w:rsid w:val="007163BA"/>
    <w:rsid w:val="00716525"/>
    <w:rsid w:val="00716AC4"/>
    <w:rsid w:val="00716E9C"/>
    <w:rsid w:val="0071730D"/>
    <w:rsid w:val="00717DF0"/>
    <w:rsid w:val="007201A8"/>
    <w:rsid w:val="00721A71"/>
    <w:rsid w:val="0072201B"/>
    <w:rsid w:val="007223D1"/>
    <w:rsid w:val="007236A1"/>
    <w:rsid w:val="00724419"/>
    <w:rsid w:val="0072447D"/>
    <w:rsid w:val="00724821"/>
    <w:rsid w:val="00724F25"/>
    <w:rsid w:val="00725474"/>
    <w:rsid w:val="007275A7"/>
    <w:rsid w:val="00727BA1"/>
    <w:rsid w:val="00727DE6"/>
    <w:rsid w:val="00727E60"/>
    <w:rsid w:val="00730732"/>
    <w:rsid w:val="00731C5B"/>
    <w:rsid w:val="00731D18"/>
    <w:rsid w:val="00732516"/>
    <w:rsid w:val="00732A8F"/>
    <w:rsid w:val="00732C66"/>
    <w:rsid w:val="00733197"/>
    <w:rsid w:val="00733DD4"/>
    <w:rsid w:val="00734131"/>
    <w:rsid w:val="00734760"/>
    <w:rsid w:val="007347CC"/>
    <w:rsid w:val="007359C0"/>
    <w:rsid w:val="007378C3"/>
    <w:rsid w:val="0074009C"/>
    <w:rsid w:val="00740214"/>
    <w:rsid w:val="00740312"/>
    <w:rsid w:val="00740838"/>
    <w:rsid w:val="00741707"/>
    <w:rsid w:val="00741B7E"/>
    <w:rsid w:val="0074274C"/>
    <w:rsid w:val="00743307"/>
    <w:rsid w:val="00743C07"/>
    <w:rsid w:val="00744452"/>
    <w:rsid w:val="00744C9F"/>
    <w:rsid w:val="00744CD9"/>
    <w:rsid w:val="007451D7"/>
    <w:rsid w:val="0074594D"/>
    <w:rsid w:val="00745D96"/>
    <w:rsid w:val="0074610A"/>
    <w:rsid w:val="0074741B"/>
    <w:rsid w:val="00747D45"/>
    <w:rsid w:val="0075005D"/>
    <w:rsid w:val="00750947"/>
    <w:rsid w:val="00751379"/>
    <w:rsid w:val="007517F0"/>
    <w:rsid w:val="00751E94"/>
    <w:rsid w:val="00752051"/>
    <w:rsid w:val="0075234B"/>
    <w:rsid w:val="00754CA3"/>
    <w:rsid w:val="0075558F"/>
    <w:rsid w:val="00756351"/>
    <w:rsid w:val="00756F15"/>
    <w:rsid w:val="00757729"/>
    <w:rsid w:val="00757F36"/>
    <w:rsid w:val="00760591"/>
    <w:rsid w:val="007611A9"/>
    <w:rsid w:val="0076138D"/>
    <w:rsid w:val="0076390D"/>
    <w:rsid w:val="007639E6"/>
    <w:rsid w:val="00763BB1"/>
    <w:rsid w:val="00764324"/>
    <w:rsid w:val="00764C6E"/>
    <w:rsid w:val="00764D37"/>
    <w:rsid w:val="00764ED6"/>
    <w:rsid w:val="007659BC"/>
    <w:rsid w:val="00765C35"/>
    <w:rsid w:val="00765EC4"/>
    <w:rsid w:val="00766152"/>
    <w:rsid w:val="00766611"/>
    <w:rsid w:val="00766BA9"/>
    <w:rsid w:val="00766D1F"/>
    <w:rsid w:val="007715B0"/>
    <w:rsid w:val="00772244"/>
    <w:rsid w:val="00772754"/>
    <w:rsid w:val="007743C3"/>
    <w:rsid w:val="00774605"/>
    <w:rsid w:val="00774733"/>
    <w:rsid w:val="00774DE5"/>
    <w:rsid w:val="00775056"/>
    <w:rsid w:val="0077564E"/>
    <w:rsid w:val="00776093"/>
    <w:rsid w:val="007768F4"/>
    <w:rsid w:val="00777202"/>
    <w:rsid w:val="00781940"/>
    <w:rsid w:val="0078196C"/>
    <w:rsid w:val="00781BAD"/>
    <w:rsid w:val="0078250A"/>
    <w:rsid w:val="00782F78"/>
    <w:rsid w:val="00783219"/>
    <w:rsid w:val="0078482B"/>
    <w:rsid w:val="00784CE4"/>
    <w:rsid w:val="0078686E"/>
    <w:rsid w:val="007870C1"/>
    <w:rsid w:val="007901EE"/>
    <w:rsid w:val="007903F0"/>
    <w:rsid w:val="00790BF3"/>
    <w:rsid w:val="0079157B"/>
    <w:rsid w:val="0079204C"/>
    <w:rsid w:val="00793F82"/>
    <w:rsid w:val="007958F1"/>
    <w:rsid w:val="0079598A"/>
    <w:rsid w:val="00796247"/>
    <w:rsid w:val="007963F7"/>
    <w:rsid w:val="007964CD"/>
    <w:rsid w:val="007964EB"/>
    <w:rsid w:val="00796553"/>
    <w:rsid w:val="00796563"/>
    <w:rsid w:val="00797A13"/>
    <w:rsid w:val="00797A67"/>
    <w:rsid w:val="007A0416"/>
    <w:rsid w:val="007A0470"/>
    <w:rsid w:val="007A0F9F"/>
    <w:rsid w:val="007A1AD9"/>
    <w:rsid w:val="007A1C97"/>
    <w:rsid w:val="007A21A0"/>
    <w:rsid w:val="007A26FC"/>
    <w:rsid w:val="007A272A"/>
    <w:rsid w:val="007A2FC0"/>
    <w:rsid w:val="007A3B52"/>
    <w:rsid w:val="007A42ED"/>
    <w:rsid w:val="007A45AF"/>
    <w:rsid w:val="007A4A4C"/>
    <w:rsid w:val="007A5769"/>
    <w:rsid w:val="007A6A92"/>
    <w:rsid w:val="007A6AE1"/>
    <w:rsid w:val="007A710B"/>
    <w:rsid w:val="007A799E"/>
    <w:rsid w:val="007A7C12"/>
    <w:rsid w:val="007A7D4E"/>
    <w:rsid w:val="007B04D4"/>
    <w:rsid w:val="007B0B3A"/>
    <w:rsid w:val="007B12B2"/>
    <w:rsid w:val="007B23DD"/>
    <w:rsid w:val="007B2878"/>
    <w:rsid w:val="007B2A70"/>
    <w:rsid w:val="007B472E"/>
    <w:rsid w:val="007B493D"/>
    <w:rsid w:val="007B4FEF"/>
    <w:rsid w:val="007B5AE0"/>
    <w:rsid w:val="007B661F"/>
    <w:rsid w:val="007B7B38"/>
    <w:rsid w:val="007B7F32"/>
    <w:rsid w:val="007B7FAE"/>
    <w:rsid w:val="007C10C2"/>
    <w:rsid w:val="007C12DC"/>
    <w:rsid w:val="007C1314"/>
    <w:rsid w:val="007C25BF"/>
    <w:rsid w:val="007C3D3C"/>
    <w:rsid w:val="007C4F2B"/>
    <w:rsid w:val="007C5148"/>
    <w:rsid w:val="007C66DF"/>
    <w:rsid w:val="007C6BE3"/>
    <w:rsid w:val="007C6F2C"/>
    <w:rsid w:val="007C7F80"/>
    <w:rsid w:val="007D02D0"/>
    <w:rsid w:val="007D0994"/>
    <w:rsid w:val="007D0C2B"/>
    <w:rsid w:val="007D1AA9"/>
    <w:rsid w:val="007D1F6F"/>
    <w:rsid w:val="007D3281"/>
    <w:rsid w:val="007D36A5"/>
    <w:rsid w:val="007D37A3"/>
    <w:rsid w:val="007D3C77"/>
    <w:rsid w:val="007D3CEB"/>
    <w:rsid w:val="007D4524"/>
    <w:rsid w:val="007D4634"/>
    <w:rsid w:val="007D5270"/>
    <w:rsid w:val="007D59F6"/>
    <w:rsid w:val="007D5B38"/>
    <w:rsid w:val="007D5B8F"/>
    <w:rsid w:val="007D60D9"/>
    <w:rsid w:val="007D6F7A"/>
    <w:rsid w:val="007D74F6"/>
    <w:rsid w:val="007E00A8"/>
    <w:rsid w:val="007E018C"/>
    <w:rsid w:val="007E139E"/>
    <w:rsid w:val="007E1694"/>
    <w:rsid w:val="007E16BF"/>
    <w:rsid w:val="007E1B36"/>
    <w:rsid w:val="007E1B75"/>
    <w:rsid w:val="007E3335"/>
    <w:rsid w:val="007E3C43"/>
    <w:rsid w:val="007E4059"/>
    <w:rsid w:val="007E44BF"/>
    <w:rsid w:val="007E482C"/>
    <w:rsid w:val="007E48AB"/>
    <w:rsid w:val="007E50CA"/>
    <w:rsid w:val="007E76C4"/>
    <w:rsid w:val="007F058B"/>
    <w:rsid w:val="007F060D"/>
    <w:rsid w:val="007F1A1B"/>
    <w:rsid w:val="007F1B0C"/>
    <w:rsid w:val="007F22FA"/>
    <w:rsid w:val="007F24F8"/>
    <w:rsid w:val="007F2965"/>
    <w:rsid w:val="007F321A"/>
    <w:rsid w:val="007F39AD"/>
    <w:rsid w:val="007F3CED"/>
    <w:rsid w:val="007F4721"/>
    <w:rsid w:val="007F4773"/>
    <w:rsid w:val="007F4805"/>
    <w:rsid w:val="007F4AC8"/>
    <w:rsid w:val="007F4B72"/>
    <w:rsid w:val="007F56D9"/>
    <w:rsid w:val="007F59BA"/>
    <w:rsid w:val="007F63E2"/>
    <w:rsid w:val="007F7019"/>
    <w:rsid w:val="007F75CB"/>
    <w:rsid w:val="008005B4"/>
    <w:rsid w:val="00800955"/>
    <w:rsid w:val="0080144D"/>
    <w:rsid w:val="0080260B"/>
    <w:rsid w:val="0080260C"/>
    <w:rsid w:val="008026EF"/>
    <w:rsid w:val="00802B10"/>
    <w:rsid w:val="00802FD6"/>
    <w:rsid w:val="00803053"/>
    <w:rsid w:val="0080317F"/>
    <w:rsid w:val="00803B8C"/>
    <w:rsid w:val="00803B9C"/>
    <w:rsid w:val="00803D40"/>
    <w:rsid w:val="00804069"/>
    <w:rsid w:val="008040E6"/>
    <w:rsid w:val="008049E9"/>
    <w:rsid w:val="00806220"/>
    <w:rsid w:val="0080674C"/>
    <w:rsid w:val="00806C53"/>
    <w:rsid w:val="0080702F"/>
    <w:rsid w:val="0080793D"/>
    <w:rsid w:val="00807B05"/>
    <w:rsid w:val="00810376"/>
    <w:rsid w:val="0081218A"/>
    <w:rsid w:val="00812BF9"/>
    <w:rsid w:val="00813308"/>
    <w:rsid w:val="008139ED"/>
    <w:rsid w:val="00813B3B"/>
    <w:rsid w:val="008141E0"/>
    <w:rsid w:val="008145AB"/>
    <w:rsid w:val="00814BCE"/>
    <w:rsid w:val="00814FDD"/>
    <w:rsid w:val="008151B2"/>
    <w:rsid w:val="00815A22"/>
    <w:rsid w:val="00815B7E"/>
    <w:rsid w:val="008166B0"/>
    <w:rsid w:val="00816A57"/>
    <w:rsid w:val="00820911"/>
    <w:rsid w:val="008209D2"/>
    <w:rsid w:val="0082107E"/>
    <w:rsid w:val="0082251B"/>
    <w:rsid w:val="00822A5D"/>
    <w:rsid w:val="008233B1"/>
    <w:rsid w:val="0082357C"/>
    <w:rsid w:val="00823EFE"/>
    <w:rsid w:val="00824411"/>
    <w:rsid w:val="00824CAC"/>
    <w:rsid w:val="0082502A"/>
    <w:rsid w:val="00825B4F"/>
    <w:rsid w:val="00826295"/>
    <w:rsid w:val="00826695"/>
    <w:rsid w:val="00826ADC"/>
    <w:rsid w:val="008270EE"/>
    <w:rsid w:val="00827887"/>
    <w:rsid w:val="00827CEE"/>
    <w:rsid w:val="00827D32"/>
    <w:rsid w:val="00827D61"/>
    <w:rsid w:val="00827E7D"/>
    <w:rsid w:val="008300C4"/>
    <w:rsid w:val="00831B43"/>
    <w:rsid w:val="008320E3"/>
    <w:rsid w:val="00832B84"/>
    <w:rsid w:val="00832DF6"/>
    <w:rsid w:val="008330AA"/>
    <w:rsid w:val="0083321D"/>
    <w:rsid w:val="00833301"/>
    <w:rsid w:val="00834524"/>
    <w:rsid w:val="00834BAB"/>
    <w:rsid w:val="008352C9"/>
    <w:rsid w:val="00835481"/>
    <w:rsid w:val="008359F9"/>
    <w:rsid w:val="00840366"/>
    <w:rsid w:val="00840CB9"/>
    <w:rsid w:val="00841D3C"/>
    <w:rsid w:val="0084263E"/>
    <w:rsid w:val="008445F9"/>
    <w:rsid w:val="008446E3"/>
    <w:rsid w:val="00844991"/>
    <w:rsid w:val="00844FEC"/>
    <w:rsid w:val="00845586"/>
    <w:rsid w:val="00845D7C"/>
    <w:rsid w:val="00846A85"/>
    <w:rsid w:val="00846D57"/>
    <w:rsid w:val="008474A6"/>
    <w:rsid w:val="008479AF"/>
    <w:rsid w:val="00847AB8"/>
    <w:rsid w:val="00847C76"/>
    <w:rsid w:val="00850370"/>
    <w:rsid w:val="008508A5"/>
    <w:rsid w:val="00850A9F"/>
    <w:rsid w:val="00851A92"/>
    <w:rsid w:val="00851C29"/>
    <w:rsid w:val="008520E4"/>
    <w:rsid w:val="00852C81"/>
    <w:rsid w:val="00853119"/>
    <w:rsid w:val="00853274"/>
    <w:rsid w:val="00853452"/>
    <w:rsid w:val="008547E6"/>
    <w:rsid w:val="00854F07"/>
    <w:rsid w:val="00854F72"/>
    <w:rsid w:val="00855D4B"/>
    <w:rsid w:val="00856170"/>
    <w:rsid w:val="0085634B"/>
    <w:rsid w:val="00857206"/>
    <w:rsid w:val="0085788A"/>
    <w:rsid w:val="00857E2E"/>
    <w:rsid w:val="00860062"/>
    <w:rsid w:val="0086033E"/>
    <w:rsid w:val="00860457"/>
    <w:rsid w:val="00861443"/>
    <w:rsid w:val="00861D80"/>
    <w:rsid w:val="008631EB"/>
    <w:rsid w:val="008632FB"/>
    <w:rsid w:val="00863620"/>
    <w:rsid w:val="00864112"/>
    <w:rsid w:val="008645F8"/>
    <w:rsid w:val="00864AAB"/>
    <w:rsid w:val="008651B9"/>
    <w:rsid w:val="00865DFA"/>
    <w:rsid w:val="0086610B"/>
    <w:rsid w:val="00866843"/>
    <w:rsid w:val="008671DC"/>
    <w:rsid w:val="00867459"/>
    <w:rsid w:val="00867B8A"/>
    <w:rsid w:val="00870E2E"/>
    <w:rsid w:val="00871084"/>
    <w:rsid w:val="00872849"/>
    <w:rsid w:val="00872ABA"/>
    <w:rsid w:val="00873C4A"/>
    <w:rsid w:val="00873D26"/>
    <w:rsid w:val="00873F4D"/>
    <w:rsid w:val="0087416A"/>
    <w:rsid w:val="008748D7"/>
    <w:rsid w:val="00875848"/>
    <w:rsid w:val="008758D4"/>
    <w:rsid w:val="00875927"/>
    <w:rsid w:val="00875D03"/>
    <w:rsid w:val="00876806"/>
    <w:rsid w:val="008777BE"/>
    <w:rsid w:val="00877AEA"/>
    <w:rsid w:val="00877B28"/>
    <w:rsid w:val="00882922"/>
    <w:rsid w:val="0088371A"/>
    <w:rsid w:val="008847C3"/>
    <w:rsid w:val="00885BAC"/>
    <w:rsid w:val="00885E20"/>
    <w:rsid w:val="008867FB"/>
    <w:rsid w:val="0088716E"/>
    <w:rsid w:val="00887ED1"/>
    <w:rsid w:val="008905BA"/>
    <w:rsid w:val="00891640"/>
    <w:rsid w:val="008920A5"/>
    <w:rsid w:val="00892A3C"/>
    <w:rsid w:val="008938F8"/>
    <w:rsid w:val="00893E2A"/>
    <w:rsid w:val="00893E9C"/>
    <w:rsid w:val="00893F24"/>
    <w:rsid w:val="008947B1"/>
    <w:rsid w:val="00894B04"/>
    <w:rsid w:val="00896A6A"/>
    <w:rsid w:val="008975FC"/>
    <w:rsid w:val="008A1D1F"/>
    <w:rsid w:val="008A3284"/>
    <w:rsid w:val="008A39D1"/>
    <w:rsid w:val="008A3F57"/>
    <w:rsid w:val="008A43F3"/>
    <w:rsid w:val="008A4ABF"/>
    <w:rsid w:val="008A54DA"/>
    <w:rsid w:val="008A5AF0"/>
    <w:rsid w:val="008A624E"/>
    <w:rsid w:val="008A62A2"/>
    <w:rsid w:val="008A64BA"/>
    <w:rsid w:val="008B0451"/>
    <w:rsid w:val="008B0839"/>
    <w:rsid w:val="008B0D0C"/>
    <w:rsid w:val="008B1510"/>
    <w:rsid w:val="008B16AD"/>
    <w:rsid w:val="008B192A"/>
    <w:rsid w:val="008B1AF5"/>
    <w:rsid w:val="008B21C6"/>
    <w:rsid w:val="008B21FC"/>
    <w:rsid w:val="008B2B78"/>
    <w:rsid w:val="008B2C74"/>
    <w:rsid w:val="008B318C"/>
    <w:rsid w:val="008B31D1"/>
    <w:rsid w:val="008B3589"/>
    <w:rsid w:val="008B372B"/>
    <w:rsid w:val="008B3E71"/>
    <w:rsid w:val="008B441B"/>
    <w:rsid w:val="008B46CF"/>
    <w:rsid w:val="008B4C19"/>
    <w:rsid w:val="008B51D1"/>
    <w:rsid w:val="008B6637"/>
    <w:rsid w:val="008B6884"/>
    <w:rsid w:val="008B6926"/>
    <w:rsid w:val="008B71B6"/>
    <w:rsid w:val="008B7B72"/>
    <w:rsid w:val="008B7D7E"/>
    <w:rsid w:val="008C1219"/>
    <w:rsid w:val="008C1FA4"/>
    <w:rsid w:val="008C2A01"/>
    <w:rsid w:val="008C2D81"/>
    <w:rsid w:val="008C3111"/>
    <w:rsid w:val="008C312F"/>
    <w:rsid w:val="008C34E3"/>
    <w:rsid w:val="008C3573"/>
    <w:rsid w:val="008C3F0A"/>
    <w:rsid w:val="008C477C"/>
    <w:rsid w:val="008C48DA"/>
    <w:rsid w:val="008C4B14"/>
    <w:rsid w:val="008C55DA"/>
    <w:rsid w:val="008C6621"/>
    <w:rsid w:val="008C6712"/>
    <w:rsid w:val="008C72FE"/>
    <w:rsid w:val="008C7510"/>
    <w:rsid w:val="008C7D0E"/>
    <w:rsid w:val="008D066D"/>
    <w:rsid w:val="008D076E"/>
    <w:rsid w:val="008D0C85"/>
    <w:rsid w:val="008D1AA0"/>
    <w:rsid w:val="008D265B"/>
    <w:rsid w:val="008D2876"/>
    <w:rsid w:val="008D2C4B"/>
    <w:rsid w:val="008D30EE"/>
    <w:rsid w:val="008D37F8"/>
    <w:rsid w:val="008D3852"/>
    <w:rsid w:val="008D3BD8"/>
    <w:rsid w:val="008D3BE1"/>
    <w:rsid w:val="008D4273"/>
    <w:rsid w:val="008D5359"/>
    <w:rsid w:val="008D5844"/>
    <w:rsid w:val="008D5A65"/>
    <w:rsid w:val="008D5D25"/>
    <w:rsid w:val="008D610C"/>
    <w:rsid w:val="008D7B97"/>
    <w:rsid w:val="008D7ECA"/>
    <w:rsid w:val="008E10CF"/>
    <w:rsid w:val="008E17B8"/>
    <w:rsid w:val="008E1D49"/>
    <w:rsid w:val="008E1FF2"/>
    <w:rsid w:val="008E21D2"/>
    <w:rsid w:val="008E27D4"/>
    <w:rsid w:val="008E2D72"/>
    <w:rsid w:val="008E377E"/>
    <w:rsid w:val="008E37B3"/>
    <w:rsid w:val="008E4053"/>
    <w:rsid w:val="008E485A"/>
    <w:rsid w:val="008E6182"/>
    <w:rsid w:val="008E6403"/>
    <w:rsid w:val="008E7D7E"/>
    <w:rsid w:val="008E7F79"/>
    <w:rsid w:val="008F021A"/>
    <w:rsid w:val="008F11BA"/>
    <w:rsid w:val="008F1384"/>
    <w:rsid w:val="008F1835"/>
    <w:rsid w:val="008F18EB"/>
    <w:rsid w:val="008F1E7B"/>
    <w:rsid w:val="008F3616"/>
    <w:rsid w:val="008F4743"/>
    <w:rsid w:val="008F4B75"/>
    <w:rsid w:val="008F52E6"/>
    <w:rsid w:val="008F589F"/>
    <w:rsid w:val="008F5EBE"/>
    <w:rsid w:val="008F6543"/>
    <w:rsid w:val="008F68DB"/>
    <w:rsid w:val="008F6F97"/>
    <w:rsid w:val="008F79CB"/>
    <w:rsid w:val="009002F3"/>
    <w:rsid w:val="00900638"/>
    <w:rsid w:val="00901013"/>
    <w:rsid w:val="009011FE"/>
    <w:rsid w:val="00901689"/>
    <w:rsid w:val="00901B8A"/>
    <w:rsid w:val="009021BB"/>
    <w:rsid w:val="0090258D"/>
    <w:rsid w:val="00903AB7"/>
    <w:rsid w:val="009048D5"/>
    <w:rsid w:val="00904D1B"/>
    <w:rsid w:val="00904F40"/>
    <w:rsid w:val="00905C23"/>
    <w:rsid w:val="00911034"/>
    <w:rsid w:val="009132E0"/>
    <w:rsid w:val="0091370F"/>
    <w:rsid w:val="00913A91"/>
    <w:rsid w:val="00914158"/>
    <w:rsid w:val="009148C1"/>
    <w:rsid w:val="00915331"/>
    <w:rsid w:val="0091551C"/>
    <w:rsid w:val="00915C35"/>
    <w:rsid w:val="009175A1"/>
    <w:rsid w:val="00920749"/>
    <w:rsid w:val="00920794"/>
    <w:rsid w:val="009207AC"/>
    <w:rsid w:val="00920DAA"/>
    <w:rsid w:val="00920E1A"/>
    <w:rsid w:val="009210C9"/>
    <w:rsid w:val="0092198D"/>
    <w:rsid w:val="00922CEE"/>
    <w:rsid w:val="00923807"/>
    <w:rsid w:val="009244EA"/>
    <w:rsid w:val="0092545C"/>
    <w:rsid w:val="0092614F"/>
    <w:rsid w:val="00926AD4"/>
    <w:rsid w:val="00927A44"/>
    <w:rsid w:val="009300FB"/>
    <w:rsid w:val="00930DBF"/>
    <w:rsid w:val="00933423"/>
    <w:rsid w:val="00933A53"/>
    <w:rsid w:val="00933A8A"/>
    <w:rsid w:val="009340B4"/>
    <w:rsid w:val="009345D8"/>
    <w:rsid w:val="00934679"/>
    <w:rsid w:val="009346FF"/>
    <w:rsid w:val="009351DA"/>
    <w:rsid w:val="00936C13"/>
    <w:rsid w:val="009375F6"/>
    <w:rsid w:val="009376F3"/>
    <w:rsid w:val="00937F97"/>
    <w:rsid w:val="009401C5"/>
    <w:rsid w:val="0094069E"/>
    <w:rsid w:val="00940717"/>
    <w:rsid w:val="00940E0A"/>
    <w:rsid w:val="00942028"/>
    <w:rsid w:val="0094234F"/>
    <w:rsid w:val="009424E6"/>
    <w:rsid w:val="0094321F"/>
    <w:rsid w:val="00943DBC"/>
    <w:rsid w:val="009456D4"/>
    <w:rsid w:val="00945FB1"/>
    <w:rsid w:val="0094650A"/>
    <w:rsid w:val="009472A5"/>
    <w:rsid w:val="009475AE"/>
    <w:rsid w:val="0094786D"/>
    <w:rsid w:val="00947A17"/>
    <w:rsid w:val="00947C26"/>
    <w:rsid w:val="00947E3F"/>
    <w:rsid w:val="0095020C"/>
    <w:rsid w:val="00950BF6"/>
    <w:rsid w:val="00950CCB"/>
    <w:rsid w:val="009510C9"/>
    <w:rsid w:val="009511C9"/>
    <w:rsid w:val="009511DB"/>
    <w:rsid w:val="009512D4"/>
    <w:rsid w:val="009516EF"/>
    <w:rsid w:val="009519BF"/>
    <w:rsid w:val="00952F29"/>
    <w:rsid w:val="0095300A"/>
    <w:rsid w:val="0095300B"/>
    <w:rsid w:val="009535D6"/>
    <w:rsid w:val="00953F4E"/>
    <w:rsid w:val="0095460E"/>
    <w:rsid w:val="00954D3D"/>
    <w:rsid w:val="00954E9F"/>
    <w:rsid w:val="00955492"/>
    <w:rsid w:val="00956CD2"/>
    <w:rsid w:val="009573A0"/>
    <w:rsid w:val="00960D98"/>
    <w:rsid w:val="009614C3"/>
    <w:rsid w:val="00962A84"/>
    <w:rsid w:val="00962F90"/>
    <w:rsid w:val="0096340A"/>
    <w:rsid w:val="0096363B"/>
    <w:rsid w:val="00963911"/>
    <w:rsid w:val="00963CAB"/>
    <w:rsid w:val="00963F6B"/>
    <w:rsid w:val="00964786"/>
    <w:rsid w:val="00964C5F"/>
    <w:rsid w:val="00965771"/>
    <w:rsid w:val="00965A21"/>
    <w:rsid w:val="00965AEE"/>
    <w:rsid w:val="00967A5E"/>
    <w:rsid w:val="00967D94"/>
    <w:rsid w:val="0097007E"/>
    <w:rsid w:val="009707AD"/>
    <w:rsid w:val="00970810"/>
    <w:rsid w:val="0097103B"/>
    <w:rsid w:val="009711AC"/>
    <w:rsid w:val="0097146F"/>
    <w:rsid w:val="00971FD3"/>
    <w:rsid w:val="00972096"/>
    <w:rsid w:val="00972117"/>
    <w:rsid w:val="0097276B"/>
    <w:rsid w:val="009727DB"/>
    <w:rsid w:val="00972E73"/>
    <w:rsid w:val="00973123"/>
    <w:rsid w:val="00973751"/>
    <w:rsid w:val="0097404A"/>
    <w:rsid w:val="00974407"/>
    <w:rsid w:val="00974CC9"/>
    <w:rsid w:val="00974F1B"/>
    <w:rsid w:val="009750E3"/>
    <w:rsid w:val="00976B72"/>
    <w:rsid w:val="00977EDF"/>
    <w:rsid w:val="0098030B"/>
    <w:rsid w:val="0098035F"/>
    <w:rsid w:val="00980808"/>
    <w:rsid w:val="00980E77"/>
    <w:rsid w:val="009813DF"/>
    <w:rsid w:val="00981B87"/>
    <w:rsid w:val="009831D9"/>
    <w:rsid w:val="009831E1"/>
    <w:rsid w:val="0098408B"/>
    <w:rsid w:val="00984094"/>
    <w:rsid w:val="009845B4"/>
    <w:rsid w:val="00984724"/>
    <w:rsid w:val="00984808"/>
    <w:rsid w:val="00984EBC"/>
    <w:rsid w:val="00985165"/>
    <w:rsid w:val="00985493"/>
    <w:rsid w:val="0098554E"/>
    <w:rsid w:val="00985662"/>
    <w:rsid w:val="0098640B"/>
    <w:rsid w:val="00987918"/>
    <w:rsid w:val="009915C3"/>
    <w:rsid w:val="009917D6"/>
    <w:rsid w:val="00991EF3"/>
    <w:rsid w:val="00992155"/>
    <w:rsid w:val="00992C70"/>
    <w:rsid w:val="00992F5C"/>
    <w:rsid w:val="00993CA7"/>
    <w:rsid w:val="00993FE3"/>
    <w:rsid w:val="009943B7"/>
    <w:rsid w:val="00995914"/>
    <w:rsid w:val="00995E3B"/>
    <w:rsid w:val="00996F6D"/>
    <w:rsid w:val="009A1129"/>
    <w:rsid w:val="009A1782"/>
    <w:rsid w:val="009A3784"/>
    <w:rsid w:val="009A3E6C"/>
    <w:rsid w:val="009A4800"/>
    <w:rsid w:val="009A62FD"/>
    <w:rsid w:val="009A666E"/>
    <w:rsid w:val="009A68FA"/>
    <w:rsid w:val="009A6B9F"/>
    <w:rsid w:val="009A6FFC"/>
    <w:rsid w:val="009A7777"/>
    <w:rsid w:val="009A7BC3"/>
    <w:rsid w:val="009A7CE8"/>
    <w:rsid w:val="009A7EC0"/>
    <w:rsid w:val="009B01F1"/>
    <w:rsid w:val="009B0BC9"/>
    <w:rsid w:val="009B135F"/>
    <w:rsid w:val="009B1750"/>
    <w:rsid w:val="009B1C62"/>
    <w:rsid w:val="009B2975"/>
    <w:rsid w:val="009B3080"/>
    <w:rsid w:val="009B3338"/>
    <w:rsid w:val="009B3C91"/>
    <w:rsid w:val="009B49B4"/>
    <w:rsid w:val="009B4B8A"/>
    <w:rsid w:val="009B51D9"/>
    <w:rsid w:val="009B5AC9"/>
    <w:rsid w:val="009B61B3"/>
    <w:rsid w:val="009B626C"/>
    <w:rsid w:val="009B642B"/>
    <w:rsid w:val="009B6869"/>
    <w:rsid w:val="009B6B99"/>
    <w:rsid w:val="009B7B0A"/>
    <w:rsid w:val="009B7B95"/>
    <w:rsid w:val="009C0B4B"/>
    <w:rsid w:val="009C17F4"/>
    <w:rsid w:val="009C25E7"/>
    <w:rsid w:val="009C3730"/>
    <w:rsid w:val="009C42D4"/>
    <w:rsid w:val="009C5DC9"/>
    <w:rsid w:val="009C6E8C"/>
    <w:rsid w:val="009C6F9E"/>
    <w:rsid w:val="009C7045"/>
    <w:rsid w:val="009C7F05"/>
    <w:rsid w:val="009D068D"/>
    <w:rsid w:val="009D07F1"/>
    <w:rsid w:val="009D1470"/>
    <w:rsid w:val="009D21A9"/>
    <w:rsid w:val="009D22BF"/>
    <w:rsid w:val="009D25E1"/>
    <w:rsid w:val="009D2EF1"/>
    <w:rsid w:val="009D3C00"/>
    <w:rsid w:val="009D3DE9"/>
    <w:rsid w:val="009D4126"/>
    <w:rsid w:val="009D455E"/>
    <w:rsid w:val="009D489C"/>
    <w:rsid w:val="009D53C2"/>
    <w:rsid w:val="009D5801"/>
    <w:rsid w:val="009D7BE3"/>
    <w:rsid w:val="009E10F3"/>
    <w:rsid w:val="009E11EC"/>
    <w:rsid w:val="009E1750"/>
    <w:rsid w:val="009E1A57"/>
    <w:rsid w:val="009E1BF0"/>
    <w:rsid w:val="009E23CC"/>
    <w:rsid w:val="009E28D8"/>
    <w:rsid w:val="009E53A0"/>
    <w:rsid w:val="009E6C35"/>
    <w:rsid w:val="009E7133"/>
    <w:rsid w:val="009E78DC"/>
    <w:rsid w:val="009F050F"/>
    <w:rsid w:val="009F055C"/>
    <w:rsid w:val="009F0A0A"/>
    <w:rsid w:val="009F18CA"/>
    <w:rsid w:val="009F19AF"/>
    <w:rsid w:val="009F1F01"/>
    <w:rsid w:val="009F2DAD"/>
    <w:rsid w:val="009F3BB2"/>
    <w:rsid w:val="009F3C80"/>
    <w:rsid w:val="009F44FE"/>
    <w:rsid w:val="009F4830"/>
    <w:rsid w:val="009F5963"/>
    <w:rsid w:val="009F5CAC"/>
    <w:rsid w:val="009F5D55"/>
    <w:rsid w:val="009F6103"/>
    <w:rsid w:val="009F6ADC"/>
    <w:rsid w:val="00A00B77"/>
    <w:rsid w:val="00A01315"/>
    <w:rsid w:val="00A01C8E"/>
    <w:rsid w:val="00A02269"/>
    <w:rsid w:val="00A029AB"/>
    <w:rsid w:val="00A0359E"/>
    <w:rsid w:val="00A03F93"/>
    <w:rsid w:val="00A05F5E"/>
    <w:rsid w:val="00A06261"/>
    <w:rsid w:val="00A06541"/>
    <w:rsid w:val="00A10183"/>
    <w:rsid w:val="00A10B81"/>
    <w:rsid w:val="00A11D6C"/>
    <w:rsid w:val="00A122FA"/>
    <w:rsid w:val="00A1254E"/>
    <w:rsid w:val="00A128F0"/>
    <w:rsid w:val="00A13651"/>
    <w:rsid w:val="00A14136"/>
    <w:rsid w:val="00A1456A"/>
    <w:rsid w:val="00A150AD"/>
    <w:rsid w:val="00A1535A"/>
    <w:rsid w:val="00A160BD"/>
    <w:rsid w:val="00A162D8"/>
    <w:rsid w:val="00A163DB"/>
    <w:rsid w:val="00A16A25"/>
    <w:rsid w:val="00A175B5"/>
    <w:rsid w:val="00A17883"/>
    <w:rsid w:val="00A2098B"/>
    <w:rsid w:val="00A218B5"/>
    <w:rsid w:val="00A21ED4"/>
    <w:rsid w:val="00A23945"/>
    <w:rsid w:val="00A24A64"/>
    <w:rsid w:val="00A24B88"/>
    <w:rsid w:val="00A25311"/>
    <w:rsid w:val="00A2580D"/>
    <w:rsid w:val="00A259B6"/>
    <w:rsid w:val="00A26327"/>
    <w:rsid w:val="00A274BC"/>
    <w:rsid w:val="00A30092"/>
    <w:rsid w:val="00A303CB"/>
    <w:rsid w:val="00A30DD4"/>
    <w:rsid w:val="00A31289"/>
    <w:rsid w:val="00A31379"/>
    <w:rsid w:val="00A3247E"/>
    <w:rsid w:val="00A32501"/>
    <w:rsid w:val="00A32D7A"/>
    <w:rsid w:val="00A33D11"/>
    <w:rsid w:val="00A346FD"/>
    <w:rsid w:val="00A350CF"/>
    <w:rsid w:val="00A35436"/>
    <w:rsid w:val="00A35749"/>
    <w:rsid w:val="00A35A26"/>
    <w:rsid w:val="00A35A7F"/>
    <w:rsid w:val="00A35C75"/>
    <w:rsid w:val="00A35CC5"/>
    <w:rsid w:val="00A3610B"/>
    <w:rsid w:val="00A36D7A"/>
    <w:rsid w:val="00A36E5C"/>
    <w:rsid w:val="00A3700E"/>
    <w:rsid w:val="00A407DD"/>
    <w:rsid w:val="00A40BD8"/>
    <w:rsid w:val="00A41465"/>
    <w:rsid w:val="00A42827"/>
    <w:rsid w:val="00A429AA"/>
    <w:rsid w:val="00A43077"/>
    <w:rsid w:val="00A432FC"/>
    <w:rsid w:val="00A4392F"/>
    <w:rsid w:val="00A43F9F"/>
    <w:rsid w:val="00A44345"/>
    <w:rsid w:val="00A4479C"/>
    <w:rsid w:val="00A44AEF"/>
    <w:rsid w:val="00A44E83"/>
    <w:rsid w:val="00A44EE3"/>
    <w:rsid w:val="00A45046"/>
    <w:rsid w:val="00A4556D"/>
    <w:rsid w:val="00A459BF"/>
    <w:rsid w:val="00A46466"/>
    <w:rsid w:val="00A46DC9"/>
    <w:rsid w:val="00A47189"/>
    <w:rsid w:val="00A475ED"/>
    <w:rsid w:val="00A47B17"/>
    <w:rsid w:val="00A47F9D"/>
    <w:rsid w:val="00A501C4"/>
    <w:rsid w:val="00A5053F"/>
    <w:rsid w:val="00A508C5"/>
    <w:rsid w:val="00A51112"/>
    <w:rsid w:val="00A51491"/>
    <w:rsid w:val="00A5299F"/>
    <w:rsid w:val="00A53ED1"/>
    <w:rsid w:val="00A53F3D"/>
    <w:rsid w:val="00A54607"/>
    <w:rsid w:val="00A54C52"/>
    <w:rsid w:val="00A55821"/>
    <w:rsid w:val="00A55C10"/>
    <w:rsid w:val="00A60F02"/>
    <w:rsid w:val="00A61318"/>
    <w:rsid w:val="00A6188F"/>
    <w:rsid w:val="00A61FC5"/>
    <w:rsid w:val="00A632C7"/>
    <w:rsid w:val="00A6357D"/>
    <w:rsid w:val="00A64CC8"/>
    <w:rsid w:val="00A65F33"/>
    <w:rsid w:val="00A6601B"/>
    <w:rsid w:val="00A6668C"/>
    <w:rsid w:val="00A66B39"/>
    <w:rsid w:val="00A67122"/>
    <w:rsid w:val="00A67D60"/>
    <w:rsid w:val="00A7050B"/>
    <w:rsid w:val="00A7182B"/>
    <w:rsid w:val="00A71B5C"/>
    <w:rsid w:val="00A71D77"/>
    <w:rsid w:val="00A71E2E"/>
    <w:rsid w:val="00A7206F"/>
    <w:rsid w:val="00A72256"/>
    <w:rsid w:val="00A723F3"/>
    <w:rsid w:val="00A7244B"/>
    <w:rsid w:val="00A72C09"/>
    <w:rsid w:val="00A73032"/>
    <w:rsid w:val="00A73722"/>
    <w:rsid w:val="00A764CC"/>
    <w:rsid w:val="00A76B75"/>
    <w:rsid w:val="00A76BF2"/>
    <w:rsid w:val="00A77AC5"/>
    <w:rsid w:val="00A806C4"/>
    <w:rsid w:val="00A81770"/>
    <w:rsid w:val="00A82001"/>
    <w:rsid w:val="00A825C2"/>
    <w:rsid w:val="00A83262"/>
    <w:rsid w:val="00A83672"/>
    <w:rsid w:val="00A83699"/>
    <w:rsid w:val="00A83C16"/>
    <w:rsid w:val="00A85DD5"/>
    <w:rsid w:val="00A86F81"/>
    <w:rsid w:val="00A8736C"/>
    <w:rsid w:val="00A87426"/>
    <w:rsid w:val="00A87895"/>
    <w:rsid w:val="00A9076A"/>
    <w:rsid w:val="00A90A54"/>
    <w:rsid w:val="00A914E7"/>
    <w:rsid w:val="00A91515"/>
    <w:rsid w:val="00A9201F"/>
    <w:rsid w:val="00A933FF"/>
    <w:rsid w:val="00A93B02"/>
    <w:rsid w:val="00A9433D"/>
    <w:rsid w:val="00A9505A"/>
    <w:rsid w:val="00A95561"/>
    <w:rsid w:val="00A956F7"/>
    <w:rsid w:val="00A95AD0"/>
    <w:rsid w:val="00A9703D"/>
    <w:rsid w:val="00A97B1F"/>
    <w:rsid w:val="00A97BA4"/>
    <w:rsid w:val="00AA073D"/>
    <w:rsid w:val="00AA0839"/>
    <w:rsid w:val="00AA1150"/>
    <w:rsid w:val="00AA23A8"/>
    <w:rsid w:val="00AA3022"/>
    <w:rsid w:val="00AA39AE"/>
    <w:rsid w:val="00AA3BD9"/>
    <w:rsid w:val="00AA408F"/>
    <w:rsid w:val="00AA4598"/>
    <w:rsid w:val="00AA4A46"/>
    <w:rsid w:val="00AA4C65"/>
    <w:rsid w:val="00AA4CD4"/>
    <w:rsid w:val="00AA5583"/>
    <w:rsid w:val="00AA598A"/>
    <w:rsid w:val="00AA5D4E"/>
    <w:rsid w:val="00AA634F"/>
    <w:rsid w:val="00AA68A8"/>
    <w:rsid w:val="00AA7EDA"/>
    <w:rsid w:val="00AB0480"/>
    <w:rsid w:val="00AB0D00"/>
    <w:rsid w:val="00AB0D2E"/>
    <w:rsid w:val="00AB2760"/>
    <w:rsid w:val="00AB2DE2"/>
    <w:rsid w:val="00AB2E3B"/>
    <w:rsid w:val="00AB2F06"/>
    <w:rsid w:val="00AB39F7"/>
    <w:rsid w:val="00AB40B9"/>
    <w:rsid w:val="00AB46C6"/>
    <w:rsid w:val="00AB5B25"/>
    <w:rsid w:val="00AB60AB"/>
    <w:rsid w:val="00AB6226"/>
    <w:rsid w:val="00AB6CA7"/>
    <w:rsid w:val="00AB783D"/>
    <w:rsid w:val="00AC0A33"/>
    <w:rsid w:val="00AC0B61"/>
    <w:rsid w:val="00AC0F8F"/>
    <w:rsid w:val="00AC0FD3"/>
    <w:rsid w:val="00AC2053"/>
    <w:rsid w:val="00AC2B0F"/>
    <w:rsid w:val="00AC2BC5"/>
    <w:rsid w:val="00AC3262"/>
    <w:rsid w:val="00AC3AAD"/>
    <w:rsid w:val="00AC3EB9"/>
    <w:rsid w:val="00AC43AE"/>
    <w:rsid w:val="00AC5615"/>
    <w:rsid w:val="00AC5CC3"/>
    <w:rsid w:val="00AC5D29"/>
    <w:rsid w:val="00AC5DDF"/>
    <w:rsid w:val="00AC6D23"/>
    <w:rsid w:val="00AD03CF"/>
    <w:rsid w:val="00AD0A19"/>
    <w:rsid w:val="00AD0E1B"/>
    <w:rsid w:val="00AD0F5D"/>
    <w:rsid w:val="00AD145D"/>
    <w:rsid w:val="00AD252E"/>
    <w:rsid w:val="00AD26F8"/>
    <w:rsid w:val="00AD293F"/>
    <w:rsid w:val="00AD34CF"/>
    <w:rsid w:val="00AD35A7"/>
    <w:rsid w:val="00AD3EF9"/>
    <w:rsid w:val="00AD410C"/>
    <w:rsid w:val="00AD487B"/>
    <w:rsid w:val="00AD54C2"/>
    <w:rsid w:val="00AD5C52"/>
    <w:rsid w:val="00AD6CFC"/>
    <w:rsid w:val="00AD70FC"/>
    <w:rsid w:val="00AD71AB"/>
    <w:rsid w:val="00AD7821"/>
    <w:rsid w:val="00AD7C32"/>
    <w:rsid w:val="00AE00F0"/>
    <w:rsid w:val="00AE017C"/>
    <w:rsid w:val="00AE08D9"/>
    <w:rsid w:val="00AE1543"/>
    <w:rsid w:val="00AE186A"/>
    <w:rsid w:val="00AE47EC"/>
    <w:rsid w:val="00AE488F"/>
    <w:rsid w:val="00AE5F44"/>
    <w:rsid w:val="00AE6339"/>
    <w:rsid w:val="00AE6683"/>
    <w:rsid w:val="00AE6889"/>
    <w:rsid w:val="00AE6ECF"/>
    <w:rsid w:val="00AE6FDA"/>
    <w:rsid w:val="00AF0480"/>
    <w:rsid w:val="00AF0510"/>
    <w:rsid w:val="00AF0822"/>
    <w:rsid w:val="00AF371D"/>
    <w:rsid w:val="00AF446D"/>
    <w:rsid w:val="00AF58BB"/>
    <w:rsid w:val="00AF6D91"/>
    <w:rsid w:val="00AF7E50"/>
    <w:rsid w:val="00AF7FEC"/>
    <w:rsid w:val="00B00864"/>
    <w:rsid w:val="00B0097B"/>
    <w:rsid w:val="00B03E61"/>
    <w:rsid w:val="00B0536E"/>
    <w:rsid w:val="00B057D8"/>
    <w:rsid w:val="00B06324"/>
    <w:rsid w:val="00B069BD"/>
    <w:rsid w:val="00B07302"/>
    <w:rsid w:val="00B0740C"/>
    <w:rsid w:val="00B0770A"/>
    <w:rsid w:val="00B07A85"/>
    <w:rsid w:val="00B10053"/>
    <w:rsid w:val="00B10195"/>
    <w:rsid w:val="00B106D3"/>
    <w:rsid w:val="00B10D18"/>
    <w:rsid w:val="00B1184A"/>
    <w:rsid w:val="00B12569"/>
    <w:rsid w:val="00B13082"/>
    <w:rsid w:val="00B13089"/>
    <w:rsid w:val="00B13197"/>
    <w:rsid w:val="00B14282"/>
    <w:rsid w:val="00B149FC"/>
    <w:rsid w:val="00B14A31"/>
    <w:rsid w:val="00B157E8"/>
    <w:rsid w:val="00B15DC3"/>
    <w:rsid w:val="00B15F53"/>
    <w:rsid w:val="00B1658B"/>
    <w:rsid w:val="00B165F2"/>
    <w:rsid w:val="00B16B4F"/>
    <w:rsid w:val="00B16BB9"/>
    <w:rsid w:val="00B16D50"/>
    <w:rsid w:val="00B170C4"/>
    <w:rsid w:val="00B173FB"/>
    <w:rsid w:val="00B175A3"/>
    <w:rsid w:val="00B20029"/>
    <w:rsid w:val="00B20E07"/>
    <w:rsid w:val="00B21132"/>
    <w:rsid w:val="00B21486"/>
    <w:rsid w:val="00B2186D"/>
    <w:rsid w:val="00B21E2E"/>
    <w:rsid w:val="00B22702"/>
    <w:rsid w:val="00B22CC2"/>
    <w:rsid w:val="00B22DBC"/>
    <w:rsid w:val="00B2358A"/>
    <w:rsid w:val="00B242E7"/>
    <w:rsid w:val="00B24CE5"/>
    <w:rsid w:val="00B24FCC"/>
    <w:rsid w:val="00B25ED1"/>
    <w:rsid w:val="00B26238"/>
    <w:rsid w:val="00B26856"/>
    <w:rsid w:val="00B26996"/>
    <w:rsid w:val="00B27A11"/>
    <w:rsid w:val="00B3007B"/>
    <w:rsid w:val="00B30124"/>
    <w:rsid w:val="00B3093D"/>
    <w:rsid w:val="00B30A91"/>
    <w:rsid w:val="00B30E34"/>
    <w:rsid w:val="00B3194B"/>
    <w:rsid w:val="00B33AB3"/>
    <w:rsid w:val="00B33E04"/>
    <w:rsid w:val="00B3440D"/>
    <w:rsid w:val="00B34E2B"/>
    <w:rsid w:val="00B36525"/>
    <w:rsid w:val="00B37BB8"/>
    <w:rsid w:val="00B40287"/>
    <w:rsid w:val="00B4063C"/>
    <w:rsid w:val="00B40ABB"/>
    <w:rsid w:val="00B41497"/>
    <w:rsid w:val="00B41682"/>
    <w:rsid w:val="00B41792"/>
    <w:rsid w:val="00B42A06"/>
    <w:rsid w:val="00B42A1B"/>
    <w:rsid w:val="00B43AD4"/>
    <w:rsid w:val="00B441ED"/>
    <w:rsid w:val="00B44256"/>
    <w:rsid w:val="00B44850"/>
    <w:rsid w:val="00B457F8"/>
    <w:rsid w:val="00B457FC"/>
    <w:rsid w:val="00B45E1C"/>
    <w:rsid w:val="00B46FA8"/>
    <w:rsid w:val="00B472C6"/>
    <w:rsid w:val="00B47A85"/>
    <w:rsid w:val="00B50500"/>
    <w:rsid w:val="00B5147E"/>
    <w:rsid w:val="00B5155B"/>
    <w:rsid w:val="00B51CE0"/>
    <w:rsid w:val="00B522BD"/>
    <w:rsid w:val="00B52DA9"/>
    <w:rsid w:val="00B5390F"/>
    <w:rsid w:val="00B543B5"/>
    <w:rsid w:val="00B5594B"/>
    <w:rsid w:val="00B55ACF"/>
    <w:rsid w:val="00B560DA"/>
    <w:rsid w:val="00B565A7"/>
    <w:rsid w:val="00B565D4"/>
    <w:rsid w:val="00B57029"/>
    <w:rsid w:val="00B6032A"/>
    <w:rsid w:val="00B603A1"/>
    <w:rsid w:val="00B611E9"/>
    <w:rsid w:val="00B61557"/>
    <w:rsid w:val="00B6157D"/>
    <w:rsid w:val="00B61A77"/>
    <w:rsid w:val="00B625CA"/>
    <w:rsid w:val="00B62B90"/>
    <w:rsid w:val="00B62EBE"/>
    <w:rsid w:val="00B63542"/>
    <w:rsid w:val="00B6354F"/>
    <w:rsid w:val="00B6495B"/>
    <w:rsid w:val="00B64C98"/>
    <w:rsid w:val="00B65550"/>
    <w:rsid w:val="00B659B2"/>
    <w:rsid w:val="00B661BC"/>
    <w:rsid w:val="00B6620C"/>
    <w:rsid w:val="00B66570"/>
    <w:rsid w:val="00B66B7A"/>
    <w:rsid w:val="00B6702A"/>
    <w:rsid w:val="00B671E6"/>
    <w:rsid w:val="00B71415"/>
    <w:rsid w:val="00B72AEB"/>
    <w:rsid w:val="00B73221"/>
    <w:rsid w:val="00B7418C"/>
    <w:rsid w:val="00B74E2D"/>
    <w:rsid w:val="00B75AE2"/>
    <w:rsid w:val="00B75C77"/>
    <w:rsid w:val="00B76EA7"/>
    <w:rsid w:val="00B76FAB"/>
    <w:rsid w:val="00B776ED"/>
    <w:rsid w:val="00B7794C"/>
    <w:rsid w:val="00B77A49"/>
    <w:rsid w:val="00B80284"/>
    <w:rsid w:val="00B8048D"/>
    <w:rsid w:val="00B80EAF"/>
    <w:rsid w:val="00B8118F"/>
    <w:rsid w:val="00B818A2"/>
    <w:rsid w:val="00B81B13"/>
    <w:rsid w:val="00B81F31"/>
    <w:rsid w:val="00B824BB"/>
    <w:rsid w:val="00B83783"/>
    <w:rsid w:val="00B839AB"/>
    <w:rsid w:val="00B83F10"/>
    <w:rsid w:val="00B853AD"/>
    <w:rsid w:val="00B86015"/>
    <w:rsid w:val="00B86B04"/>
    <w:rsid w:val="00B86FEB"/>
    <w:rsid w:val="00B871C8"/>
    <w:rsid w:val="00B87D0F"/>
    <w:rsid w:val="00B9427C"/>
    <w:rsid w:val="00B9478F"/>
    <w:rsid w:val="00B94E4C"/>
    <w:rsid w:val="00B9545E"/>
    <w:rsid w:val="00B9586C"/>
    <w:rsid w:val="00B95AD2"/>
    <w:rsid w:val="00B961AB"/>
    <w:rsid w:val="00B9621C"/>
    <w:rsid w:val="00B96515"/>
    <w:rsid w:val="00B96B1F"/>
    <w:rsid w:val="00B97032"/>
    <w:rsid w:val="00B970D3"/>
    <w:rsid w:val="00BA2493"/>
    <w:rsid w:val="00BA26CA"/>
    <w:rsid w:val="00BA2B38"/>
    <w:rsid w:val="00BA2E3B"/>
    <w:rsid w:val="00BA31E5"/>
    <w:rsid w:val="00BA35B6"/>
    <w:rsid w:val="00BA380E"/>
    <w:rsid w:val="00BA3842"/>
    <w:rsid w:val="00BA3A5D"/>
    <w:rsid w:val="00BA477F"/>
    <w:rsid w:val="00BA4EBD"/>
    <w:rsid w:val="00BA571A"/>
    <w:rsid w:val="00BA79DE"/>
    <w:rsid w:val="00BA7C1A"/>
    <w:rsid w:val="00BB1499"/>
    <w:rsid w:val="00BB1781"/>
    <w:rsid w:val="00BB1AE0"/>
    <w:rsid w:val="00BB24E8"/>
    <w:rsid w:val="00BB2FEA"/>
    <w:rsid w:val="00BB309B"/>
    <w:rsid w:val="00BB3294"/>
    <w:rsid w:val="00BB3AA1"/>
    <w:rsid w:val="00BB3FA9"/>
    <w:rsid w:val="00BB431C"/>
    <w:rsid w:val="00BB4D31"/>
    <w:rsid w:val="00BB4E67"/>
    <w:rsid w:val="00BB4EA5"/>
    <w:rsid w:val="00BB5EDD"/>
    <w:rsid w:val="00BB5F46"/>
    <w:rsid w:val="00BB606D"/>
    <w:rsid w:val="00BB626D"/>
    <w:rsid w:val="00BB66BE"/>
    <w:rsid w:val="00BB6832"/>
    <w:rsid w:val="00BB7033"/>
    <w:rsid w:val="00BB7591"/>
    <w:rsid w:val="00BB7751"/>
    <w:rsid w:val="00BB7B47"/>
    <w:rsid w:val="00BC1551"/>
    <w:rsid w:val="00BC1E0E"/>
    <w:rsid w:val="00BC1EBC"/>
    <w:rsid w:val="00BC3942"/>
    <w:rsid w:val="00BC45F9"/>
    <w:rsid w:val="00BC4BD4"/>
    <w:rsid w:val="00BC4DA4"/>
    <w:rsid w:val="00BC504C"/>
    <w:rsid w:val="00BC5346"/>
    <w:rsid w:val="00BC5E88"/>
    <w:rsid w:val="00BC636B"/>
    <w:rsid w:val="00BC7D66"/>
    <w:rsid w:val="00BD016C"/>
    <w:rsid w:val="00BD0ED4"/>
    <w:rsid w:val="00BD106D"/>
    <w:rsid w:val="00BD131A"/>
    <w:rsid w:val="00BD1740"/>
    <w:rsid w:val="00BD2511"/>
    <w:rsid w:val="00BD3F2E"/>
    <w:rsid w:val="00BD4180"/>
    <w:rsid w:val="00BD4DE2"/>
    <w:rsid w:val="00BD5750"/>
    <w:rsid w:val="00BD5C86"/>
    <w:rsid w:val="00BD68E2"/>
    <w:rsid w:val="00BD6A9B"/>
    <w:rsid w:val="00BD6CF8"/>
    <w:rsid w:val="00BD6FFC"/>
    <w:rsid w:val="00BD7259"/>
    <w:rsid w:val="00BD7308"/>
    <w:rsid w:val="00BD7FFA"/>
    <w:rsid w:val="00BE1094"/>
    <w:rsid w:val="00BE1654"/>
    <w:rsid w:val="00BE1979"/>
    <w:rsid w:val="00BE21B6"/>
    <w:rsid w:val="00BE372D"/>
    <w:rsid w:val="00BE3A4C"/>
    <w:rsid w:val="00BE44DA"/>
    <w:rsid w:val="00BE485F"/>
    <w:rsid w:val="00BE5471"/>
    <w:rsid w:val="00BE5F98"/>
    <w:rsid w:val="00BE63F2"/>
    <w:rsid w:val="00BE6F5D"/>
    <w:rsid w:val="00BE7016"/>
    <w:rsid w:val="00BF0712"/>
    <w:rsid w:val="00BF129D"/>
    <w:rsid w:val="00BF16AE"/>
    <w:rsid w:val="00BF22E5"/>
    <w:rsid w:val="00BF31B3"/>
    <w:rsid w:val="00BF32A5"/>
    <w:rsid w:val="00BF3992"/>
    <w:rsid w:val="00BF43A9"/>
    <w:rsid w:val="00BF4470"/>
    <w:rsid w:val="00BF5126"/>
    <w:rsid w:val="00BF5836"/>
    <w:rsid w:val="00BF6802"/>
    <w:rsid w:val="00BF7321"/>
    <w:rsid w:val="00BF74DB"/>
    <w:rsid w:val="00C0008C"/>
    <w:rsid w:val="00C00AC8"/>
    <w:rsid w:val="00C00F02"/>
    <w:rsid w:val="00C020E1"/>
    <w:rsid w:val="00C02178"/>
    <w:rsid w:val="00C02780"/>
    <w:rsid w:val="00C04A01"/>
    <w:rsid w:val="00C04A6B"/>
    <w:rsid w:val="00C05A6E"/>
    <w:rsid w:val="00C05ACF"/>
    <w:rsid w:val="00C074C7"/>
    <w:rsid w:val="00C075EE"/>
    <w:rsid w:val="00C079FF"/>
    <w:rsid w:val="00C10108"/>
    <w:rsid w:val="00C114C3"/>
    <w:rsid w:val="00C114DF"/>
    <w:rsid w:val="00C11888"/>
    <w:rsid w:val="00C11B30"/>
    <w:rsid w:val="00C11B5F"/>
    <w:rsid w:val="00C1278A"/>
    <w:rsid w:val="00C127E1"/>
    <w:rsid w:val="00C12D5A"/>
    <w:rsid w:val="00C13134"/>
    <w:rsid w:val="00C137CA"/>
    <w:rsid w:val="00C139DC"/>
    <w:rsid w:val="00C145FD"/>
    <w:rsid w:val="00C1546E"/>
    <w:rsid w:val="00C154F5"/>
    <w:rsid w:val="00C1575E"/>
    <w:rsid w:val="00C15BCA"/>
    <w:rsid w:val="00C16E4A"/>
    <w:rsid w:val="00C17159"/>
    <w:rsid w:val="00C17D75"/>
    <w:rsid w:val="00C2062F"/>
    <w:rsid w:val="00C2176B"/>
    <w:rsid w:val="00C21791"/>
    <w:rsid w:val="00C2183F"/>
    <w:rsid w:val="00C21D54"/>
    <w:rsid w:val="00C22657"/>
    <w:rsid w:val="00C25F55"/>
    <w:rsid w:val="00C2617F"/>
    <w:rsid w:val="00C27F44"/>
    <w:rsid w:val="00C310CB"/>
    <w:rsid w:val="00C324B4"/>
    <w:rsid w:val="00C32EA2"/>
    <w:rsid w:val="00C33D67"/>
    <w:rsid w:val="00C3453A"/>
    <w:rsid w:val="00C3499C"/>
    <w:rsid w:val="00C35821"/>
    <w:rsid w:val="00C36CA7"/>
    <w:rsid w:val="00C36E78"/>
    <w:rsid w:val="00C37042"/>
    <w:rsid w:val="00C37594"/>
    <w:rsid w:val="00C3778D"/>
    <w:rsid w:val="00C379C8"/>
    <w:rsid w:val="00C37A69"/>
    <w:rsid w:val="00C40047"/>
    <w:rsid w:val="00C401F0"/>
    <w:rsid w:val="00C40767"/>
    <w:rsid w:val="00C40784"/>
    <w:rsid w:val="00C40C1E"/>
    <w:rsid w:val="00C40DE3"/>
    <w:rsid w:val="00C411E0"/>
    <w:rsid w:val="00C4124A"/>
    <w:rsid w:val="00C4225D"/>
    <w:rsid w:val="00C42563"/>
    <w:rsid w:val="00C42B2C"/>
    <w:rsid w:val="00C43378"/>
    <w:rsid w:val="00C439E0"/>
    <w:rsid w:val="00C43DF6"/>
    <w:rsid w:val="00C43E7F"/>
    <w:rsid w:val="00C444DE"/>
    <w:rsid w:val="00C45232"/>
    <w:rsid w:val="00C46DE1"/>
    <w:rsid w:val="00C51ADA"/>
    <w:rsid w:val="00C52395"/>
    <w:rsid w:val="00C53190"/>
    <w:rsid w:val="00C53A74"/>
    <w:rsid w:val="00C54551"/>
    <w:rsid w:val="00C548CD"/>
    <w:rsid w:val="00C54B37"/>
    <w:rsid w:val="00C55376"/>
    <w:rsid w:val="00C557A7"/>
    <w:rsid w:val="00C5617D"/>
    <w:rsid w:val="00C5656C"/>
    <w:rsid w:val="00C5703B"/>
    <w:rsid w:val="00C576C0"/>
    <w:rsid w:val="00C578EC"/>
    <w:rsid w:val="00C57DDD"/>
    <w:rsid w:val="00C61FC1"/>
    <w:rsid w:val="00C627E0"/>
    <w:rsid w:val="00C633BD"/>
    <w:rsid w:val="00C63A71"/>
    <w:rsid w:val="00C63BE8"/>
    <w:rsid w:val="00C63ED4"/>
    <w:rsid w:val="00C64954"/>
    <w:rsid w:val="00C64A97"/>
    <w:rsid w:val="00C65D27"/>
    <w:rsid w:val="00C66C3C"/>
    <w:rsid w:val="00C66F4D"/>
    <w:rsid w:val="00C70A6D"/>
    <w:rsid w:val="00C70AAB"/>
    <w:rsid w:val="00C70F0B"/>
    <w:rsid w:val="00C7178D"/>
    <w:rsid w:val="00C72736"/>
    <w:rsid w:val="00C72A07"/>
    <w:rsid w:val="00C72A8B"/>
    <w:rsid w:val="00C72C28"/>
    <w:rsid w:val="00C72E9D"/>
    <w:rsid w:val="00C7366C"/>
    <w:rsid w:val="00C73760"/>
    <w:rsid w:val="00C73B10"/>
    <w:rsid w:val="00C74167"/>
    <w:rsid w:val="00C74449"/>
    <w:rsid w:val="00C746D7"/>
    <w:rsid w:val="00C74AAB"/>
    <w:rsid w:val="00C74DFC"/>
    <w:rsid w:val="00C75D17"/>
    <w:rsid w:val="00C76D12"/>
    <w:rsid w:val="00C7769B"/>
    <w:rsid w:val="00C77ECD"/>
    <w:rsid w:val="00C804DA"/>
    <w:rsid w:val="00C80D09"/>
    <w:rsid w:val="00C8194D"/>
    <w:rsid w:val="00C821FB"/>
    <w:rsid w:val="00C8438B"/>
    <w:rsid w:val="00C84BB3"/>
    <w:rsid w:val="00C84CE3"/>
    <w:rsid w:val="00C86175"/>
    <w:rsid w:val="00C86727"/>
    <w:rsid w:val="00C86810"/>
    <w:rsid w:val="00C86B6B"/>
    <w:rsid w:val="00C87A60"/>
    <w:rsid w:val="00C92817"/>
    <w:rsid w:val="00C92907"/>
    <w:rsid w:val="00C92FC5"/>
    <w:rsid w:val="00C93B2B"/>
    <w:rsid w:val="00C94441"/>
    <w:rsid w:val="00C9469C"/>
    <w:rsid w:val="00C950D0"/>
    <w:rsid w:val="00C95152"/>
    <w:rsid w:val="00C95B3D"/>
    <w:rsid w:val="00C95CF5"/>
    <w:rsid w:val="00C9675D"/>
    <w:rsid w:val="00C96943"/>
    <w:rsid w:val="00C96BB3"/>
    <w:rsid w:val="00C97524"/>
    <w:rsid w:val="00C97E67"/>
    <w:rsid w:val="00CA0222"/>
    <w:rsid w:val="00CA02C8"/>
    <w:rsid w:val="00CA093E"/>
    <w:rsid w:val="00CA11CB"/>
    <w:rsid w:val="00CA123A"/>
    <w:rsid w:val="00CA1E9C"/>
    <w:rsid w:val="00CA231C"/>
    <w:rsid w:val="00CA30CE"/>
    <w:rsid w:val="00CA33BE"/>
    <w:rsid w:val="00CA372F"/>
    <w:rsid w:val="00CA3BA0"/>
    <w:rsid w:val="00CA3EF5"/>
    <w:rsid w:val="00CA6A32"/>
    <w:rsid w:val="00CA7A7D"/>
    <w:rsid w:val="00CB0213"/>
    <w:rsid w:val="00CB1920"/>
    <w:rsid w:val="00CB29CE"/>
    <w:rsid w:val="00CB2B80"/>
    <w:rsid w:val="00CB37F7"/>
    <w:rsid w:val="00CB40E7"/>
    <w:rsid w:val="00CB41C8"/>
    <w:rsid w:val="00CB43DD"/>
    <w:rsid w:val="00CB4406"/>
    <w:rsid w:val="00CB5A43"/>
    <w:rsid w:val="00CB5C6C"/>
    <w:rsid w:val="00CB7351"/>
    <w:rsid w:val="00CB7492"/>
    <w:rsid w:val="00CB74DE"/>
    <w:rsid w:val="00CB77B7"/>
    <w:rsid w:val="00CC02D0"/>
    <w:rsid w:val="00CC0721"/>
    <w:rsid w:val="00CC0C8F"/>
    <w:rsid w:val="00CC1E20"/>
    <w:rsid w:val="00CC4378"/>
    <w:rsid w:val="00CC44C1"/>
    <w:rsid w:val="00CC4787"/>
    <w:rsid w:val="00CC511C"/>
    <w:rsid w:val="00CC7016"/>
    <w:rsid w:val="00CD03E7"/>
    <w:rsid w:val="00CD097A"/>
    <w:rsid w:val="00CD1418"/>
    <w:rsid w:val="00CD1A6E"/>
    <w:rsid w:val="00CD23C1"/>
    <w:rsid w:val="00CD2A28"/>
    <w:rsid w:val="00CD2F25"/>
    <w:rsid w:val="00CD3258"/>
    <w:rsid w:val="00CD382E"/>
    <w:rsid w:val="00CD3F88"/>
    <w:rsid w:val="00CD4220"/>
    <w:rsid w:val="00CD52DD"/>
    <w:rsid w:val="00CD57E5"/>
    <w:rsid w:val="00CD5997"/>
    <w:rsid w:val="00CD62E3"/>
    <w:rsid w:val="00CD7679"/>
    <w:rsid w:val="00CD7C96"/>
    <w:rsid w:val="00CE0F71"/>
    <w:rsid w:val="00CE14E7"/>
    <w:rsid w:val="00CE2123"/>
    <w:rsid w:val="00CE3DAB"/>
    <w:rsid w:val="00CE40DA"/>
    <w:rsid w:val="00CE42D2"/>
    <w:rsid w:val="00CE4CC2"/>
    <w:rsid w:val="00CE61C8"/>
    <w:rsid w:val="00CE7657"/>
    <w:rsid w:val="00CE7E23"/>
    <w:rsid w:val="00CF0525"/>
    <w:rsid w:val="00CF1DBB"/>
    <w:rsid w:val="00CF1FC3"/>
    <w:rsid w:val="00CF2342"/>
    <w:rsid w:val="00CF248F"/>
    <w:rsid w:val="00CF3227"/>
    <w:rsid w:val="00CF3365"/>
    <w:rsid w:val="00CF33C4"/>
    <w:rsid w:val="00CF4C78"/>
    <w:rsid w:val="00CF4C9A"/>
    <w:rsid w:val="00CF4EED"/>
    <w:rsid w:val="00CF5DE3"/>
    <w:rsid w:val="00CF608E"/>
    <w:rsid w:val="00CF71AA"/>
    <w:rsid w:val="00CF7923"/>
    <w:rsid w:val="00CF7DE3"/>
    <w:rsid w:val="00D00373"/>
    <w:rsid w:val="00D00B6D"/>
    <w:rsid w:val="00D0311D"/>
    <w:rsid w:val="00D033BE"/>
    <w:rsid w:val="00D03454"/>
    <w:rsid w:val="00D03AA8"/>
    <w:rsid w:val="00D03D9C"/>
    <w:rsid w:val="00D03E8D"/>
    <w:rsid w:val="00D04F11"/>
    <w:rsid w:val="00D060BE"/>
    <w:rsid w:val="00D06CE1"/>
    <w:rsid w:val="00D0762A"/>
    <w:rsid w:val="00D101FD"/>
    <w:rsid w:val="00D10455"/>
    <w:rsid w:val="00D104C3"/>
    <w:rsid w:val="00D1087D"/>
    <w:rsid w:val="00D10A51"/>
    <w:rsid w:val="00D10ABF"/>
    <w:rsid w:val="00D10E4A"/>
    <w:rsid w:val="00D120FD"/>
    <w:rsid w:val="00D12852"/>
    <w:rsid w:val="00D12CAB"/>
    <w:rsid w:val="00D12D52"/>
    <w:rsid w:val="00D12F39"/>
    <w:rsid w:val="00D13E0A"/>
    <w:rsid w:val="00D13E4B"/>
    <w:rsid w:val="00D14FAD"/>
    <w:rsid w:val="00D15893"/>
    <w:rsid w:val="00D15B9E"/>
    <w:rsid w:val="00D15BC4"/>
    <w:rsid w:val="00D165AC"/>
    <w:rsid w:val="00D177F3"/>
    <w:rsid w:val="00D17CE1"/>
    <w:rsid w:val="00D20EA7"/>
    <w:rsid w:val="00D2162A"/>
    <w:rsid w:val="00D22440"/>
    <w:rsid w:val="00D22FF7"/>
    <w:rsid w:val="00D235E1"/>
    <w:rsid w:val="00D249E2"/>
    <w:rsid w:val="00D25276"/>
    <w:rsid w:val="00D26CBA"/>
    <w:rsid w:val="00D2730C"/>
    <w:rsid w:val="00D27D64"/>
    <w:rsid w:val="00D30302"/>
    <w:rsid w:val="00D306D9"/>
    <w:rsid w:val="00D308B5"/>
    <w:rsid w:val="00D32D7F"/>
    <w:rsid w:val="00D32FF4"/>
    <w:rsid w:val="00D33CCA"/>
    <w:rsid w:val="00D3458C"/>
    <w:rsid w:val="00D3503B"/>
    <w:rsid w:val="00D3505E"/>
    <w:rsid w:val="00D36986"/>
    <w:rsid w:val="00D36B10"/>
    <w:rsid w:val="00D370E4"/>
    <w:rsid w:val="00D37263"/>
    <w:rsid w:val="00D37EC5"/>
    <w:rsid w:val="00D409F7"/>
    <w:rsid w:val="00D40D70"/>
    <w:rsid w:val="00D41AD2"/>
    <w:rsid w:val="00D4209E"/>
    <w:rsid w:val="00D426FB"/>
    <w:rsid w:val="00D42C32"/>
    <w:rsid w:val="00D42FB0"/>
    <w:rsid w:val="00D434EF"/>
    <w:rsid w:val="00D443BF"/>
    <w:rsid w:val="00D4459A"/>
    <w:rsid w:val="00D44F1E"/>
    <w:rsid w:val="00D44F7E"/>
    <w:rsid w:val="00D450A0"/>
    <w:rsid w:val="00D462E7"/>
    <w:rsid w:val="00D46FFF"/>
    <w:rsid w:val="00D47EE6"/>
    <w:rsid w:val="00D50704"/>
    <w:rsid w:val="00D50732"/>
    <w:rsid w:val="00D508C0"/>
    <w:rsid w:val="00D50D17"/>
    <w:rsid w:val="00D50DFF"/>
    <w:rsid w:val="00D50E03"/>
    <w:rsid w:val="00D5108D"/>
    <w:rsid w:val="00D513DB"/>
    <w:rsid w:val="00D51C49"/>
    <w:rsid w:val="00D52C26"/>
    <w:rsid w:val="00D531BB"/>
    <w:rsid w:val="00D5332A"/>
    <w:rsid w:val="00D543C3"/>
    <w:rsid w:val="00D550B0"/>
    <w:rsid w:val="00D55229"/>
    <w:rsid w:val="00D55906"/>
    <w:rsid w:val="00D5649F"/>
    <w:rsid w:val="00D56E2F"/>
    <w:rsid w:val="00D57230"/>
    <w:rsid w:val="00D5781C"/>
    <w:rsid w:val="00D609C3"/>
    <w:rsid w:val="00D60DF9"/>
    <w:rsid w:val="00D61A14"/>
    <w:rsid w:val="00D61EC4"/>
    <w:rsid w:val="00D61F04"/>
    <w:rsid w:val="00D626B2"/>
    <w:rsid w:val="00D62981"/>
    <w:rsid w:val="00D633F1"/>
    <w:rsid w:val="00D63796"/>
    <w:rsid w:val="00D63D19"/>
    <w:rsid w:val="00D64815"/>
    <w:rsid w:val="00D64CB1"/>
    <w:rsid w:val="00D65A4F"/>
    <w:rsid w:val="00D672F9"/>
    <w:rsid w:val="00D701D0"/>
    <w:rsid w:val="00D711E1"/>
    <w:rsid w:val="00D714D9"/>
    <w:rsid w:val="00D716A3"/>
    <w:rsid w:val="00D71B8F"/>
    <w:rsid w:val="00D71F82"/>
    <w:rsid w:val="00D73352"/>
    <w:rsid w:val="00D7560E"/>
    <w:rsid w:val="00D7606A"/>
    <w:rsid w:val="00D762BB"/>
    <w:rsid w:val="00D76377"/>
    <w:rsid w:val="00D76CAC"/>
    <w:rsid w:val="00D77185"/>
    <w:rsid w:val="00D77F39"/>
    <w:rsid w:val="00D80CA5"/>
    <w:rsid w:val="00D80E1D"/>
    <w:rsid w:val="00D81FAE"/>
    <w:rsid w:val="00D82928"/>
    <w:rsid w:val="00D82D8C"/>
    <w:rsid w:val="00D83AC1"/>
    <w:rsid w:val="00D83D33"/>
    <w:rsid w:val="00D84DD4"/>
    <w:rsid w:val="00D85C64"/>
    <w:rsid w:val="00D861F2"/>
    <w:rsid w:val="00D8648B"/>
    <w:rsid w:val="00D86D31"/>
    <w:rsid w:val="00D87204"/>
    <w:rsid w:val="00D90094"/>
    <w:rsid w:val="00D905AB"/>
    <w:rsid w:val="00D90BD1"/>
    <w:rsid w:val="00D911BF"/>
    <w:rsid w:val="00D91450"/>
    <w:rsid w:val="00D91E97"/>
    <w:rsid w:val="00D92748"/>
    <w:rsid w:val="00D93428"/>
    <w:rsid w:val="00D9378F"/>
    <w:rsid w:val="00D95232"/>
    <w:rsid w:val="00D954C1"/>
    <w:rsid w:val="00D95749"/>
    <w:rsid w:val="00D96BD5"/>
    <w:rsid w:val="00D96C28"/>
    <w:rsid w:val="00D96DE2"/>
    <w:rsid w:val="00D96EBE"/>
    <w:rsid w:val="00D97676"/>
    <w:rsid w:val="00DA0030"/>
    <w:rsid w:val="00DA17F7"/>
    <w:rsid w:val="00DA1F90"/>
    <w:rsid w:val="00DA2F91"/>
    <w:rsid w:val="00DA3671"/>
    <w:rsid w:val="00DA37F1"/>
    <w:rsid w:val="00DA3EA5"/>
    <w:rsid w:val="00DA4649"/>
    <w:rsid w:val="00DA6CCC"/>
    <w:rsid w:val="00DA7284"/>
    <w:rsid w:val="00DB0693"/>
    <w:rsid w:val="00DB0A45"/>
    <w:rsid w:val="00DB1271"/>
    <w:rsid w:val="00DB12CD"/>
    <w:rsid w:val="00DB154F"/>
    <w:rsid w:val="00DB1A3D"/>
    <w:rsid w:val="00DB24A2"/>
    <w:rsid w:val="00DB2A1C"/>
    <w:rsid w:val="00DB30FD"/>
    <w:rsid w:val="00DB3304"/>
    <w:rsid w:val="00DB37B6"/>
    <w:rsid w:val="00DB3CFF"/>
    <w:rsid w:val="00DB403B"/>
    <w:rsid w:val="00DB40D4"/>
    <w:rsid w:val="00DB47E1"/>
    <w:rsid w:val="00DB4A16"/>
    <w:rsid w:val="00DB556E"/>
    <w:rsid w:val="00DB5979"/>
    <w:rsid w:val="00DB5D7D"/>
    <w:rsid w:val="00DB62A2"/>
    <w:rsid w:val="00DB6DCD"/>
    <w:rsid w:val="00DB70C1"/>
    <w:rsid w:val="00DB78CA"/>
    <w:rsid w:val="00DC046E"/>
    <w:rsid w:val="00DC0673"/>
    <w:rsid w:val="00DC17FD"/>
    <w:rsid w:val="00DC2824"/>
    <w:rsid w:val="00DC2E84"/>
    <w:rsid w:val="00DC324E"/>
    <w:rsid w:val="00DC330D"/>
    <w:rsid w:val="00DC3A30"/>
    <w:rsid w:val="00DC456A"/>
    <w:rsid w:val="00DC58A6"/>
    <w:rsid w:val="00DC757E"/>
    <w:rsid w:val="00DD02CB"/>
    <w:rsid w:val="00DD0FEB"/>
    <w:rsid w:val="00DD2222"/>
    <w:rsid w:val="00DD252A"/>
    <w:rsid w:val="00DD2832"/>
    <w:rsid w:val="00DD296E"/>
    <w:rsid w:val="00DD361E"/>
    <w:rsid w:val="00DD4046"/>
    <w:rsid w:val="00DD474D"/>
    <w:rsid w:val="00DD490F"/>
    <w:rsid w:val="00DD5073"/>
    <w:rsid w:val="00DD52A2"/>
    <w:rsid w:val="00DD583C"/>
    <w:rsid w:val="00DD5D11"/>
    <w:rsid w:val="00DD7287"/>
    <w:rsid w:val="00DD7A2C"/>
    <w:rsid w:val="00DD7C04"/>
    <w:rsid w:val="00DE03A8"/>
    <w:rsid w:val="00DE08AC"/>
    <w:rsid w:val="00DE0996"/>
    <w:rsid w:val="00DE0C02"/>
    <w:rsid w:val="00DE0CAD"/>
    <w:rsid w:val="00DE0CD0"/>
    <w:rsid w:val="00DE1658"/>
    <w:rsid w:val="00DE1D67"/>
    <w:rsid w:val="00DE20EB"/>
    <w:rsid w:val="00DE2943"/>
    <w:rsid w:val="00DE2C51"/>
    <w:rsid w:val="00DE3151"/>
    <w:rsid w:val="00DE332E"/>
    <w:rsid w:val="00DE346F"/>
    <w:rsid w:val="00DE355D"/>
    <w:rsid w:val="00DE43B1"/>
    <w:rsid w:val="00DE4EBD"/>
    <w:rsid w:val="00DE51B2"/>
    <w:rsid w:val="00DE5B23"/>
    <w:rsid w:val="00DE6342"/>
    <w:rsid w:val="00DE6A71"/>
    <w:rsid w:val="00DE79A7"/>
    <w:rsid w:val="00DF00D4"/>
    <w:rsid w:val="00DF1CCF"/>
    <w:rsid w:val="00DF21E0"/>
    <w:rsid w:val="00DF3632"/>
    <w:rsid w:val="00DF3671"/>
    <w:rsid w:val="00DF3BD3"/>
    <w:rsid w:val="00DF42C6"/>
    <w:rsid w:val="00DF4482"/>
    <w:rsid w:val="00DF4BA7"/>
    <w:rsid w:val="00DF510E"/>
    <w:rsid w:val="00DF5946"/>
    <w:rsid w:val="00DF5A16"/>
    <w:rsid w:val="00DF60C4"/>
    <w:rsid w:val="00DF6A34"/>
    <w:rsid w:val="00DF71FE"/>
    <w:rsid w:val="00DF7701"/>
    <w:rsid w:val="00DF77DE"/>
    <w:rsid w:val="00DF7FCB"/>
    <w:rsid w:val="00E02165"/>
    <w:rsid w:val="00E0251F"/>
    <w:rsid w:val="00E0327C"/>
    <w:rsid w:val="00E0350B"/>
    <w:rsid w:val="00E039B3"/>
    <w:rsid w:val="00E059BA"/>
    <w:rsid w:val="00E067CA"/>
    <w:rsid w:val="00E06A38"/>
    <w:rsid w:val="00E06C3A"/>
    <w:rsid w:val="00E06D19"/>
    <w:rsid w:val="00E1134A"/>
    <w:rsid w:val="00E116F2"/>
    <w:rsid w:val="00E1180F"/>
    <w:rsid w:val="00E124EA"/>
    <w:rsid w:val="00E128B2"/>
    <w:rsid w:val="00E12D67"/>
    <w:rsid w:val="00E12D84"/>
    <w:rsid w:val="00E12FE1"/>
    <w:rsid w:val="00E13505"/>
    <w:rsid w:val="00E13830"/>
    <w:rsid w:val="00E146E5"/>
    <w:rsid w:val="00E15B37"/>
    <w:rsid w:val="00E16180"/>
    <w:rsid w:val="00E16FE8"/>
    <w:rsid w:val="00E171B4"/>
    <w:rsid w:val="00E179A6"/>
    <w:rsid w:val="00E20294"/>
    <w:rsid w:val="00E20BEE"/>
    <w:rsid w:val="00E21CFA"/>
    <w:rsid w:val="00E21D57"/>
    <w:rsid w:val="00E22075"/>
    <w:rsid w:val="00E2268B"/>
    <w:rsid w:val="00E237EA"/>
    <w:rsid w:val="00E24058"/>
    <w:rsid w:val="00E247B2"/>
    <w:rsid w:val="00E24B7C"/>
    <w:rsid w:val="00E24D35"/>
    <w:rsid w:val="00E24EE1"/>
    <w:rsid w:val="00E257FE"/>
    <w:rsid w:val="00E25A7A"/>
    <w:rsid w:val="00E26C91"/>
    <w:rsid w:val="00E27B79"/>
    <w:rsid w:val="00E3023E"/>
    <w:rsid w:val="00E32807"/>
    <w:rsid w:val="00E32B27"/>
    <w:rsid w:val="00E32CA5"/>
    <w:rsid w:val="00E33415"/>
    <w:rsid w:val="00E34995"/>
    <w:rsid w:val="00E35B02"/>
    <w:rsid w:val="00E35D82"/>
    <w:rsid w:val="00E3638A"/>
    <w:rsid w:val="00E36F66"/>
    <w:rsid w:val="00E37228"/>
    <w:rsid w:val="00E3723C"/>
    <w:rsid w:val="00E37C77"/>
    <w:rsid w:val="00E400EF"/>
    <w:rsid w:val="00E4135E"/>
    <w:rsid w:val="00E419E1"/>
    <w:rsid w:val="00E41FE2"/>
    <w:rsid w:val="00E42130"/>
    <w:rsid w:val="00E425E9"/>
    <w:rsid w:val="00E42E36"/>
    <w:rsid w:val="00E4363C"/>
    <w:rsid w:val="00E43B51"/>
    <w:rsid w:val="00E43CD8"/>
    <w:rsid w:val="00E43D3E"/>
    <w:rsid w:val="00E4415C"/>
    <w:rsid w:val="00E44204"/>
    <w:rsid w:val="00E44EFB"/>
    <w:rsid w:val="00E4507B"/>
    <w:rsid w:val="00E45CED"/>
    <w:rsid w:val="00E45E2D"/>
    <w:rsid w:val="00E45F69"/>
    <w:rsid w:val="00E460F6"/>
    <w:rsid w:val="00E46DB2"/>
    <w:rsid w:val="00E47697"/>
    <w:rsid w:val="00E47ACD"/>
    <w:rsid w:val="00E503BE"/>
    <w:rsid w:val="00E506ED"/>
    <w:rsid w:val="00E51202"/>
    <w:rsid w:val="00E513A2"/>
    <w:rsid w:val="00E518BB"/>
    <w:rsid w:val="00E51AB5"/>
    <w:rsid w:val="00E51F04"/>
    <w:rsid w:val="00E5281D"/>
    <w:rsid w:val="00E52BA7"/>
    <w:rsid w:val="00E52EF2"/>
    <w:rsid w:val="00E532A9"/>
    <w:rsid w:val="00E533AA"/>
    <w:rsid w:val="00E533EA"/>
    <w:rsid w:val="00E53795"/>
    <w:rsid w:val="00E539BF"/>
    <w:rsid w:val="00E53CF5"/>
    <w:rsid w:val="00E56453"/>
    <w:rsid w:val="00E573DB"/>
    <w:rsid w:val="00E57555"/>
    <w:rsid w:val="00E57BA5"/>
    <w:rsid w:val="00E57D10"/>
    <w:rsid w:val="00E57E1A"/>
    <w:rsid w:val="00E602FE"/>
    <w:rsid w:val="00E605D9"/>
    <w:rsid w:val="00E608FE"/>
    <w:rsid w:val="00E60E6C"/>
    <w:rsid w:val="00E610EF"/>
    <w:rsid w:val="00E61764"/>
    <w:rsid w:val="00E61FAD"/>
    <w:rsid w:val="00E62909"/>
    <w:rsid w:val="00E62EAE"/>
    <w:rsid w:val="00E63393"/>
    <w:rsid w:val="00E63E0F"/>
    <w:rsid w:val="00E6416A"/>
    <w:rsid w:val="00E648F0"/>
    <w:rsid w:val="00E650F2"/>
    <w:rsid w:val="00E66A5D"/>
    <w:rsid w:val="00E66DA3"/>
    <w:rsid w:val="00E677E6"/>
    <w:rsid w:val="00E67EA3"/>
    <w:rsid w:val="00E7098C"/>
    <w:rsid w:val="00E70C8A"/>
    <w:rsid w:val="00E7102C"/>
    <w:rsid w:val="00E712EF"/>
    <w:rsid w:val="00E712F0"/>
    <w:rsid w:val="00E72367"/>
    <w:rsid w:val="00E72DEA"/>
    <w:rsid w:val="00E732A3"/>
    <w:rsid w:val="00E733EF"/>
    <w:rsid w:val="00E74038"/>
    <w:rsid w:val="00E742DA"/>
    <w:rsid w:val="00E744A8"/>
    <w:rsid w:val="00E7530F"/>
    <w:rsid w:val="00E768A7"/>
    <w:rsid w:val="00E7704A"/>
    <w:rsid w:val="00E77859"/>
    <w:rsid w:val="00E77A2F"/>
    <w:rsid w:val="00E77F95"/>
    <w:rsid w:val="00E80C92"/>
    <w:rsid w:val="00E8103D"/>
    <w:rsid w:val="00E81F8F"/>
    <w:rsid w:val="00E820A4"/>
    <w:rsid w:val="00E8250D"/>
    <w:rsid w:val="00E82637"/>
    <w:rsid w:val="00E84B11"/>
    <w:rsid w:val="00E84DFA"/>
    <w:rsid w:val="00E85BEB"/>
    <w:rsid w:val="00E85C1E"/>
    <w:rsid w:val="00E868C0"/>
    <w:rsid w:val="00E86F12"/>
    <w:rsid w:val="00E906B0"/>
    <w:rsid w:val="00E90896"/>
    <w:rsid w:val="00E90DDB"/>
    <w:rsid w:val="00E91089"/>
    <w:rsid w:val="00E917C7"/>
    <w:rsid w:val="00E91AFE"/>
    <w:rsid w:val="00E91DFF"/>
    <w:rsid w:val="00E9232F"/>
    <w:rsid w:val="00E92A87"/>
    <w:rsid w:val="00E9379B"/>
    <w:rsid w:val="00E945FF"/>
    <w:rsid w:val="00E948E6"/>
    <w:rsid w:val="00E949A0"/>
    <w:rsid w:val="00E94D0F"/>
    <w:rsid w:val="00E94F7D"/>
    <w:rsid w:val="00E95B60"/>
    <w:rsid w:val="00E96321"/>
    <w:rsid w:val="00E96877"/>
    <w:rsid w:val="00E9694E"/>
    <w:rsid w:val="00E96B96"/>
    <w:rsid w:val="00E97340"/>
    <w:rsid w:val="00E975C0"/>
    <w:rsid w:val="00E97CA7"/>
    <w:rsid w:val="00EA06B1"/>
    <w:rsid w:val="00EA1145"/>
    <w:rsid w:val="00EA1B68"/>
    <w:rsid w:val="00EA1FD6"/>
    <w:rsid w:val="00EA226F"/>
    <w:rsid w:val="00EA24F5"/>
    <w:rsid w:val="00EA2F9F"/>
    <w:rsid w:val="00EA385B"/>
    <w:rsid w:val="00EA3EC5"/>
    <w:rsid w:val="00EA49CB"/>
    <w:rsid w:val="00EA4B96"/>
    <w:rsid w:val="00EA4BCD"/>
    <w:rsid w:val="00EA4FCC"/>
    <w:rsid w:val="00EA5353"/>
    <w:rsid w:val="00EA55B4"/>
    <w:rsid w:val="00EA5A09"/>
    <w:rsid w:val="00EA5DB5"/>
    <w:rsid w:val="00EA62AE"/>
    <w:rsid w:val="00EA7313"/>
    <w:rsid w:val="00EA785F"/>
    <w:rsid w:val="00EA79CC"/>
    <w:rsid w:val="00EA7CF2"/>
    <w:rsid w:val="00EB02ED"/>
    <w:rsid w:val="00EB18BB"/>
    <w:rsid w:val="00EB1A44"/>
    <w:rsid w:val="00EB39D2"/>
    <w:rsid w:val="00EB3B73"/>
    <w:rsid w:val="00EB3C09"/>
    <w:rsid w:val="00EB3D67"/>
    <w:rsid w:val="00EB45D8"/>
    <w:rsid w:val="00EB45EB"/>
    <w:rsid w:val="00EB5628"/>
    <w:rsid w:val="00EB5ADF"/>
    <w:rsid w:val="00EB5D6A"/>
    <w:rsid w:val="00EB5F15"/>
    <w:rsid w:val="00EB6E90"/>
    <w:rsid w:val="00EB72A6"/>
    <w:rsid w:val="00EB7A62"/>
    <w:rsid w:val="00EB7BC8"/>
    <w:rsid w:val="00EC095C"/>
    <w:rsid w:val="00EC09A7"/>
    <w:rsid w:val="00EC141D"/>
    <w:rsid w:val="00EC154F"/>
    <w:rsid w:val="00EC1BC3"/>
    <w:rsid w:val="00EC333F"/>
    <w:rsid w:val="00EC4277"/>
    <w:rsid w:val="00EC4734"/>
    <w:rsid w:val="00EC4FE2"/>
    <w:rsid w:val="00EC5B5C"/>
    <w:rsid w:val="00EC62C5"/>
    <w:rsid w:val="00EC6698"/>
    <w:rsid w:val="00EC6BC8"/>
    <w:rsid w:val="00EC6D18"/>
    <w:rsid w:val="00EC6D5E"/>
    <w:rsid w:val="00EC776C"/>
    <w:rsid w:val="00EC7DA2"/>
    <w:rsid w:val="00ED06B5"/>
    <w:rsid w:val="00ED1527"/>
    <w:rsid w:val="00ED2A8F"/>
    <w:rsid w:val="00ED2AE5"/>
    <w:rsid w:val="00ED36AF"/>
    <w:rsid w:val="00ED38FF"/>
    <w:rsid w:val="00ED421A"/>
    <w:rsid w:val="00ED48E5"/>
    <w:rsid w:val="00ED4B20"/>
    <w:rsid w:val="00ED4BAA"/>
    <w:rsid w:val="00ED4F03"/>
    <w:rsid w:val="00ED4F60"/>
    <w:rsid w:val="00ED5F73"/>
    <w:rsid w:val="00ED69A2"/>
    <w:rsid w:val="00ED7065"/>
    <w:rsid w:val="00EE00B4"/>
    <w:rsid w:val="00EE0367"/>
    <w:rsid w:val="00EE08B7"/>
    <w:rsid w:val="00EE08E4"/>
    <w:rsid w:val="00EE0CCC"/>
    <w:rsid w:val="00EE113B"/>
    <w:rsid w:val="00EE1586"/>
    <w:rsid w:val="00EE186C"/>
    <w:rsid w:val="00EE1CF2"/>
    <w:rsid w:val="00EE226C"/>
    <w:rsid w:val="00EE3045"/>
    <w:rsid w:val="00EE4C61"/>
    <w:rsid w:val="00EE6C40"/>
    <w:rsid w:val="00EE773F"/>
    <w:rsid w:val="00EE7B48"/>
    <w:rsid w:val="00EF0A7F"/>
    <w:rsid w:val="00EF195C"/>
    <w:rsid w:val="00EF2215"/>
    <w:rsid w:val="00EF28F1"/>
    <w:rsid w:val="00EF30FC"/>
    <w:rsid w:val="00EF33E6"/>
    <w:rsid w:val="00EF49A7"/>
    <w:rsid w:val="00EF4E6D"/>
    <w:rsid w:val="00EF5201"/>
    <w:rsid w:val="00EF55EB"/>
    <w:rsid w:val="00EF5624"/>
    <w:rsid w:val="00EF5BE6"/>
    <w:rsid w:val="00EF6989"/>
    <w:rsid w:val="00EF6CBA"/>
    <w:rsid w:val="00EF7946"/>
    <w:rsid w:val="00EF7A4E"/>
    <w:rsid w:val="00F006C1"/>
    <w:rsid w:val="00F00714"/>
    <w:rsid w:val="00F011E7"/>
    <w:rsid w:val="00F02292"/>
    <w:rsid w:val="00F026AB"/>
    <w:rsid w:val="00F02851"/>
    <w:rsid w:val="00F02C18"/>
    <w:rsid w:val="00F0345C"/>
    <w:rsid w:val="00F0487F"/>
    <w:rsid w:val="00F05559"/>
    <w:rsid w:val="00F05703"/>
    <w:rsid w:val="00F05D03"/>
    <w:rsid w:val="00F06873"/>
    <w:rsid w:val="00F06963"/>
    <w:rsid w:val="00F0767A"/>
    <w:rsid w:val="00F07FEF"/>
    <w:rsid w:val="00F100F8"/>
    <w:rsid w:val="00F10DDB"/>
    <w:rsid w:val="00F10F6D"/>
    <w:rsid w:val="00F114FC"/>
    <w:rsid w:val="00F1162A"/>
    <w:rsid w:val="00F1302B"/>
    <w:rsid w:val="00F13452"/>
    <w:rsid w:val="00F1349A"/>
    <w:rsid w:val="00F1378C"/>
    <w:rsid w:val="00F140C0"/>
    <w:rsid w:val="00F149C9"/>
    <w:rsid w:val="00F14CF9"/>
    <w:rsid w:val="00F151CD"/>
    <w:rsid w:val="00F1539E"/>
    <w:rsid w:val="00F16B2B"/>
    <w:rsid w:val="00F1730E"/>
    <w:rsid w:val="00F200F9"/>
    <w:rsid w:val="00F209DB"/>
    <w:rsid w:val="00F20AB4"/>
    <w:rsid w:val="00F21696"/>
    <w:rsid w:val="00F21A39"/>
    <w:rsid w:val="00F21A81"/>
    <w:rsid w:val="00F22977"/>
    <w:rsid w:val="00F22ABA"/>
    <w:rsid w:val="00F238E4"/>
    <w:rsid w:val="00F241DA"/>
    <w:rsid w:val="00F2495F"/>
    <w:rsid w:val="00F24BC6"/>
    <w:rsid w:val="00F250CD"/>
    <w:rsid w:val="00F255F7"/>
    <w:rsid w:val="00F25E80"/>
    <w:rsid w:val="00F2640A"/>
    <w:rsid w:val="00F26500"/>
    <w:rsid w:val="00F27316"/>
    <w:rsid w:val="00F275B6"/>
    <w:rsid w:val="00F27D98"/>
    <w:rsid w:val="00F27F67"/>
    <w:rsid w:val="00F321FF"/>
    <w:rsid w:val="00F3254E"/>
    <w:rsid w:val="00F335D3"/>
    <w:rsid w:val="00F34E5F"/>
    <w:rsid w:val="00F35651"/>
    <w:rsid w:val="00F3596F"/>
    <w:rsid w:val="00F36121"/>
    <w:rsid w:val="00F366A3"/>
    <w:rsid w:val="00F36F8C"/>
    <w:rsid w:val="00F40951"/>
    <w:rsid w:val="00F4095D"/>
    <w:rsid w:val="00F40BCD"/>
    <w:rsid w:val="00F41139"/>
    <w:rsid w:val="00F4136D"/>
    <w:rsid w:val="00F41B84"/>
    <w:rsid w:val="00F41F1B"/>
    <w:rsid w:val="00F425A6"/>
    <w:rsid w:val="00F42DEB"/>
    <w:rsid w:val="00F4353A"/>
    <w:rsid w:val="00F43CAC"/>
    <w:rsid w:val="00F4484E"/>
    <w:rsid w:val="00F4583B"/>
    <w:rsid w:val="00F45985"/>
    <w:rsid w:val="00F46CFC"/>
    <w:rsid w:val="00F47316"/>
    <w:rsid w:val="00F475E1"/>
    <w:rsid w:val="00F4764C"/>
    <w:rsid w:val="00F4793A"/>
    <w:rsid w:val="00F47FA0"/>
    <w:rsid w:val="00F50CC2"/>
    <w:rsid w:val="00F5120D"/>
    <w:rsid w:val="00F5150A"/>
    <w:rsid w:val="00F5157C"/>
    <w:rsid w:val="00F52D70"/>
    <w:rsid w:val="00F52F3D"/>
    <w:rsid w:val="00F539C1"/>
    <w:rsid w:val="00F53DB8"/>
    <w:rsid w:val="00F5546C"/>
    <w:rsid w:val="00F55E18"/>
    <w:rsid w:val="00F562E8"/>
    <w:rsid w:val="00F567FE"/>
    <w:rsid w:val="00F569ED"/>
    <w:rsid w:val="00F60315"/>
    <w:rsid w:val="00F6048F"/>
    <w:rsid w:val="00F60605"/>
    <w:rsid w:val="00F60795"/>
    <w:rsid w:val="00F62529"/>
    <w:rsid w:val="00F641F1"/>
    <w:rsid w:val="00F64CBC"/>
    <w:rsid w:val="00F654AB"/>
    <w:rsid w:val="00F661D5"/>
    <w:rsid w:val="00F705D3"/>
    <w:rsid w:val="00F70907"/>
    <w:rsid w:val="00F70F28"/>
    <w:rsid w:val="00F7138A"/>
    <w:rsid w:val="00F717C9"/>
    <w:rsid w:val="00F71F4C"/>
    <w:rsid w:val="00F72836"/>
    <w:rsid w:val="00F732D5"/>
    <w:rsid w:val="00F7373D"/>
    <w:rsid w:val="00F74BFD"/>
    <w:rsid w:val="00F752C5"/>
    <w:rsid w:val="00F757F8"/>
    <w:rsid w:val="00F75BEE"/>
    <w:rsid w:val="00F75CF7"/>
    <w:rsid w:val="00F7626E"/>
    <w:rsid w:val="00F76D25"/>
    <w:rsid w:val="00F77FDC"/>
    <w:rsid w:val="00F80264"/>
    <w:rsid w:val="00F80952"/>
    <w:rsid w:val="00F813A3"/>
    <w:rsid w:val="00F81621"/>
    <w:rsid w:val="00F81D55"/>
    <w:rsid w:val="00F81F61"/>
    <w:rsid w:val="00F82600"/>
    <w:rsid w:val="00F82973"/>
    <w:rsid w:val="00F82D3A"/>
    <w:rsid w:val="00F83644"/>
    <w:rsid w:val="00F8373D"/>
    <w:rsid w:val="00F83AE1"/>
    <w:rsid w:val="00F83D96"/>
    <w:rsid w:val="00F84163"/>
    <w:rsid w:val="00F8447F"/>
    <w:rsid w:val="00F849BF"/>
    <w:rsid w:val="00F8506A"/>
    <w:rsid w:val="00F854C6"/>
    <w:rsid w:val="00F85634"/>
    <w:rsid w:val="00F86310"/>
    <w:rsid w:val="00F87035"/>
    <w:rsid w:val="00F87119"/>
    <w:rsid w:val="00F87CF2"/>
    <w:rsid w:val="00F87EEE"/>
    <w:rsid w:val="00F9025F"/>
    <w:rsid w:val="00F903AC"/>
    <w:rsid w:val="00F90B30"/>
    <w:rsid w:val="00F90B9B"/>
    <w:rsid w:val="00F913AC"/>
    <w:rsid w:val="00F914F5"/>
    <w:rsid w:val="00F91DC5"/>
    <w:rsid w:val="00F920C8"/>
    <w:rsid w:val="00F92421"/>
    <w:rsid w:val="00F92906"/>
    <w:rsid w:val="00F92D2F"/>
    <w:rsid w:val="00F939D0"/>
    <w:rsid w:val="00F93CDE"/>
    <w:rsid w:val="00F94551"/>
    <w:rsid w:val="00F94689"/>
    <w:rsid w:val="00F96316"/>
    <w:rsid w:val="00F9642B"/>
    <w:rsid w:val="00FA00E3"/>
    <w:rsid w:val="00FA03B0"/>
    <w:rsid w:val="00FA06F1"/>
    <w:rsid w:val="00FA129C"/>
    <w:rsid w:val="00FA13B8"/>
    <w:rsid w:val="00FA146C"/>
    <w:rsid w:val="00FA1513"/>
    <w:rsid w:val="00FA1EF4"/>
    <w:rsid w:val="00FA2B27"/>
    <w:rsid w:val="00FA385C"/>
    <w:rsid w:val="00FA391B"/>
    <w:rsid w:val="00FA3BC1"/>
    <w:rsid w:val="00FA421A"/>
    <w:rsid w:val="00FA539F"/>
    <w:rsid w:val="00FA5429"/>
    <w:rsid w:val="00FA6067"/>
    <w:rsid w:val="00FB0BE9"/>
    <w:rsid w:val="00FB234E"/>
    <w:rsid w:val="00FB2946"/>
    <w:rsid w:val="00FB2D78"/>
    <w:rsid w:val="00FB2DEA"/>
    <w:rsid w:val="00FB3CDD"/>
    <w:rsid w:val="00FB4232"/>
    <w:rsid w:val="00FB42B7"/>
    <w:rsid w:val="00FB49CB"/>
    <w:rsid w:val="00FB6631"/>
    <w:rsid w:val="00FB7457"/>
    <w:rsid w:val="00FB7796"/>
    <w:rsid w:val="00FC02A2"/>
    <w:rsid w:val="00FC0597"/>
    <w:rsid w:val="00FC1269"/>
    <w:rsid w:val="00FC228F"/>
    <w:rsid w:val="00FC34F8"/>
    <w:rsid w:val="00FC4897"/>
    <w:rsid w:val="00FC6D83"/>
    <w:rsid w:val="00FC7F02"/>
    <w:rsid w:val="00FD0A46"/>
    <w:rsid w:val="00FD0E11"/>
    <w:rsid w:val="00FD126D"/>
    <w:rsid w:val="00FD269D"/>
    <w:rsid w:val="00FD2726"/>
    <w:rsid w:val="00FD3A4C"/>
    <w:rsid w:val="00FD3D66"/>
    <w:rsid w:val="00FD4B41"/>
    <w:rsid w:val="00FD4C79"/>
    <w:rsid w:val="00FD4C88"/>
    <w:rsid w:val="00FD4F8D"/>
    <w:rsid w:val="00FD6123"/>
    <w:rsid w:val="00FD6694"/>
    <w:rsid w:val="00FE076C"/>
    <w:rsid w:val="00FE11EF"/>
    <w:rsid w:val="00FE158E"/>
    <w:rsid w:val="00FE1883"/>
    <w:rsid w:val="00FE20B1"/>
    <w:rsid w:val="00FE2378"/>
    <w:rsid w:val="00FE271F"/>
    <w:rsid w:val="00FE436A"/>
    <w:rsid w:val="00FE4E71"/>
    <w:rsid w:val="00FE540B"/>
    <w:rsid w:val="00FE6191"/>
    <w:rsid w:val="00FE65ED"/>
    <w:rsid w:val="00FE6ADA"/>
    <w:rsid w:val="00FE73E5"/>
    <w:rsid w:val="00FE7EF6"/>
    <w:rsid w:val="00FF03BA"/>
    <w:rsid w:val="00FF15DB"/>
    <w:rsid w:val="00FF1629"/>
    <w:rsid w:val="00FF1E65"/>
    <w:rsid w:val="00FF1EF5"/>
    <w:rsid w:val="00FF22DD"/>
    <w:rsid w:val="00FF24F6"/>
    <w:rsid w:val="00FF24FA"/>
    <w:rsid w:val="00FF3C90"/>
    <w:rsid w:val="00FF46A0"/>
    <w:rsid w:val="00FF50D1"/>
    <w:rsid w:val="00FF5686"/>
    <w:rsid w:val="00FF63F0"/>
    <w:rsid w:val="00FF679D"/>
    <w:rsid w:val="00FF6CF3"/>
    <w:rsid w:val="00FF799D"/>
    <w:rsid w:val="00FF7FA2"/>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73B02E"/>
  <w15:chartTrackingRefBased/>
  <w15:docId w15:val="{03C41D57-2778-48D2-A99B-D5BBA14727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7564E"/>
    <w:rPr>
      <w:rFonts w:asciiTheme="majorBidi" w:hAnsiTheme="majorBidi"/>
      <w:color w:val="000000" w:themeColor="text1"/>
      <w:sz w:val="24"/>
    </w:rPr>
  </w:style>
  <w:style w:type="paragraph" w:styleId="Heading1">
    <w:name w:val="heading 1"/>
    <w:basedOn w:val="Normal"/>
    <w:next w:val="Normal"/>
    <w:link w:val="Heading1Char"/>
    <w:uiPriority w:val="9"/>
    <w:qFormat/>
    <w:rsid w:val="0077564E"/>
    <w:pPr>
      <w:keepNext/>
      <w:keepLines/>
      <w:numPr>
        <w:numId w:val="1"/>
      </w:numPr>
      <w:spacing w:before="240" w:after="0"/>
      <w:outlineLvl w:val="0"/>
    </w:pPr>
    <w:rPr>
      <w:rFonts w:eastAsiaTheme="majorEastAsia" w:cstheme="majorBidi"/>
      <w:b/>
      <w:bCs/>
      <w:color w:val="auto"/>
      <w:szCs w:val="24"/>
    </w:rPr>
  </w:style>
  <w:style w:type="paragraph" w:styleId="Heading2">
    <w:name w:val="heading 2"/>
    <w:basedOn w:val="Normal"/>
    <w:next w:val="Normal"/>
    <w:link w:val="Heading2Char"/>
    <w:uiPriority w:val="9"/>
    <w:unhideWhenUsed/>
    <w:qFormat/>
    <w:rsid w:val="0077564E"/>
    <w:pPr>
      <w:keepNext/>
      <w:keepLines/>
      <w:numPr>
        <w:ilvl w:val="1"/>
        <w:numId w:val="1"/>
      </w:numPr>
      <w:spacing w:before="40" w:after="0"/>
      <w:outlineLvl w:val="1"/>
    </w:pPr>
    <w:rPr>
      <w:rFonts w:eastAsiaTheme="majorEastAsia" w:cstheme="majorBidi"/>
      <w:i/>
      <w:iCs/>
      <w:color w:val="auto"/>
      <w:szCs w:val="24"/>
    </w:rPr>
  </w:style>
  <w:style w:type="paragraph" w:styleId="Heading3">
    <w:name w:val="heading 3"/>
    <w:basedOn w:val="Normal"/>
    <w:next w:val="Normal"/>
    <w:link w:val="Heading3Char"/>
    <w:uiPriority w:val="9"/>
    <w:semiHidden/>
    <w:unhideWhenUsed/>
    <w:qFormat/>
    <w:rsid w:val="0077564E"/>
    <w:pPr>
      <w:keepNext/>
      <w:keepLines/>
      <w:numPr>
        <w:ilvl w:val="2"/>
        <w:numId w:val="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77564E"/>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77564E"/>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7564E"/>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7564E"/>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7564E"/>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7564E"/>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564E"/>
    <w:rPr>
      <w:rFonts w:asciiTheme="majorBidi" w:eastAsiaTheme="majorEastAsia" w:hAnsiTheme="majorBidi" w:cstheme="majorBidi"/>
      <w:b/>
      <w:bCs/>
      <w:sz w:val="24"/>
      <w:szCs w:val="24"/>
    </w:rPr>
  </w:style>
  <w:style w:type="character" w:customStyle="1" w:styleId="Heading2Char">
    <w:name w:val="Heading 2 Char"/>
    <w:basedOn w:val="DefaultParagraphFont"/>
    <w:link w:val="Heading2"/>
    <w:uiPriority w:val="9"/>
    <w:rsid w:val="0077564E"/>
    <w:rPr>
      <w:rFonts w:asciiTheme="majorBidi" w:eastAsiaTheme="majorEastAsia" w:hAnsiTheme="majorBidi" w:cstheme="majorBidi"/>
      <w:i/>
      <w:iCs/>
      <w:sz w:val="24"/>
      <w:szCs w:val="24"/>
    </w:rPr>
  </w:style>
  <w:style w:type="character" w:customStyle="1" w:styleId="Heading3Char">
    <w:name w:val="Heading 3 Char"/>
    <w:basedOn w:val="DefaultParagraphFont"/>
    <w:link w:val="Heading3"/>
    <w:uiPriority w:val="9"/>
    <w:semiHidden/>
    <w:rsid w:val="0077564E"/>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77564E"/>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77564E"/>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77564E"/>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77564E"/>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77564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7564E"/>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77564E"/>
    <w:rPr>
      <w:color w:val="0563C1" w:themeColor="hyperlink"/>
      <w:u w:val="single"/>
    </w:rPr>
  </w:style>
  <w:style w:type="character" w:styleId="CommentReference">
    <w:name w:val="annotation reference"/>
    <w:basedOn w:val="DefaultParagraphFont"/>
    <w:unhideWhenUsed/>
    <w:rsid w:val="0077564E"/>
    <w:rPr>
      <w:sz w:val="16"/>
      <w:szCs w:val="16"/>
    </w:rPr>
  </w:style>
  <w:style w:type="character" w:customStyle="1" w:styleId="CommentTextChar">
    <w:name w:val="Comment Text Char"/>
    <w:basedOn w:val="DefaultParagraphFont"/>
    <w:link w:val="CommentText"/>
    <w:uiPriority w:val="99"/>
    <w:semiHidden/>
    <w:rsid w:val="0077564E"/>
    <w:rPr>
      <w:rFonts w:ascii="Calibri" w:eastAsia="Calibri" w:hAnsi="Calibri" w:cs="Arial"/>
      <w:sz w:val="20"/>
      <w:szCs w:val="20"/>
    </w:rPr>
  </w:style>
  <w:style w:type="paragraph" w:styleId="CommentText">
    <w:name w:val="annotation text"/>
    <w:basedOn w:val="Normal"/>
    <w:link w:val="CommentTextChar"/>
    <w:uiPriority w:val="99"/>
    <w:semiHidden/>
    <w:unhideWhenUsed/>
    <w:rsid w:val="0077564E"/>
    <w:pPr>
      <w:suppressAutoHyphens/>
      <w:autoSpaceDN w:val="0"/>
      <w:spacing w:line="240" w:lineRule="auto"/>
      <w:textAlignment w:val="baseline"/>
    </w:pPr>
    <w:rPr>
      <w:rFonts w:ascii="Calibri" w:eastAsia="Calibri" w:hAnsi="Calibri" w:cs="Arial"/>
      <w:color w:val="auto"/>
      <w:sz w:val="20"/>
      <w:szCs w:val="20"/>
    </w:rPr>
  </w:style>
  <w:style w:type="character" w:customStyle="1" w:styleId="CommentTextChar1">
    <w:name w:val="Comment Text Char1"/>
    <w:basedOn w:val="DefaultParagraphFont"/>
    <w:uiPriority w:val="99"/>
    <w:semiHidden/>
    <w:rsid w:val="0077564E"/>
    <w:rPr>
      <w:rFonts w:asciiTheme="majorBidi" w:hAnsiTheme="majorBidi"/>
      <w:color w:val="000000" w:themeColor="text1"/>
      <w:sz w:val="20"/>
      <w:szCs w:val="20"/>
    </w:rPr>
  </w:style>
  <w:style w:type="character" w:customStyle="1" w:styleId="BalloonTextChar">
    <w:name w:val="Balloon Text Char"/>
    <w:basedOn w:val="DefaultParagraphFont"/>
    <w:link w:val="BalloonText"/>
    <w:uiPriority w:val="99"/>
    <w:semiHidden/>
    <w:rsid w:val="0077564E"/>
    <w:rPr>
      <w:rFonts w:ascii="Segoe UI" w:hAnsi="Segoe UI" w:cs="Segoe UI"/>
      <w:color w:val="000000" w:themeColor="text1"/>
      <w:sz w:val="18"/>
      <w:szCs w:val="18"/>
    </w:rPr>
  </w:style>
  <w:style w:type="paragraph" w:styleId="BalloonText">
    <w:name w:val="Balloon Text"/>
    <w:basedOn w:val="Normal"/>
    <w:link w:val="BalloonTextChar"/>
    <w:uiPriority w:val="99"/>
    <w:semiHidden/>
    <w:unhideWhenUsed/>
    <w:rsid w:val="0077564E"/>
    <w:pPr>
      <w:spacing w:after="0" w:line="240" w:lineRule="auto"/>
    </w:pPr>
    <w:rPr>
      <w:rFonts w:ascii="Segoe UI" w:hAnsi="Segoe UI" w:cs="Segoe UI"/>
      <w:sz w:val="18"/>
      <w:szCs w:val="18"/>
    </w:rPr>
  </w:style>
  <w:style w:type="character" w:customStyle="1" w:styleId="BalloonTextChar1">
    <w:name w:val="Balloon Text Char1"/>
    <w:basedOn w:val="DefaultParagraphFont"/>
    <w:uiPriority w:val="99"/>
    <w:semiHidden/>
    <w:rsid w:val="0077564E"/>
    <w:rPr>
      <w:rFonts w:ascii="Segoe UI" w:hAnsi="Segoe UI" w:cs="Segoe UI"/>
      <w:color w:val="000000" w:themeColor="text1"/>
      <w:sz w:val="18"/>
      <w:szCs w:val="18"/>
    </w:rPr>
  </w:style>
  <w:style w:type="paragraph" w:styleId="Caption">
    <w:name w:val="caption"/>
    <w:basedOn w:val="Normal"/>
    <w:next w:val="Normal"/>
    <w:uiPriority w:val="35"/>
    <w:unhideWhenUsed/>
    <w:qFormat/>
    <w:rsid w:val="0077564E"/>
    <w:pPr>
      <w:spacing w:after="200" w:line="240" w:lineRule="auto"/>
    </w:pPr>
    <w:rPr>
      <w:b/>
      <w:iCs/>
      <w:sz w:val="18"/>
      <w:szCs w:val="18"/>
    </w:rPr>
  </w:style>
  <w:style w:type="character" w:customStyle="1" w:styleId="CommentSubjectChar">
    <w:name w:val="Comment Subject Char"/>
    <w:basedOn w:val="CommentTextChar"/>
    <w:link w:val="CommentSubject"/>
    <w:uiPriority w:val="99"/>
    <w:semiHidden/>
    <w:rsid w:val="0077564E"/>
    <w:rPr>
      <w:rFonts w:ascii="Calibri" w:eastAsia="Calibri" w:hAnsi="Calibri" w:cs="Arial"/>
      <w:b/>
      <w:bCs/>
      <w:sz w:val="20"/>
      <w:szCs w:val="20"/>
    </w:rPr>
  </w:style>
  <w:style w:type="paragraph" w:styleId="CommentSubject">
    <w:name w:val="annotation subject"/>
    <w:basedOn w:val="CommentText"/>
    <w:next w:val="CommentText"/>
    <w:link w:val="CommentSubjectChar"/>
    <w:uiPriority w:val="99"/>
    <w:semiHidden/>
    <w:unhideWhenUsed/>
    <w:rsid w:val="0077564E"/>
    <w:pPr>
      <w:suppressAutoHyphens w:val="0"/>
      <w:autoSpaceDN/>
      <w:textAlignment w:val="auto"/>
    </w:pPr>
    <w:rPr>
      <w:b/>
      <w:bCs/>
    </w:rPr>
  </w:style>
  <w:style w:type="character" w:customStyle="1" w:styleId="CommentSubjectChar1">
    <w:name w:val="Comment Subject Char1"/>
    <w:basedOn w:val="CommentTextChar1"/>
    <w:uiPriority w:val="99"/>
    <w:semiHidden/>
    <w:rsid w:val="0077564E"/>
    <w:rPr>
      <w:rFonts w:asciiTheme="majorBidi" w:hAnsiTheme="majorBidi"/>
      <w:b/>
      <w:bCs/>
      <w:color w:val="000000" w:themeColor="text1"/>
      <w:sz w:val="20"/>
      <w:szCs w:val="20"/>
    </w:rPr>
  </w:style>
  <w:style w:type="paragraph" w:customStyle="1" w:styleId="CrossReference">
    <w:name w:val="CrossReference"/>
    <w:basedOn w:val="Normal"/>
    <w:link w:val="CrossReferenceChar"/>
    <w:qFormat/>
    <w:rsid w:val="0077564E"/>
    <w:pPr>
      <w:suppressAutoHyphens/>
      <w:autoSpaceDN w:val="0"/>
      <w:spacing w:line="360" w:lineRule="auto"/>
      <w:jc w:val="both"/>
      <w:textAlignment w:val="baseline"/>
    </w:pPr>
    <w:rPr>
      <w:rFonts w:eastAsia="Calibri" w:cstheme="majorBidi"/>
      <w:color w:val="0070C0"/>
      <w:szCs w:val="24"/>
      <w:u w:color="000000" w:themeColor="text1"/>
      <w:lang w:val="en-US"/>
    </w:rPr>
  </w:style>
  <w:style w:type="character" w:customStyle="1" w:styleId="CrossReferenceChar">
    <w:name w:val="CrossReference Char"/>
    <w:basedOn w:val="DefaultParagraphFont"/>
    <w:link w:val="CrossReference"/>
    <w:rsid w:val="0077564E"/>
    <w:rPr>
      <w:rFonts w:asciiTheme="majorBidi" w:eastAsia="Calibri" w:hAnsiTheme="majorBidi" w:cstheme="majorBidi"/>
      <w:color w:val="0070C0"/>
      <w:sz w:val="24"/>
      <w:szCs w:val="24"/>
      <w:u w:color="000000" w:themeColor="text1"/>
      <w:lang w:val="en-US"/>
    </w:rPr>
  </w:style>
  <w:style w:type="paragraph" w:styleId="Header">
    <w:name w:val="header"/>
    <w:basedOn w:val="Normal"/>
    <w:link w:val="HeaderChar"/>
    <w:uiPriority w:val="99"/>
    <w:unhideWhenUsed/>
    <w:rsid w:val="007756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7564E"/>
    <w:rPr>
      <w:rFonts w:asciiTheme="majorBidi" w:hAnsiTheme="majorBidi"/>
      <w:color w:val="000000" w:themeColor="text1"/>
      <w:sz w:val="24"/>
    </w:rPr>
  </w:style>
  <w:style w:type="paragraph" w:styleId="Footer">
    <w:name w:val="footer"/>
    <w:basedOn w:val="Normal"/>
    <w:link w:val="FooterChar"/>
    <w:uiPriority w:val="99"/>
    <w:unhideWhenUsed/>
    <w:rsid w:val="007756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7564E"/>
    <w:rPr>
      <w:rFonts w:asciiTheme="majorBidi" w:hAnsiTheme="majorBidi"/>
      <w:color w:val="000000" w:themeColor="text1"/>
      <w:sz w:val="24"/>
    </w:rPr>
  </w:style>
  <w:style w:type="table" w:styleId="TableGrid">
    <w:name w:val="Table Grid"/>
    <w:basedOn w:val="TableNormal"/>
    <w:uiPriority w:val="39"/>
    <w:rsid w:val="007756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7564E"/>
    <w:pPr>
      <w:ind w:left="720"/>
      <w:contextualSpacing/>
    </w:pPr>
  </w:style>
  <w:style w:type="paragraph" w:customStyle="1" w:styleId="Crossreference0">
    <w:name w:val="Crossreference"/>
    <w:basedOn w:val="Normal"/>
    <w:link w:val="CrossreferenceChar0"/>
    <w:qFormat/>
    <w:rsid w:val="0077564E"/>
    <w:pPr>
      <w:suppressAutoHyphens/>
      <w:autoSpaceDN w:val="0"/>
      <w:spacing w:line="360" w:lineRule="auto"/>
      <w:ind w:firstLine="284"/>
      <w:jc w:val="both"/>
      <w:textAlignment w:val="baseline"/>
    </w:pPr>
    <w:rPr>
      <w:rFonts w:cstheme="majorBidi"/>
      <w:color w:val="0070C0"/>
      <w:szCs w:val="24"/>
      <w:u w:val="single"/>
      <w:lang w:val="en-US" w:bidi="fa-IR"/>
    </w:rPr>
  </w:style>
  <w:style w:type="character" w:customStyle="1" w:styleId="CrossreferenceChar0">
    <w:name w:val="Crossreference Char"/>
    <w:basedOn w:val="DefaultParagraphFont"/>
    <w:link w:val="Crossreference0"/>
    <w:rsid w:val="0077564E"/>
    <w:rPr>
      <w:rFonts w:asciiTheme="majorBidi" w:hAnsiTheme="majorBidi" w:cstheme="majorBidi"/>
      <w:color w:val="0070C0"/>
      <w:sz w:val="24"/>
      <w:szCs w:val="24"/>
      <w:u w:val="single"/>
      <w:lang w:val="en-US" w:bidi="fa-IR"/>
    </w:rPr>
  </w:style>
  <w:style w:type="paragraph" w:customStyle="1" w:styleId="Fig">
    <w:name w:val="Fig."/>
    <w:basedOn w:val="Normal"/>
    <w:link w:val="FigChar"/>
    <w:qFormat/>
    <w:rsid w:val="0077564E"/>
    <w:pPr>
      <w:suppressAutoHyphens/>
      <w:autoSpaceDN w:val="0"/>
      <w:spacing w:line="360" w:lineRule="auto"/>
      <w:jc w:val="both"/>
      <w:textAlignment w:val="baseline"/>
    </w:pPr>
    <w:rPr>
      <w:color w:val="0070C0"/>
    </w:rPr>
  </w:style>
  <w:style w:type="character" w:customStyle="1" w:styleId="FigChar">
    <w:name w:val="Fig. Char"/>
    <w:basedOn w:val="DefaultParagraphFont"/>
    <w:link w:val="Fig"/>
    <w:rsid w:val="0077564E"/>
    <w:rPr>
      <w:rFonts w:asciiTheme="majorBidi" w:hAnsiTheme="majorBidi"/>
      <w:color w:val="0070C0"/>
      <w:sz w:val="24"/>
    </w:rPr>
  </w:style>
  <w:style w:type="character" w:styleId="UnresolvedMention">
    <w:name w:val="Unresolved Mention"/>
    <w:basedOn w:val="DefaultParagraphFont"/>
    <w:uiPriority w:val="99"/>
    <w:semiHidden/>
    <w:unhideWhenUsed/>
    <w:rsid w:val="0077564E"/>
    <w:rPr>
      <w:color w:val="808080"/>
      <w:shd w:val="clear" w:color="auto" w:fill="E6E6E6"/>
    </w:rPr>
  </w:style>
  <w:style w:type="paragraph" w:customStyle="1" w:styleId="Citation">
    <w:name w:val="Citation"/>
    <w:basedOn w:val="Normal"/>
    <w:link w:val="CitationChar"/>
    <w:qFormat/>
    <w:rsid w:val="0077564E"/>
    <w:pPr>
      <w:autoSpaceDE w:val="0"/>
      <w:autoSpaceDN w:val="0"/>
      <w:adjustRightInd w:val="0"/>
      <w:spacing w:after="0" w:line="360" w:lineRule="auto"/>
      <w:jc w:val="both"/>
    </w:pPr>
    <w:rPr>
      <w:rFonts w:cstheme="majorBidi"/>
      <w:noProof/>
      <w:color w:val="0070C0"/>
      <w:szCs w:val="24"/>
      <w:lang w:val="en-US"/>
    </w:rPr>
  </w:style>
  <w:style w:type="character" w:customStyle="1" w:styleId="CitationChar">
    <w:name w:val="Citation Char"/>
    <w:basedOn w:val="DefaultParagraphFont"/>
    <w:link w:val="Citation"/>
    <w:rsid w:val="0077564E"/>
    <w:rPr>
      <w:rFonts w:asciiTheme="majorBidi" w:hAnsiTheme="majorBidi" w:cstheme="majorBidi"/>
      <w:noProof/>
      <w:color w:val="0070C0"/>
      <w:sz w:val="24"/>
      <w:szCs w:val="24"/>
      <w:lang w:val="en-US"/>
    </w:rPr>
  </w:style>
  <w:style w:type="character" w:styleId="LineNumber">
    <w:name w:val="line number"/>
    <w:basedOn w:val="DefaultParagraphFont"/>
    <w:uiPriority w:val="99"/>
    <w:semiHidden/>
    <w:unhideWhenUsed/>
    <w:rsid w:val="007756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3</TotalTime>
  <Pages>21</Pages>
  <Words>12329</Words>
  <Characters>70279</Characters>
  <Application>Microsoft Office Word</Application>
  <DocSecurity>0</DocSecurity>
  <Lines>585</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ran Aminiaghdam</dc:creator>
  <cp:keywords/>
  <dc:description/>
  <cp:lastModifiedBy>Soran Aminiaghdam</cp:lastModifiedBy>
  <cp:revision>5</cp:revision>
  <cp:lastPrinted>2018-01-30T18:56:00Z</cp:lastPrinted>
  <dcterms:created xsi:type="dcterms:W3CDTF">2018-01-30T17:47:00Z</dcterms:created>
  <dcterms:modified xsi:type="dcterms:W3CDTF">2018-01-30T19:27:00Z</dcterms:modified>
</cp:coreProperties>
</file>